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4377D2" w14:textId="77777777" w:rsidR="009D7471" w:rsidRPr="009D7471" w:rsidRDefault="009D7471" w:rsidP="00925CAC">
      <w:pPr>
        <w:spacing w:line="480" w:lineRule="auto"/>
        <w:jc w:val="center"/>
        <w:rPr>
          <w:rFonts w:ascii="Times New Roman" w:hAnsi="Times New Roman" w:cs="Times New Roman"/>
          <w:i/>
        </w:rPr>
      </w:pPr>
    </w:p>
    <w:p w14:paraId="7E589F8F" w14:textId="77777777" w:rsidR="009D7471" w:rsidRPr="009D7471" w:rsidRDefault="009D7471" w:rsidP="00925CAC">
      <w:pPr>
        <w:spacing w:line="480" w:lineRule="auto"/>
        <w:jc w:val="center"/>
        <w:rPr>
          <w:rFonts w:ascii="Times New Roman" w:hAnsi="Times New Roman" w:cs="Times New Roman"/>
          <w:i/>
        </w:rPr>
      </w:pPr>
    </w:p>
    <w:p w14:paraId="28EE1CEC" w14:textId="77777777" w:rsidR="009D7471" w:rsidRPr="009D7471" w:rsidRDefault="009D7471" w:rsidP="00925CAC">
      <w:pPr>
        <w:spacing w:line="480" w:lineRule="auto"/>
        <w:jc w:val="center"/>
        <w:rPr>
          <w:rFonts w:ascii="Times New Roman" w:hAnsi="Times New Roman" w:cs="Times New Roman"/>
          <w:i/>
        </w:rPr>
      </w:pPr>
    </w:p>
    <w:p w14:paraId="51D859D5" w14:textId="77777777" w:rsidR="00FA2761" w:rsidRPr="009D7471" w:rsidRDefault="00925CAC" w:rsidP="00925CAC">
      <w:pPr>
        <w:spacing w:line="480" w:lineRule="auto"/>
        <w:jc w:val="center"/>
        <w:rPr>
          <w:rFonts w:ascii="Times New Roman" w:hAnsi="Times New Roman" w:cs="Times New Roman"/>
          <w:i/>
        </w:rPr>
      </w:pPr>
      <w:r w:rsidRPr="009D7471">
        <w:rPr>
          <w:rFonts w:ascii="Times New Roman" w:hAnsi="Times New Roman" w:cs="Times New Roman"/>
          <w:i/>
        </w:rPr>
        <w:t xml:space="preserve">Judged by the Generations: </w:t>
      </w:r>
    </w:p>
    <w:p w14:paraId="73FB20E2" w14:textId="77777777" w:rsidR="00925CAC" w:rsidRPr="009D7471" w:rsidRDefault="00925CAC" w:rsidP="00925CAC">
      <w:pPr>
        <w:spacing w:line="480" w:lineRule="auto"/>
        <w:jc w:val="center"/>
        <w:rPr>
          <w:rFonts w:ascii="Times New Roman" w:hAnsi="Times New Roman" w:cs="Times New Roman"/>
        </w:rPr>
      </w:pPr>
      <w:r w:rsidRPr="009D7471">
        <w:rPr>
          <w:rFonts w:ascii="Times New Roman" w:hAnsi="Times New Roman" w:cs="Times New Roman"/>
        </w:rPr>
        <w:t>Baltimore’s</w:t>
      </w:r>
      <w:r w:rsidR="00FA1E3D" w:rsidRPr="009D7471">
        <w:rPr>
          <w:rFonts w:ascii="Times New Roman" w:hAnsi="Times New Roman" w:cs="Times New Roman"/>
        </w:rPr>
        <w:t xml:space="preserve"> Confederate Monuments</w:t>
      </w:r>
      <w:r w:rsidR="00C063D3" w:rsidRPr="009D7471">
        <w:rPr>
          <w:rFonts w:ascii="Times New Roman" w:hAnsi="Times New Roman" w:cs="Times New Roman"/>
        </w:rPr>
        <w:t xml:space="preserve"> and the S</w:t>
      </w:r>
      <w:r w:rsidR="00FA2761" w:rsidRPr="009D7471">
        <w:rPr>
          <w:rFonts w:ascii="Times New Roman" w:hAnsi="Times New Roman" w:cs="Times New Roman"/>
        </w:rPr>
        <w:t>haping of Historical Memory</w:t>
      </w:r>
    </w:p>
    <w:p w14:paraId="04297C82" w14:textId="77777777" w:rsidR="009D7471" w:rsidRPr="009D7471" w:rsidRDefault="009D7471" w:rsidP="00925CAC">
      <w:pPr>
        <w:spacing w:line="480" w:lineRule="auto"/>
        <w:jc w:val="center"/>
        <w:rPr>
          <w:rFonts w:ascii="Times New Roman" w:hAnsi="Times New Roman" w:cs="Times New Roman"/>
        </w:rPr>
      </w:pPr>
    </w:p>
    <w:p w14:paraId="469A4B30" w14:textId="77777777" w:rsidR="009D7471" w:rsidRPr="009D7471" w:rsidRDefault="009D7471" w:rsidP="00925CAC">
      <w:pPr>
        <w:spacing w:line="480" w:lineRule="auto"/>
        <w:jc w:val="center"/>
        <w:rPr>
          <w:rFonts w:ascii="Times New Roman" w:hAnsi="Times New Roman" w:cs="Times New Roman"/>
        </w:rPr>
      </w:pPr>
    </w:p>
    <w:p w14:paraId="2843409D" w14:textId="77777777" w:rsidR="009D7471" w:rsidRDefault="009D7471" w:rsidP="00925CAC">
      <w:pPr>
        <w:spacing w:line="480" w:lineRule="auto"/>
        <w:jc w:val="center"/>
        <w:rPr>
          <w:rFonts w:ascii="Times New Roman" w:hAnsi="Times New Roman" w:cs="Times New Roman"/>
        </w:rPr>
      </w:pPr>
      <w:r>
        <w:rPr>
          <w:rFonts w:ascii="Times New Roman" w:hAnsi="Times New Roman" w:cs="Times New Roman"/>
        </w:rPr>
        <w:t>by</w:t>
      </w:r>
    </w:p>
    <w:p w14:paraId="37128826" w14:textId="77777777" w:rsidR="009D7471" w:rsidRPr="009D7471" w:rsidRDefault="009D7471" w:rsidP="00925CAC">
      <w:pPr>
        <w:spacing w:line="480" w:lineRule="auto"/>
        <w:jc w:val="center"/>
        <w:rPr>
          <w:rFonts w:ascii="Times New Roman" w:hAnsi="Times New Roman" w:cs="Times New Roman"/>
        </w:rPr>
      </w:pPr>
    </w:p>
    <w:p w14:paraId="5CFDEDB9" w14:textId="77777777" w:rsidR="00925CAC" w:rsidRPr="009D7471" w:rsidRDefault="00925CAC" w:rsidP="00925CAC">
      <w:pPr>
        <w:spacing w:line="480" w:lineRule="auto"/>
        <w:jc w:val="center"/>
        <w:rPr>
          <w:rFonts w:ascii="Times New Roman" w:hAnsi="Times New Roman" w:cs="Times New Roman"/>
        </w:rPr>
      </w:pPr>
      <w:r w:rsidRPr="009D7471">
        <w:rPr>
          <w:rFonts w:ascii="Times New Roman" w:hAnsi="Times New Roman" w:cs="Times New Roman"/>
        </w:rPr>
        <w:t xml:space="preserve">Anne </w:t>
      </w:r>
      <w:r w:rsidR="0076505F">
        <w:rPr>
          <w:rFonts w:ascii="Times New Roman" w:hAnsi="Times New Roman" w:cs="Times New Roman"/>
        </w:rPr>
        <w:t>Louise</w:t>
      </w:r>
      <w:r w:rsidR="009D7471" w:rsidRPr="009D7471">
        <w:rPr>
          <w:rFonts w:ascii="Times New Roman" w:hAnsi="Times New Roman" w:cs="Times New Roman"/>
        </w:rPr>
        <w:t xml:space="preserve"> </w:t>
      </w:r>
      <w:r w:rsidRPr="009D7471">
        <w:rPr>
          <w:rFonts w:ascii="Times New Roman" w:hAnsi="Times New Roman" w:cs="Times New Roman"/>
        </w:rPr>
        <w:t>Hollmuller</w:t>
      </w:r>
    </w:p>
    <w:p w14:paraId="1495BCD5" w14:textId="77777777" w:rsidR="009D7471" w:rsidRPr="009D7471" w:rsidRDefault="009D7471" w:rsidP="00925CAC">
      <w:pPr>
        <w:spacing w:line="480" w:lineRule="auto"/>
        <w:jc w:val="center"/>
        <w:rPr>
          <w:rFonts w:ascii="Times New Roman" w:hAnsi="Times New Roman" w:cs="Times New Roman"/>
        </w:rPr>
      </w:pPr>
    </w:p>
    <w:p w14:paraId="4F79FD10" w14:textId="77777777" w:rsidR="009D7471" w:rsidRPr="009D7471" w:rsidRDefault="009D7471" w:rsidP="009D7471">
      <w:pPr>
        <w:spacing w:line="360" w:lineRule="auto"/>
        <w:jc w:val="center"/>
        <w:rPr>
          <w:rFonts w:ascii="Times New Roman" w:hAnsi="Times New Roman" w:cs="Times New Roman"/>
        </w:rPr>
      </w:pPr>
    </w:p>
    <w:p w14:paraId="15EE25CF" w14:textId="77777777" w:rsidR="00925CAC" w:rsidRPr="009D7471" w:rsidRDefault="009D7471" w:rsidP="009D7471">
      <w:pPr>
        <w:spacing w:line="360" w:lineRule="auto"/>
        <w:jc w:val="center"/>
        <w:rPr>
          <w:rFonts w:ascii="Times New Roman" w:hAnsi="Times New Roman" w:cs="Times New Roman"/>
        </w:rPr>
      </w:pPr>
      <w:r w:rsidRPr="009D7471">
        <w:rPr>
          <w:rFonts w:ascii="Times New Roman" w:hAnsi="Times New Roman" w:cs="Times New Roman"/>
        </w:rPr>
        <w:t>A thesis submitted to Johns Hopkins University in conformity with the requirements for the degree of Master of Arts</w:t>
      </w:r>
      <w:r>
        <w:rPr>
          <w:rFonts w:ascii="Times New Roman" w:hAnsi="Times New Roman" w:cs="Times New Roman"/>
        </w:rPr>
        <w:t>.</w:t>
      </w:r>
    </w:p>
    <w:p w14:paraId="6C2D2540" w14:textId="77777777" w:rsidR="009D7471" w:rsidRPr="009D7471" w:rsidRDefault="009D7471" w:rsidP="009D7471">
      <w:pPr>
        <w:jc w:val="center"/>
        <w:rPr>
          <w:rFonts w:ascii="Times New Roman" w:hAnsi="Times New Roman" w:cs="Times New Roman"/>
        </w:rPr>
      </w:pPr>
    </w:p>
    <w:p w14:paraId="1AFB0B27" w14:textId="77777777" w:rsidR="009D7471" w:rsidRPr="009D7471" w:rsidRDefault="009D7471" w:rsidP="009D7471">
      <w:pPr>
        <w:jc w:val="center"/>
        <w:rPr>
          <w:rFonts w:ascii="Times New Roman" w:hAnsi="Times New Roman" w:cs="Times New Roman"/>
        </w:rPr>
      </w:pPr>
    </w:p>
    <w:p w14:paraId="2BE7973C" w14:textId="77777777" w:rsidR="009D7471" w:rsidRPr="009D7471" w:rsidRDefault="009D7471" w:rsidP="009D7471">
      <w:pPr>
        <w:jc w:val="center"/>
        <w:rPr>
          <w:rFonts w:ascii="Times New Roman" w:hAnsi="Times New Roman" w:cs="Times New Roman"/>
        </w:rPr>
      </w:pPr>
      <w:r w:rsidRPr="009D7471">
        <w:rPr>
          <w:rFonts w:ascii="Times New Roman" w:hAnsi="Times New Roman" w:cs="Times New Roman"/>
        </w:rPr>
        <w:t>Baltimore, Maryland</w:t>
      </w:r>
    </w:p>
    <w:p w14:paraId="6EA197E2" w14:textId="77777777" w:rsidR="009D7471" w:rsidRPr="009D7471" w:rsidRDefault="009D7471" w:rsidP="009D7471">
      <w:pPr>
        <w:jc w:val="center"/>
        <w:rPr>
          <w:rFonts w:ascii="Times New Roman" w:hAnsi="Times New Roman" w:cs="Times New Roman"/>
        </w:rPr>
      </w:pPr>
    </w:p>
    <w:p w14:paraId="484CB70E" w14:textId="77777777" w:rsidR="009D7471" w:rsidRPr="009D7471" w:rsidRDefault="009D7471" w:rsidP="009D7471">
      <w:pPr>
        <w:jc w:val="center"/>
        <w:rPr>
          <w:rFonts w:ascii="Times New Roman" w:hAnsi="Times New Roman" w:cs="Times New Roman"/>
        </w:rPr>
      </w:pPr>
      <w:r w:rsidRPr="009D7471">
        <w:rPr>
          <w:rFonts w:ascii="Times New Roman" w:hAnsi="Times New Roman" w:cs="Times New Roman"/>
        </w:rPr>
        <w:t>April 2018</w:t>
      </w:r>
    </w:p>
    <w:p w14:paraId="42177AF6" w14:textId="77777777" w:rsidR="009D7471" w:rsidRPr="009D7471" w:rsidRDefault="009D7471" w:rsidP="00925CAC">
      <w:pPr>
        <w:spacing w:line="480" w:lineRule="auto"/>
        <w:jc w:val="center"/>
        <w:rPr>
          <w:rFonts w:ascii="Times New Roman" w:hAnsi="Times New Roman" w:cs="Times New Roman"/>
        </w:rPr>
      </w:pPr>
    </w:p>
    <w:p w14:paraId="19D51845" w14:textId="77777777" w:rsidR="009D7471" w:rsidRPr="009D7471" w:rsidRDefault="009D7471" w:rsidP="00925CAC">
      <w:pPr>
        <w:spacing w:line="480" w:lineRule="auto"/>
        <w:jc w:val="center"/>
        <w:rPr>
          <w:rFonts w:ascii="Times New Roman" w:hAnsi="Times New Roman" w:cs="Times New Roman"/>
        </w:rPr>
      </w:pPr>
    </w:p>
    <w:p w14:paraId="1F10CDEF" w14:textId="77777777" w:rsidR="009D7471" w:rsidRPr="009D7471" w:rsidRDefault="009D7471" w:rsidP="00925CAC">
      <w:pPr>
        <w:spacing w:line="480" w:lineRule="auto"/>
        <w:jc w:val="center"/>
        <w:rPr>
          <w:rFonts w:ascii="Times New Roman" w:hAnsi="Times New Roman" w:cs="Times New Roman"/>
        </w:rPr>
      </w:pPr>
    </w:p>
    <w:p w14:paraId="62B90C82" w14:textId="77777777" w:rsidR="009D7471" w:rsidRPr="009D7471" w:rsidRDefault="0076505F" w:rsidP="009D7471">
      <w:pPr>
        <w:autoSpaceDE w:val="0"/>
        <w:autoSpaceDN w:val="0"/>
        <w:adjustRightInd w:val="0"/>
        <w:spacing w:after="240" w:line="340" w:lineRule="atLeast"/>
        <w:jc w:val="center"/>
        <w:rPr>
          <w:rFonts w:ascii="Times New Roman" w:hAnsi="Times New Roman" w:cs="Times New Roman"/>
          <w:color w:val="000000"/>
        </w:rPr>
      </w:pPr>
      <w:r>
        <w:rPr>
          <w:rFonts w:ascii="Times New Roman" w:hAnsi="Times New Roman" w:cs="Times New Roman"/>
          <w:color w:val="000000"/>
        </w:rPr>
        <w:t>© Anne Louise</w:t>
      </w:r>
      <w:r w:rsidR="009D7471" w:rsidRPr="009D7471">
        <w:rPr>
          <w:rFonts w:ascii="Times New Roman" w:hAnsi="Times New Roman" w:cs="Times New Roman"/>
          <w:color w:val="000000"/>
        </w:rPr>
        <w:t xml:space="preserve"> Hollmuller 2018</w:t>
      </w:r>
    </w:p>
    <w:p w14:paraId="7021CA64" w14:textId="77777777" w:rsidR="009D7471" w:rsidRPr="009D7471" w:rsidRDefault="009D7471" w:rsidP="009D7471">
      <w:pPr>
        <w:autoSpaceDE w:val="0"/>
        <w:autoSpaceDN w:val="0"/>
        <w:adjustRightInd w:val="0"/>
        <w:spacing w:after="240" w:line="340" w:lineRule="atLeast"/>
        <w:jc w:val="center"/>
        <w:rPr>
          <w:rFonts w:ascii="Times New Roman" w:hAnsi="Times New Roman" w:cs="Times New Roman"/>
          <w:color w:val="000000"/>
        </w:rPr>
      </w:pPr>
      <w:r w:rsidRPr="009D7471">
        <w:rPr>
          <w:rFonts w:ascii="Times New Roman" w:hAnsi="Times New Roman" w:cs="Times New Roman"/>
          <w:color w:val="000000"/>
        </w:rPr>
        <w:t>All rights reserved</w:t>
      </w:r>
    </w:p>
    <w:p w14:paraId="5B5E3F22" w14:textId="77777777" w:rsidR="009D7471" w:rsidRDefault="009D7471" w:rsidP="00925CAC">
      <w:pPr>
        <w:spacing w:line="480" w:lineRule="auto"/>
        <w:jc w:val="center"/>
        <w:rPr>
          <w:rFonts w:ascii="Times New Roman" w:hAnsi="Times New Roman" w:cs="Times New Roman"/>
        </w:rPr>
      </w:pPr>
    </w:p>
    <w:p w14:paraId="49A8EF44" w14:textId="77777777" w:rsidR="009D7471" w:rsidRDefault="009D7471" w:rsidP="00925CAC">
      <w:pPr>
        <w:spacing w:line="480" w:lineRule="auto"/>
        <w:jc w:val="center"/>
        <w:rPr>
          <w:rFonts w:ascii="Times New Roman" w:hAnsi="Times New Roman" w:cs="Times New Roman"/>
        </w:rPr>
      </w:pPr>
    </w:p>
    <w:p w14:paraId="70EFDD77" w14:textId="77777777" w:rsidR="009D7471" w:rsidRDefault="009D7471" w:rsidP="00925CAC">
      <w:pPr>
        <w:spacing w:line="480" w:lineRule="auto"/>
        <w:jc w:val="center"/>
        <w:rPr>
          <w:rFonts w:ascii="Times New Roman" w:hAnsi="Times New Roman" w:cs="Times New Roman"/>
        </w:rPr>
      </w:pPr>
    </w:p>
    <w:p w14:paraId="3D100F4C" w14:textId="77777777" w:rsidR="009D7471" w:rsidRDefault="0029039C" w:rsidP="0029039C">
      <w:pPr>
        <w:rPr>
          <w:rFonts w:ascii="Times New Roman" w:hAnsi="Times New Roman" w:cs="Times New Roman"/>
        </w:rPr>
      </w:pPr>
      <w:r>
        <w:rPr>
          <w:rFonts w:ascii="Times New Roman" w:hAnsi="Times New Roman" w:cs="Times New Roman"/>
        </w:rPr>
        <w:lastRenderedPageBreak/>
        <w:t>Abstract:  In August 2017, the death of anti-racist protestor</w:t>
      </w:r>
      <w:r w:rsidR="00D77225">
        <w:rPr>
          <w:rFonts w:ascii="Times New Roman" w:hAnsi="Times New Roman" w:cs="Times New Roman"/>
        </w:rPr>
        <w:t xml:space="preserve"> Heather </w:t>
      </w:r>
      <w:proofErr w:type="spellStart"/>
      <w:r w:rsidR="00D77225">
        <w:rPr>
          <w:rFonts w:ascii="Times New Roman" w:hAnsi="Times New Roman" w:cs="Times New Roman"/>
        </w:rPr>
        <w:t>Heyer</w:t>
      </w:r>
      <w:proofErr w:type="spellEnd"/>
      <w:r>
        <w:rPr>
          <w:rFonts w:ascii="Times New Roman" w:hAnsi="Times New Roman" w:cs="Times New Roman"/>
        </w:rPr>
        <w:t xml:space="preserve"> in Charlottesville, Virginia lead to an American reckoning regarding the prominence of Confederate symbols in public spaces. Cities across the country began finding ways to remove the statues of Confederate soldiers and statesmen, and to reexamine other statues dedicated to contr</w:t>
      </w:r>
      <w:r w:rsidR="00204877">
        <w:rPr>
          <w:rFonts w:ascii="Times New Roman" w:hAnsi="Times New Roman" w:cs="Times New Roman"/>
        </w:rPr>
        <w:t xml:space="preserve">oversial historical figures. In </w:t>
      </w:r>
      <w:r>
        <w:rPr>
          <w:rFonts w:ascii="Times New Roman" w:hAnsi="Times New Roman" w:cs="Times New Roman"/>
        </w:rPr>
        <w:t xml:space="preserve">Baltimore, Maryland, the city’s mayor chose to remove four statues located on public land associated with the Confederacy in an overnight operation. This removal followed two years of debate stirred by tragic events in early summer 2015: the death of Freddie Gray in </w:t>
      </w:r>
      <w:r w:rsidR="00D94A95">
        <w:rPr>
          <w:rFonts w:ascii="Times New Roman" w:hAnsi="Times New Roman" w:cs="Times New Roman"/>
        </w:rPr>
        <w:t xml:space="preserve">the </w:t>
      </w:r>
      <w:r>
        <w:rPr>
          <w:rFonts w:ascii="Times New Roman" w:hAnsi="Times New Roman" w:cs="Times New Roman"/>
        </w:rPr>
        <w:t xml:space="preserve">custody </w:t>
      </w:r>
      <w:r w:rsidR="00D94A95">
        <w:rPr>
          <w:rFonts w:ascii="Times New Roman" w:hAnsi="Times New Roman" w:cs="Times New Roman"/>
        </w:rPr>
        <w:t xml:space="preserve">of the Baltimore Police Department </w:t>
      </w:r>
      <w:r>
        <w:rPr>
          <w:rFonts w:ascii="Times New Roman" w:hAnsi="Times New Roman" w:cs="Times New Roman"/>
        </w:rPr>
        <w:t>and the Charleston A.M.E. shooting. This paper offers a</w:t>
      </w:r>
      <w:r w:rsidR="009D7471">
        <w:rPr>
          <w:rFonts w:ascii="Times New Roman" w:hAnsi="Times New Roman" w:cs="Times New Roman"/>
        </w:rPr>
        <w:t xml:space="preserve"> review of the historical context under which these four memorial statues were e</w:t>
      </w:r>
      <w:r w:rsidR="00C03FE6">
        <w:rPr>
          <w:rFonts w:ascii="Times New Roman" w:hAnsi="Times New Roman" w:cs="Times New Roman"/>
        </w:rPr>
        <w:t xml:space="preserve">rected on public property and an examination of the period </w:t>
      </w:r>
      <w:r>
        <w:rPr>
          <w:rFonts w:ascii="Times New Roman" w:hAnsi="Times New Roman" w:cs="Times New Roman"/>
        </w:rPr>
        <w:t xml:space="preserve">from 2015 to 2017 </w:t>
      </w:r>
      <w:r w:rsidR="00C03FE6">
        <w:rPr>
          <w:rFonts w:ascii="Times New Roman" w:hAnsi="Times New Roman" w:cs="Times New Roman"/>
        </w:rPr>
        <w:t xml:space="preserve">during </w:t>
      </w:r>
      <w:r>
        <w:rPr>
          <w:rFonts w:ascii="Times New Roman" w:hAnsi="Times New Roman" w:cs="Times New Roman"/>
        </w:rPr>
        <w:t>whic</w:t>
      </w:r>
      <w:r w:rsidR="00D94A95">
        <w:rPr>
          <w:rFonts w:ascii="Times New Roman" w:hAnsi="Times New Roman" w:cs="Times New Roman"/>
        </w:rPr>
        <w:t xml:space="preserve">h the city and its citizens engaged with questions of historical memory in the local setting. </w:t>
      </w:r>
      <w:r w:rsidR="00EC1F45">
        <w:rPr>
          <w:rFonts w:ascii="Times New Roman" w:hAnsi="Times New Roman" w:cs="Times New Roman"/>
        </w:rPr>
        <w:t xml:space="preserve">This </w:t>
      </w:r>
      <w:r w:rsidR="00D94A95">
        <w:rPr>
          <w:rFonts w:ascii="Times New Roman" w:hAnsi="Times New Roman" w:cs="Times New Roman"/>
        </w:rPr>
        <w:t xml:space="preserve">permits </w:t>
      </w:r>
      <w:r w:rsidR="00EC1F45">
        <w:rPr>
          <w:rFonts w:ascii="Times New Roman" w:hAnsi="Times New Roman" w:cs="Times New Roman"/>
        </w:rPr>
        <w:t xml:space="preserve">an examination of the change in political power dynamics within the city of Baltimore and the nation more broadly, as well as a </w:t>
      </w:r>
      <w:r w:rsidR="002D03DF">
        <w:rPr>
          <w:rFonts w:ascii="Times New Roman" w:hAnsi="Times New Roman" w:cs="Times New Roman"/>
        </w:rPr>
        <w:t xml:space="preserve">deeper </w:t>
      </w:r>
      <w:r w:rsidR="00CE2306">
        <w:rPr>
          <w:rFonts w:ascii="Times New Roman" w:hAnsi="Times New Roman" w:cs="Times New Roman"/>
        </w:rPr>
        <w:t>understanding</w:t>
      </w:r>
      <w:r w:rsidR="002D03DF">
        <w:rPr>
          <w:rFonts w:ascii="Times New Roman" w:hAnsi="Times New Roman" w:cs="Times New Roman"/>
        </w:rPr>
        <w:t xml:space="preserve"> of how </w:t>
      </w:r>
      <w:r w:rsidR="00CA489B">
        <w:rPr>
          <w:rFonts w:ascii="Times New Roman" w:hAnsi="Times New Roman" w:cs="Times New Roman"/>
        </w:rPr>
        <w:t>the</w:t>
      </w:r>
      <w:r w:rsidR="002D03DF">
        <w:rPr>
          <w:rFonts w:ascii="Times New Roman" w:hAnsi="Times New Roman" w:cs="Times New Roman"/>
        </w:rPr>
        <w:t xml:space="preserve"> nation has chosen to reckon with</w:t>
      </w:r>
      <w:r>
        <w:rPr>
          <w:rFonts w:ascii="Times New Roman" w:hAnsi="Times New Roman" w:cs="Times New Roman"/>
        </w:rPr>
        <w:t xml:space="preserve"> the symbols of a painful</w:t>
      </w:r>
      <w:r w:rsidR="00D94A95">
        <w:rPr>
          <w:rFonts w:ascii="Times New Roman" w:hAnsi="Times New Roman" w:cs="Times New Roman"/>
        </w:rPr>
        <w:t xml:space="preserve"> past</w:t>
      </w:r>
      <w:r>
        <w:rPr>
          <w:rFonts w:ascii="Times New Roman" w:hAnsi="Times New Roman" w:cs="Times New Roman"/>
        </w:rPr>
        <w:t xml:space="preserve">. </w:t>
      </w:r>
    </w:p>
    <w:p w14:paraId="2C27B432" w14:textId="77777777" w:rsidR="009D7471" w:rsidRDefault="009D7471" w:rsidP="00925CAC">
      <w:pPr>
        <w:spacing w:line="480" w:lineRule="auto"/>
        <w:jc w:val="center"/>
        <w:rPr>
          <w:rFonts w:ascii="Times New Roman" w:hAnsi="Times New Roman" w:cs="Times New Roman"/>
        </w:rPr>
      </w:pPr>
    </w:p>
    <w:p w14:paraId="0A38B6FD" w14:textId="77777777" w:rsidR="009D7471" w:rsidRDefault="009D7471" w:rsidP="00925CAC">
      <w:pPr>
        <w:spacing w:line="480" w:lineRule="auto"/>
        <w:jc w:val="center"/>
        <w:rPr>
          <w:rFonts w:ascii="Times New Roman" w:hAnsi="Times New Roman" w:cs="Times New Roman"/>
        </w:rPr>
      </w:pPr>
    </w:p>
    <w:p w14:paraId="3CD0ACB3" w14:textId="77777777" w:rsidR="009D7471" w:rsidRDefault="009D7471" w:rsidP="00925CAC">
      <w:pPr>
        <w:spacing w:line="480" w:lineRule="auto"/>
        <w:jc w:val="center"/>
        <w:rPr>
          <w:rFonts w:ascii="Times New Roman" w:hAnsi="Times New Roman" w:cs="Times New Roman"/>
        </w:rPr>
      </w:pPr>
    </w:p>
    <w:p w14:paraId="2C7E2FFC" w14:textId="77777777" w:rsidR="009D7471" w:rsidRDefault="009D7471" w:rsidP="00925CAC">
      <w:pPr>
        <w:spacing w:line="480" w:lineRule="auto"/>
        <w:jc w:val="center"/>
        <w:rPr>
          <w:rFonts w:ascii="Times New Roman" w:hAnsi="Times New Roman" w:cs="Times New Roman"/>
        </w:rPr>
      </w:pPr>
    </w:p>
    <w:p w14:paraId="0003B20A" w14:textId="77777777" w:rsidR="009D7471" w:rsidRDefault="009D7471" w:rsidP="00925CAC">
      <w:pPr>
        <w:spacing w:line="480" w:lineRule="auto"/>
        <w:jc w:val="center"/>
        <w:rPr>
          <w:rFonts w:ascii="Times New Roman" w:hAnsi="Times New Roman" w:cs="Times New Roman"/>
        </w:rPr>
      </w:pPr>
    </w:p>
    <w:p w14:paraId="28D1D4CB" w14:textId="77777777" w:rsidR="009D7471" w:rsidRDefault="009D7471" w:rsidP="00925CAC">
      <w:pPr>
        <w:spacing w:line="480" w:lineRule="auto"/>
        <w:jc w:val="center"/>
        <w:rPr>
          <w:rFonts w:ascii="Times New Roman" w:hAnsi="Times New Roman" w:cs="Times New Roman"/>
        </w:rPr>
      </w:pPr>
    </w:p>
    <w:p w14:paraId="14DD3B34" w14:textId="77777777" w:rsidR="009D7471" w:rsidRDefault="009D7471" w:rsidP="00925CAC">
      <w:pPr>
        <w:spacing w:line="480" w:lineRule="auto"/>
        <w:jc w:val="center"/>
        <w:rPr>
          <w:rFonts w:ascii="Times New Roman" w:hAnsi="Times New Roman" w:cs="Times New Roman"/>
        </w:rPr>
      </w:pPr>
    </w:p>
    <w:p w14:paraId="0634F7D3" w14:textId="77777777" w:rsidR="009D7471" w:rsidRDefault="009D7471" w:rsidP="00925CAC">
      <w:pPr>
        <w:spacing w:line="480" w:lineRule="auto"/>
        <w:jc w:val="center"/>
        <w:rPr>
          <w:rFonts w:ascii="Times New Roman" w:hAnsi="Times New Roman" w:cs="Times New Roman"/>
        </w:rPr>
      </w:pPr>
    </w:p>
    <w:p w14:paraId="3913FEC8" w14:textId="77777777" w:rsidR="009D7471" w:rsidRDefault="009D7471" w:rsidP="00925CAC">
      <w:pPr>
        <w:spacing w:line="480" w:lineRule="auto"/>
        <w:jc w:val="center"/>
        <w:rPr>
          <w:rFonts w:ascii="Times New Roman" w:hAnsi="Times New Roman" w:cs="Times New Roman"/>
        </w:rPr>
      </w:pPr>
    </w:p>
    <w:p w14:paraId="4F22056D" w14:textId="77777777" w:rsidR="009D7471" w:rsidRDefault="009D7471" w:rsidP="00925CAC">
      <w:pPr>
        <w:spacing w:line="480" w:lineRule="auto"/>
        <w:jc w:val="center"/>
        <w:rPr>
          <w:rFonts w:ascii="Times New Roman" w:hAnsi="Times New Roman" w:cs="Times New Roman"/>
        </w:rPr>
      </w:pPr>
    </w:p>
    <w:p w14:paraId="673702C2" w14:textId="77777777" w:rsidR="009D7471" w:rsidRDefault="009D7471" w:rsidP="00925CAC">
      <w:pPr>
        <w:spacing w:line="480" w:lineRule="auto"/>
        <w:jc w:val="center"/>
        <w:rPr>
          <w:rFonts w:ascii="Times New Roman" w:hAnsi="Times New Roman" w:cs="Times New Roman"/>
        </w:rPr>
      </w:pPr>
    </w:p>
    <w:p w14:paraId="4471B65A" w14:textId="77777777" w:rsidR="009D7471" w:rsidRDefault="009D7471" w:rsidP="00925CAC">
      <w:pPr>
        <w:spacing w:line="480" w:lineRule="auto"/>
        <w:jc w:val="center"/>
        <w:rPr>
          <w:rFonts w:ascii="Times New Roman" w:hAnsi="Times New Roman" w:cs="Times New Roman"/>
        </w:rPr>
      </w:pPr>
    </w:p>
    <w:p w14:paraId="596D676C" w14:textId="77777777" w:rsidR="00D77225" w:rsidRDefault="00D77225" w:rsidP="00925CAC">
      <w:pPr>
        <w:spacing w:line="480" w:lineRule="auto"/>
        <w:jc w:val="center"/>
        <w:rPr>
          <w:rFonts w:ascii="Times New Roman" w:hAnsi="Times New Roman" w:cs="Times New Roman"/>
        </w:rPr>
      </w:pPr>
    </w:p>
    <w:p w14:paraId="55257413" w14:textId="77777777" w:rsidR="00F37B0D" w:rsidRDefault="00F37B0D" w:rsidP="00925CAC">
      <w:pPr>
        <w:spacing w:line="480" w:lineRule="auto"/>
        <w:jc w:val="center"/>
        <w:rPr>
          <w:rFonts w:ascii="Times New Roman" w:hAnsi="Times New Roman" w:cs="Times New Roman"/>
        </w:rPr>
      </w:pPr>
    </w:p>
    <w:p w14:paraId="18E2CE94" w14:textId="77777777" w:rsidR="00F37B0D" w:rsidRDefault="00F37B0D" w:rsidP="00F37B0D">
      <w:pPr>
        <w:spacing w:line="480" w:lineRule="auto"/>
        <w:jc w:val="center"/>
        <w:rPr>
          <w:rFonts w:ascii="Times New Roman" w:hAnsi="Times New Roman" w:cs="Times New Roman"/>
        </w:rPr>
      </w:pPr>
    </w:p>
    <w:p w14:paraId="501BB6CB" w14:textId="77777777" w:rsidR="002C5A4C" w:rsidRDefault="002C5A4C" w:rsidP="00F37B0D">
      <w:pPr>
        <w:spacing w:line="480" w:lineRule="auto"/>
        <w:jc w:val="center"/>
        <w:rPr>
          <w:rFonts w:ascii="Times New Roman" w:hAnsi="Times New Roman" w:cs="Times New Roman"/>
        </w:rPr>
      </w:pPr>
    </w:p>
    <w:p w14:paraId="524057F8" w14:textId="77777777" w:rsidR="002C5A4C" w:rsidRDefault="002C5A4C" w:rsidP="00F37B0D">
      <w:pPr>
        <w:spacing w:line="480" w:lineRule="auto"/>
        <w:jc w:val="center"/>
        <w:rPr>
          <w:rFonts w:ascii="Times New Roman" w:hAnsi="Times New Roman" w:cs="Times New Roman"/>
        </w:rPr>
      </w:pPr>
    </w:p>
    <w:p w14:paraId="097BB737" w14:textId="77777777" w:rsidR="00F37B0D" w:rsidRDefault="00F37B0D" w:rsidP="00F01E53">
      <w:pPr>
        <w:spacing w:line="480" w:lineRule="auto"/>
        <w:jc w:val="center"/>
        <w:rPr>
          <w:rFonts w:ascii="Times New Roman" w:hAnsi="Times New Roman" w:cs="Times New Roman"/>
        </w:rPr>
      </w:pPr>
      <w:r>
        <w:rPr>
          <w:rFonts w:ascii="Times New Roman" w:hAnsi="Times New Roman" w:cs="Times New Roman"/>
        </w:rPr>
        <w:t>ii</w:t>
      </w:r>
    </w:p>
    <w:p w14:paraId="6A305E98" w14:textId="77777777" w:rsidR="00F37B0D" w:rsidRDefault="00F01E53" w:rsidP="00421CAF">
      <w:pPr>
        <w:spacing w:line="480" w:lineRule="auto"/>
        <w:jc w:val="center"/>
        <w:rPr>
          <w:rFonts w:ascii="Times New Roman" w:hAnsi="Times New Roman" w:cs="Times New Roman"/>
        </w:rPr>
      </w:pPr>
      <w:r>
        <w:rPr>
          <w:rFonts w:ascii="Times New Roman" w:hAnsi="Times New Roman" w:cs="Times New Roman"/>
        </w:rPr>
        <w:t>Table of Contents</w:t>
      </w:r>
    </w:p>
    <w:p w14:paraId="5CA9CE19" w14:textId="77777777" w:rsidR="00421CAF" w:rsidRDefault="00421CAF" w:rsidP="00421CAF">
      <w:pPr>
        <w:spacing w:line="480" w:lineRule="auto"/>
        <w:jc w:val="center"/>
        <w:rPr>
          <w:rFonts w:ascii="Times New Roman" w:hAnsi="Times New Roman" w:cs="Times New Roman"/>
        </w:rPr>
      </w:pPr>
    </w:p>
    <w:p w14:paraId="79548FF6" w14:textId="77777777" w:rsidR="0082239C" w:rsidRDefault="0082239C" w:rsidP="0082239C">
      <w:pPr>
        <w:spacing w:line="480" w:lineRule="auto"/>
        <w:rPr>
          <w:rFonts w:ascii="Times New Roman" w:hAnsi="Times New Roman" w:cs="Times New Roman"/>
        </w:rPr>
      </w:pPr>
      <w:r>
        <w:rPr>
          <w:rFonts w:ascii="Times New Roman" w:hAnsi="Times New Roman" w:cs="Times New Roman"/>
        </w:rPr>
        <w:t>Abstract</w:t>
      </w:r>
      <w:r w:rsidRPr="0082239C">
        <w:rPr>
          <w:rFonts w:ascii="Times New Roman" w:hAnsi="Times New Roman" w:cs="Times New Roman"/>
        </w:rPr>
        <w:t>……………………………………………………………</w:t>
      </w:r>
      <w:r>
        <w:rPr>
          <w:rFonts w:ascii="Times New Roman" w:hAnsi="Times New Roman" w:cs="Times New Roman"/>
        </w:rPr>
        <w:t>………………………….</w:t>
      </w:r>
      <w:r w:rsidR="00643A68">
        <w:rPr>
          <w:rFonts w:ascii="Times New Roman" w:hAnsi="Times New Roman" w:cs="Times New Roman"/>
        </w:rPr>
        <w:t>..</w:t>
      </w:r>
      <w:proofErr w:type="gramStart"/>
      <w:r>
        <w:rPr>
          <w:rFonts w:ascii="Times New Roman" w:hAnsi="Times New Roman" w:cs="Times New Roman"/>
        </w:rPr>
        <w:t>….ii</w:t>
      </w:r>
      <w:proofErr w:type="gramEnd"/>
    </w:p>
    <w:p w14:paraId="3C23CC60" w14:textId="77777777" w:rsidR="0082239C" w:rsidRDefault="0082239C" w:rsidP="0082239C">
      <w:pPr>
        <w:spacing w:line="480" w:lineRule="auto"/>
        <w:rPr>
          <w:rFonts w:ascii="Times New Roman" w:hAnsi="Times New Roman" w:cs="Times New Roman"/>
        </w:rPr>
      </w:pPr>
      <w:r>
        <w:rPr>
          <w:rFonts w:ascii="Times New Roman" w:hAnsi="Times New Roman" w:cs="Times New Roman"/>
        </w:rPr>
        <w:t>Table of Contents</w:t>
      </w:r>
      <w:r w:rsidRPr="0082239C">
        <w:rPr>
          <w:rFonts w:ascii="Times New Roman" w:hAnsi="Times New Roman" w:cs="Times New Roman"/>
        </w:rPr>
        <w:t>……………………………………………………………</w:t>
      </w:r>
      <w:r>
        <w:rPr>
          <w:rFonts w:ascii="Times New Roman" w:hAnsi="Times New Roman" w:cs="Times New Roman"/>
        </w:rPr>
        <w:t>…………………</w:t>
      </w:r>
      <w:proofErr w:type="gramStart"/>
      <w:r w:rsidR="00643A68">
        <w:rPr>
          <w:rFonts w:ascii="Times New Roman" w:hAnsi="Times New Roman" w:cs="Times New Roman"/>
        </w:rPr>
        <w:t>..</w:t>
      </w:r>
      <w:r>
        <w:rPr>
          <w:rFonts w:ascii="Times New Roman" w:hAnsi="Times New Roman" w:cs="Times New Roman"/>
        </w:rPr>
        <w:t>..iii</w:t>
      </w:r>
      <w:proofErr w:type="gramEnd"/>
    </w:p>
    <w:p w14:paraId="44644A07" w14:textId="77777777" w:rsidR="00B43BFD" w:rsidRDefault="00B43BFD" w:rsidP="0082239C">
      <w:pPr>
        <w:spacing w:line="480" w:lineRule="auto"/>
        <w:rPr>
          <w:rFonts w:ascii="Times New Roman" w:hAnsi="Times New Roman" w:cs="Times New Roman"/>
        </w:rPr>
      </w:pPr>
      <w:r>
        <w:rPr>
          <w:rFonts w:ascii="Times New Roman" w:hAnsi="Times New Roman" w:cs="Times New Roman"/>
        </w:rPr>
        <w:t>Introduction……………………</w:t>
      </w:r>
      <w:r w:rsidRPr="0082239C">
        <w:rPr>
          <w:rFonts w:ascii="Times New Roman" w:hAnsi="Times New Roman" w:cs="Times New Roman"/>
        </w:rPr>
        <w:t>…………………………………………………………</w:t>
      </w:r>
      <w:proofErr w:type="gramStart"/>
      <w:r w:rsidRPr="0082239C">
        <w:rPr>
          <w:rFonts w:ascii="Times New Roman" w:hAnsi="Times New Roman" w:cs="Times New Roman"/>
        </w:rPr>
        <w:t>…</w:t>
      </w:r>
      <w:r>
        <w:rPr>
          <w:rFonts w:ascii="Times New Roman" w:hAnsi="Times New Roman" w:cs="Times New Roman"/>
        </w:rPr>
        <w:t>.Page</w:t>
      </w:r>
      <w:proofErr w:type="gramEnd"/>
      <w:r>
        <w:rPr>
          <w:rFonts w:ascii="Times New Roman" w:hAnsi="Times New Roman" w:cs="Times New Roman"/>
        </w:rPr>
        <w:t xml:space="preserve"> 1</w:t>
      </w:r>
    </w:p>
    <w:p w14:paraId="5678CF80" w14:textId="77777777" w:rsidR="0082239C" w:rsidRPr="0082239C" w:rsidRDefault="0082239C" w:rsidP="0082239C">
      <w:pPr>
        <w:spacing w:line="480" w:lineRule="auto"/>
        <w:rPr>
          <w:rFonts w:ascii="Times New Roman" w:hAnsi="Times New Roman" w:cs="Times New Roman"/>
        </w:rPr>
      </w:pPr>
      <w:r w:rsidRPr="0082239C">
        <w:rPr>
          <w:rFonts w:ascii="Times New Roman" w:hAnsi="Times New Roman" w:cs="Times New Roman"/>
        </w:rPr>
        <w:t>The Four Monuments……………………………………………………………</w:t>
      </w:r>
      <w:r>
        <w:rPr>
          <w:rFonts w:ascii="Times New Roman" w:hAnsi="Times New Roman" w:cs="Times New Roman"/>
        </w:rPr>
        <w:t>…</w:t>
      </w:r>
      <w:proofErr w:type="gramStart"/>
      <w:r>
        <w:rPr>
          <w:rFonts w:ascii="Times New Roman" w:hAnsi="Times New Roman" w:cs="Times New Roman"/>
        </w:rPr>
        <w:t>…..</w:t>
      </w:r>
      <w:proofErr w:type="gramEnd"/>
      <w:r w:rsidRPr="0082239C">
        <w:rPr>
          <w:rFonts w:ascii="Times New Roman" w:hAnsi="Times New Roman" w:cs="Times New Roman"/>
        </w:rPr>
        <w:t>……Page 5</w:t>
      </w:r>
    </w:p>
    <w:p w14:paraId="73BD3CFC" w14:textId="77777777" w:rsidR="0082239C" w:rsidRPr="0082239C" w:rsidRDefault="0082239C" w:rsidP="0082239C">
      <w:pPr>
        <w:spacing w:line="480" w:lineRule="auto"/>
        <w:ind w:firstLine="720"/>
        <w:rPr>
          <w:rFonts w:ascii="Times New Roman" w:hAnsi="Times New Roman" w:cs="Times New Roman"/>
        </w:rPr>
      </w:pPr>
      <w:r w:rsidRPr="0082239C">
        <w:rPr>
          <w:rFonts w:ascii="Times New Roman" w:hAnsi="Times New Roman" w:cs="Times New Roman"/>
        </w:rPr>
        <w:t>Roger. B Taney Monument………………………………………………</w:t>
      </w:r>
      <w:r>
        <w:rPr>
          <w:rFonts w:ascii="Times New Roman" w:hAnsi="Times New Roman" w:cs="Times New Roman"/>
        </w:rPr>
        <w:t>.</w:t>
      </w:r>
      <w:r w:rsidRPr="0082239C">
        <w:rPr>
          <w:rFonts w:ascii="Times New Roman" w:hAnsi="Times New Roman" w:cs="Times New Roman"/>
        </w:rPr>
        <w:t>…</w:t>
      </w:r>
      <w:r w:rsidR="00B43BFD">
        <w:rPr>
          <w:rFonts w:ascii="Times New Roman" w:hAnsi="Times New Roman" w:cs="Times New Roman"/>
        </w:rPr>
        <w:t>……</w:t>
      </w:r>
      <w:proofErr w:type="gramStart"/>
      <w:r w:rsidR="00B43BFD">
        <w:rPr>
          <w:rFonts w:ascii="Times New Roman" w:hAnsi="Times New Roman" w:cs="Times New Roman"/>
        </w:rPr>
        <w:t>...</w:t>
      </w:r>
      <w:r w:rsidRPr="0082239C">
        <w:rPr>
          <w:rFonts w:ascii="Times New Roman" w:hAnsi="Times New Roman" w:cs="Times New Roman"/>
        </w:rPr>
        <w:t>.Page</w:t>
      </w:r>
      <w:proofErr w:type="gramEnd"/>
      <w:r w:rsidRPr="0082239C">
        <w:rPr>
          <w:rFonts w:ascii="Times New Roman" w:hAnsi="Times New Roman" w:cs="Times New Roman"/>
        </w:rPr>
        <w:t xml:space="preserve"> 5</w:t>
      </w:r>
    </w:p>
    <w:p w14:paraId="3DD9876F" w14:textId="77777777" w:rsidR="0082239C" w:rsidRPr="0082239C" w:rsidRDefault="0082239C" w:rsidP="0082239C">
      <w:pPr>
        <w:spacing w:line="480" w:lineRule="auto"/>
        <w:ind w:firstLine="720"/>
        <w:rPr>
          <w:rFonts w:ascii="Times New Roman" w:hAnsi="Times New Roman" w:cs="Times New Roman"/>
        </w:rPr>
      </w:pPr>
      <w:r w:rsidRPr="0082239C">
        <w:rPr>
          <w:rFonts w:ascii="Times New Roman" w:hAnsi="Times New Roman" w:cs="Times New Roman"/>
        </w:rPr>
        <w:t>The Confederate Soldiers and Sailors Monument……………………</w:t>
      </w:r>
      <w:r>
        <w:rPr>
          <w:rFonts w:ascii="Times New Roman" w:hAnsi="Times New Roman" w:cs="Times New Roman"/>
        </w:rPr>
        <w:t>……</w:t>
      </w:r>
      <w:r w:rsidR="00B43BFD">
        <w:rPr>
          <w:rFonts w:ascii="Times New Roman" w:hAnsi="Times New Roman" w:cs="Times New Roman"/>
        </w:rPr>
        <w:t>…….</w:t>
      </w:r>
      <w:proofErr w:type="gramStart"/>
      <w:r w:rsidRPr="0082239C">
        <w:rPr>
          <w:rFonts w:ascii="Times New Roman" w:hAnsi="Times New Roman" w:cs="Times New Roman"/>
        </w:rPr>
        <w:t>….Page</w:t>
      </w:r>
      <w:proofErr w:type="gramEnd"/>
      <w:r w:rsidRPr="0082239C">
        <w:rPr>
          <w:rFonts w:ascii="Times New Roman" w:hAnsi="Times New Roman" w:cs="Times New Roman"/>
        </w:rPr>
        <w:t xml:space="preserve"> 8</w:t>
      </w:r>
    </w:p>
    <w:p w14:paraId="5D2D78C7" w14:textId="77777777" w:rsidR="0082239C" w:rsidRPr="0082239C" w:rsidRDefault="0082239C" w:rsidP="0082239C">
      <w:pPr>
        <w:spacing w:line="480" w:lineRule="auto"/>
        <w:ind w:firstLine="720"/>
        <w:rPr>
          <w:rFonts w:ascii="Times New Roman" w:hAnsi="Times New Roman" w:cs="Times New Roman"/>
        </w:rPr>
      </w:pPr>
      <w:r w:rsidRPr="0082239C">
        <w:rPr>
          <w:rFonts w:ascii="Times New Roman" w:hAnsi="Times New Roman" w:cs="Times New Roman"/>
        </w:rPr>
        <w:t>The Confederate Women’s Monument…………………………………</w:t>
      </w:r>
      <w:r w:rsidR="00B43BFD">
        <w:rPr>
          <w:rFonts w:ascii="Times New Roman" w:hAnsi="Times New Roman" w:cs="Times New Roman"/>
        </w:rPr>
        <w:t>……</w:t>
      </w:r>
      <w:r>
        <w:rPr>
          <w:rFonts w:ascii="Times New Roman" w:hAnsi="Times New Roman" w:cs="Times New Roman"/>
        </w:rPr>
        <w:t>….</w:t>
      </w:r>
      <w:r w:rsidRPr="0082239C">
        <w:rPr>
          <w:rFonts w:ascii="Times New Roman" w:hAnsi="Times New Roman" w:cs="Times New Roman"/>
        </w:rPr>
        <w:t>…Page 13</w:t>
      </w:r>
    </w:p>
    <w:p w14:paraId="347F40C3" w14:textId="77777777" w:rsidR="0082239C" w:rsidRPr="0082239C" w:rsidRDefault="0082239C" w:rsidP="0082239C">
      <w:pPr>
        <w:spacing w:line="480" w:lineRule="auto"/>
        <w:ind w:firstLine="720"/>
        <w:rPr>
          <w:rFonts w:ascii="Times New Roman" w:hAnsi="Times New Roman" w:cs="Times New Roman"/>
        </w:rPr>
      </w:pPr>
      <w:r w:rsidRPr="0082239C">
        <w:rPr>
          <w:rFonts w:ascii="Times New Roman" w:hAnsi="Times New Roman" w:cs="Times New Roman"/>
        </w:rPr>
        <w:t>Lee and Jackson Monument………………………………………………</w:t>
      </w:r>
      <w:r w:rsidR="00B43BFD">
        <w:rPr>
          <w:rFonts w:ascii="Times New Roman" w:hAnsi="Times New Roman" w:cs="Times New Roman"/>
        </w:rPr>
        <w:t>.......</w:t>
      </w:r>
      <w:r w:rsidRPr="0082239C">
        <w:rPr>
          <w:rFonts w:ascii="Times New Roman" w:hAnsi="Times New Roman" w:cs="Times New Roman"/>
        </w:rPr>
        <w:t>…</w:t>
      </w:r>
      <w:r w:rsidR="00B43BFD">
        <w:rPr>
          <w:rFonts w:ascii="Times New Roman" w:hAnsi="Times New Roman" w:cs="Times New Roman"/>
        </w:rPr>
        <w:t>...</w:t>
      </w:r>
      <w:r w:rsidRPr="0082239C">
        <w:rPr>
          <w:rFonts w:ascii="Times New Roman" w:hAnsi="Times New Roman" w:cs="Times New Roman"/>
        </w:rPr>
        <w:t>Page 16</w:t>
      </w:r>
    </w:p>
    <w:p w14:paraId="10E443D9" w14:textId="77777777" w:rsidR="0082239C" w:rsidRDefault="0082239C" w:rsidP="0082239C">
      <w:pPr>
        <w:spacing w:line="480" w:lineRule="auto"/>
        <w:rPr>
          <w:rFonts w:ascii="Times New Roman" w:hAnsi="Times New Roman" w:cs="Times New Roman"/>
        </w:rPr>
      </w:pPr>
      <w:r w:rsidRPr="0082239C">
        <w:rPr>
          <w:rFonts w:ascii="Times New Roman" w:hAnsi="Times New Roman" w:cs="Times New Roman"/>
        </w:rPr>
        <w:t>Events of 2015 and the Special Commission to Review Baltimore’s Public Confederate Monuments………………………………………………………………………….…</w:t>
      </w:r>
      <w:r>
        <w:rPr>
          <w:rFonts w:ascii="Times New Roman" w:hAnsi="Times New Roman" w:cs="Times New Roman"/>
        </w:rPr>
        <w:t>…...</w:t>
      </w:r>
      <w:r w:rsidRPr="0082239C">
        <w:rPr>
          <w:rFonts w:ascii="Times New Roman" w:hAnsi="Times New Roman" w:cs="Times New Roman"/>
        </w:rPr>
        <w:t>Page 22</w:t>
      </w:r>
    </w:p>
    <w:p w14:paraId="200B887E" w14:textId="77777777" w:rsidR="0082239C" w:rsidRPr="0082239C" w:rsidRDefault="0082239C" w:rsidP="0082239C">
      <w:pPr>
        <w:spacing w:line="480" w:lineRule="auto"/>
        <w:rPr>
          <w:rFonts w:ascii="Times New Roman" w:hAnsi="Times New Roman" w:cs="Times New Roman"/>
        </w:rPr>
      </w:pPr>
      <w:r w:rsidRPr="0082239C">
        <w:rPr>
          <w:rFonts w:ascii="Times New Roman" w:hAnsi="Times New Roman" w:cs="Times New Roman"/>
        </w:rPr>
        <w:t>The Time in Between……………………………………………………………………</w:t>
      </w:r>
      <w:r>
        <w:rPr>
          <w:rFonts w:ascii="Times New Roman" w:hAnsi="Times New Roman" w:cs="Times New Roman"/>
        </w:rPr>
        <w:t>…Page 29</w:t>
      </w:r>
    </w:p>
    <w:p w14:paraId="75800723" w14:textId="77777777" w:rsidR="00F37B0D" w:rsidRDefault="0082239C" w:rsidP="0082239C">
      <w:pPr>
        <w:spacing w:line="480" w:lineRule="auto"/>
        <w:rPr>
          <w:rFonts w:ascii="Times New Roman" w:hAnsi="Times New Roman" w:cs="Times New Roman"/>
        </w:rPr>
      </w:pPr>
      <w:r w:rsidRPr="0082239C">
        <w:rPr>
          <w:rFonts w:ascii="Times New Roman" w:hAnsi="Times New Roman" w:cs="Times New Roman"/>
        </w:rPr>
        <w:t>Charlottesville and the Time to Act……………………………………………………</w:t>
      </w:r>
      <w:proofErr w:type="gramStart"/>
      <w:r w:rsidRPr="0082239C">
        <w:rPr>
          <w:rFonts w:ascii="Times New Roman" w:hAnsi="Times New Roman" w:cs="Times New Roman"/>
        </w:rPr>
        <w:t>…</w:t>
      </w:r>
      <w:r>
        <w:rPr>
          <w:rFonts w:ascii="Times New Roman" w:hAnsi="Times New Roman" w:cs="Times New Roman"/>
        </w:rPr>
        <w:t>..</w:t>
      </w:r>
      <w:proofErr w:type="gramEnd"/>
      <w:r>
        <w:rPr>
          <w:rFonts w:ascii="Times New Roman" w:hAnsi="Times New Roman" w:cs="Times New Roman"/>
        </w:rPr>
        <w:t>Page 32</w:t>
      </w:r>
    </w:p>
    <w:p w14:paraId="4B9EC0DA" w14:textId="77777777" w:rsidR="0082239C" w:rsidRDefault="000154D8" w:rsidP="0082239C">
      <w:pPr>
        <w:spacing w:line="480" w:lineRule="auto"/>
        <w:rPr>
          <w:rFonts w:ascii="Times New Roman" w:hAnsi="Times New Roman" w:cs="Times New Roman"/>
        </w:rPr>
      </w:pPr>
      <w:r w:rsidRPr="000154D8">
        <w:rPr>
          <w:rFonts w:ascii="Times New Roman" w:hAnsi="Times New Roman" w:cs="Times New Roman"/>
        </w:rPr>
        <w:t>The Removal and the Questions Remaining</w:t>
      </w:r>
      <w:r w:rsidRPr="0082239C">
        <w:rPr>
          <w:rFonts w:ascii="Times New Roman" w:hAnsi="Times New Roman" w:cs="Times New Roman"/>
        </w:rPr>
        <w:t>……………………………………………</w:t>
      </w:r>
      <w:proofErr w:type="gramStart"/>
      <w:r w:rsidRPr="0082239C">
        <w:rPr>
          <w:rFonts w:ascii="Times New Roman" w:hAnsi="Times New Roman" w:cs="Times New Roman"/>
        </w:rPr>
        <w:t>…</w:t>
      </w:r>
      <w:r>
        <w:rPr>
          <w:rFonts w:ascii="Times New Roman" w:hAnsi="Times New Roman" w:cs="Times New Roman"/>
        </w:rPr>
        <w:t>.Page</w:t>
      </w:r>
      <w:proofErr w:type="gramEnd"/>
      <w:r>
        <w:rPr>
          <w:rFonts w:ascii="Times New Roman" w:hAnsi="Times New Roman" w:cs="Times New Roman"/>
        </w:rPr>
        <w:t xml:space="preserve"> 35</w:t>
      </w:r>
    </w:p>
    <w:p w14:paraId="24593DD8" w14:textId="77777777" w:rsidR="00F37B0D" w:rsidRDefault="000154D8" w:rsidP="00B43BFD">
      <w:pPr>
        <w:spacing w:line="480" w:lineRule="auto"/>
        <w:rPr>
          <w:rFonts w:ascii="Times New Roman" w:hAnsi="Times New Roman" w:cs="Times New Roman"/>
        </w:rPr>
      </w:pPr>
      <w:r>
        <w:rPr>
          <w:rFonts w:ascii="Times New Roman" w:hAnsi="Times New Roman" w:cs="Times New Roman"/>
        </w:rPr>
        <w:t>Bibliography…</w:t>
      </w:r>
      <w:r w:rsidRPr="0082239C">
        <w:rPr>
          <w:rFonts w:ascii="Times New Roman" w:hAnsi="Times New Roman" w:cs="Times New Roman"/>
        </w:rPr>
        <w:t>……………………………………………………………….…</w:t>
      </w:r>
      <w:r>
        <w:rPr>
          <w:rFonts w:ascii="Times New Roman" w:hAnsi="Times New Roman" w:cs="Times New Roman"/>
        </w:rPr>
        <w:t>….............Page 43</w:t>
      </w:r>
    </w:p>
    <w:p w14:paraId="0EA6485C" w14:textId="77777777" w:rsidR="00F37B0D" w:rsidRDefault="00F37B0D" w:rsidP="00925CAC">
      <w:pPr>
        <w:spacing w:line="480" w:lineRule="auto"/>
        <w:ind w:firstLine="720"/>
        <w:rPr>
          <w:rFonts w:ascii="Times New Roman" w:hAnsi="Times New Roman" w:cs="Times New Roman"/>
        </w:rPr>
      </w:pPr>
    </w:p>
    <w:p w14:paraId="1C32B070" w14:textId="77777777" w:rsidR="00027B69" w:rsidRDefault="00027B69" w:rsidP="00925CAC">
      <w:pPr>
        <w:spacing w:line="480" w:lineRule="auto"/>
        <w:ind w:firstLine="720"/>
        <w:rPr>
          <w:rFonts w:ascii="Times New Roman" w:hAnsi="Times New Roman" w:cs="Times New Roman"/>
        </w:rPr>
      </w:pPr>
    </w:p>
    <w:p w14:paraId="5FA7894F" w14:textId="77777777" w:rsidR="00F37B0D" w:rsidRDefault="00F37B0D" w:rsidP="00925CAC">
      <w:pPr>
        <w:spacing w:line="480" w:lineRule="auto"/>
        <w:ind w:firstLine="720"/>
        <w:rPr>
          <w:rFonts w:ascii="Times New Roman" w:hAnsi="Times New Roman" w:cs="Times New Roman"/>
        </w:rPr>
      </w:pPr>
    </w:p>
    <w:p w14:paraId="394B869F" w14:textId="77777777" w:rsidR="00F37B0D" w:rsidRDefault="00F37B0D" w:rsidP="00925CAC">
      <w:pPr>
        <w:spacing w:line="480" w:lineRule="auto"/>
        <w:ind w:firstLine="720"/>
        <w:rPr>
          <w:rFonts w:ascii="Times New Roman" w:hAnsi="Times New Roman" w:cs="Times New Roman"/>
        </w:rPr>
      </w:pPr>
    </w:p>
    <w:p w14:paraId="21786352" w14:textId="77777777" w:rsidR="00B43BFD" w:rsidRDefault="00B43BFD" w:rsidP="00925CAC">
      <w:pPr>
        <w:spacing w:line="480" w:lineRule="auto"/>
        <w:ind w:firstLine="720"/>
        <w:rPr>
          <w:rFonts w:ascii="Times New Roman" w:hAnsi="Times New Roman" w:cs="Times New Roman"/>
        </w:rPr>
      </w:pPr>
    </w:p>
    <w:p w14:paraId="2287074C" w14:textId="77777777" w:rsidR="002C5A4C" w:rsidRDefault="002C5A4C" w:rsidP="00925CAC">
      <w:pPr>
        <w:spacing w:line="480" w:lineRule="auto"/>
        <w:ind w:firstLine="720"/>
        <w:rPr>
          <w:rFonts w:ascii="Times New Roman" w:hAnsi="Times New Roman" w:cs="Times New Roman"/>
        </w:rPr>
      </w:pPr>
    </w:p>
    <w:p w14:paraId="312FC587" w14:textId="77777777" w:rsidR="00F37B0D" w:rsidRDefault="00F37B0D" w:rsidP="00F37B0D">
      <w:pPr>
        <w:spacing w:line="480" w:lineRule="auto"/>
        <w:jc w:val="center"/>
        <w:rPr>
          <w:rFonts w:ascii="Times New Roman" w:hAnsi="Times New Roman" w:cs="Times New Roman"/>
        </w:rPr>
      </w:pPr>
    </w:p>
    <w:p w14:paraId="10B99A7F" w14:textId="77777777" w:rsidR="00F01E53" w:rsidRDefault="00F37B0D" w:rsidP="00F37B0D">
      <w:pPr>
        <w:spacing w:line="480" w:lineRule="auto"/>
        <w:jc w:val="center"/>
        <w:rPr>
          <w:rFonts w:ascii="Times New Roman" w:hAnsi="Times New Roman" w:cs="Times New Roman"/>
        </w:rPr>
        <w:sectPr w:rsidR="00F01E53" w:rsidSect="00F37B0D">
          <w:footerReference w:type="even" r:id="rId7"/>
          <w:footerReference w:type="default" r:id="rId8"/>
          <w:footerReference w:type="first" r:id="rId9"/>
          <w:pgSz w:w="12240" w:h="15840"/>
          <w:pgMar w:top="1440" w:right="1440" w:bottom="1440" w:left="1440" w:header="720" w:footer="720" w:gutter="0"/>
          <w:pgNumType w:start="4"/>
          <w:cols w:space="720"/>
          <w:titlePg/>
          <w:docGrid w:linePitch="360"/>
        </w:sectPr>
      </w:pPr>
      <w:r>
        <w:rPr>
          <w:rFonts w:ascii="Times New Roman" w:hAnsi="Times New Roman" w:cs="Times New Roman"/>
        </w:rPr>
        <w:t>iii</w:t>
      </w:r>
    </w:p>
    <w:p w14:paraId="3B68B46E" w14:textId="77777777" w:rsidR="00925CAC" w:rsidRPr="009B2091" w:rsidRDefault="00925CAC" w:rsidP="00925CAC">
      <w:pPr>
        <w:spacing w:line="480" w:lineRule="auto"/>
        <w:ind w:firstLine="720"/>
        <w:rPr>
          <w:rFonts w:ascii="Times New Roman" w:hAnsi="Times New Roman" w:cs="Times New Roman"/>
        </w:rPr>
      </w:pPr>
      <w:r w:rsidRPr="009B2091">
        <w:rPr>
          <w:rFonts w:ascii="Times New Roman" w:hAnsi="Times New Roman" w:cs="Times New Roman"/>
        </w:rPr>
        <w:lastRenderedPageBreak/>
        <w:t>In the early morning hours of August 16, 2017, four memorial statues associated with the Confederate States of America were removed from public land in the City of Baltimore on the orders of Mayor Catherine E. Pugh.</w:t>
      </w:r>
      <w:r w:rsidRPr="00245313">
        <w:rPr>
          <w:rStyle w:val="FootnoteReference"/>
        </w:rPr>
        <w:footnoteReference w:id="1"/>
      </w:r>
      <w:r w:rsidRPr="009B2091">
        <w:rPr>
          <w:rFonts w:ascii="Times New Roman" w:hAnsi="Times New Roman" w:cs="Times New Roman"/>
        </w:rPr>
        <w:t xml:space="preserve"> The ultimate catalyst for the removal of these statues was the violence that had occurred days before in Charlottesville, Virginia during protests surrounding the planned removal of a stat</w:t>
      </w:r>
      <w:r w:rsidR="002B5D26">
        <w:rPr>
          <w:rFonts w:ascii="Times New Roman" w:hAnsi="Times New Roman" w:cs="Times New Roman"/>
        </w:rPr>
        <w:t xml:space="preserve">ue of Robert E. Lee. The </w:t>
      </w:r>
      <w:r w:rsidRPr="009B2091">
        <w:rPr>
          <w:rFonts w:ascii="Times New Roman" w:hAnsi="Times New Roman" w:cs="Times New Roman"/>
        </w:rPr>
        <w:t xml:space="preserve">removal </w:t>
      </w:r>
      <w:r w:rsidR="002B5D26">
        <w:rPr>
          <w:rFonts w:ascii="Times New Roman" w:hAnsi="Times New Roman" w:cs="Times New Roman"/>
        </w:rPr>
        <w:t xml:space="preserve">of the Baltimore statues </w:t>
      </w:r>
      <w:r w:rsidRPr="009B2091">
        <w:rPr>
          <w:rFonts w:ascii="Times New Roman" w:hAnsi="Times New Roman" w:cs="Times New Roman"/>
        </w:rPr>
        <w:t xml:space="preserve">followed an extensive debate regarding the proper place, if any, of </w:t>
      </w:r>
      <w:r w:rsidR="002B5D26">
        <w:rPr>
          <w:rFonts w:ascii="Times New Roman" w:hAnsi="Times New Roman" w:cs="Times New Roman"/>
        </w:rPr>
        <w:t>these monuments within the city. This</w:t>
      </w:r>
      <w:r w:rsidRPr="009B2091">
        <w:rPr>
          <w:rFonts w:ascii="Times New Roman" w:hAnsi="Times New Roman" w:cs="Times New Roman"/>
        </w:rPr>
        <w:t xml:space="preserve"> discussion</w:t>
      </w:r>
      <w:r w:rsidR="002B5D26">
        <w:rPr>
          <w:rFonts w:ascii="Times New Roman" w:hAnsi="Times New Roman" w:cs="Times New Roman"/>
        </w:rPr>
        <w:t xml:space="preserve"> had been</w:t>
      </w:r>
      <w:r w:rsidRPr="009B2091">
        <w:rPr>
          <w:rFonts w:ascii="Times New Roman" w:hAnsi="Times New Roman" w:cs="Times New Roman"/>
        </w:rPr>
        <w:t xml:space="preserve"> reignited by the unrest following Freddie Gray’s death in police custody</w:t>
      </w:r>
      <w:r w:rsidR="00D57E00">
        <w:rPr>
          <w:rFonts w:ascii="Times New Roman" w:hAnsi="Times New Roman" w:cs="Times New Roman"/>
        </w:rPr>
        <w:t xml:space="preserve"> in Baltimore</w:t>
      </w:r>
      <w:r w:rsidRPr="009B2091">
        <w:rPr>
          <w:rFonts w:ascii="Times New Roman" w:hAnsi="Times New Roman" w:cs="Times New Roman"/>
        </w:rPr>
        <w:t xml:space="preserve"> and</w:t>
      </w:r>
      <w:r w:rsidR="002B5D26">
        <w:rPr>
          <w:rFonts w:ascii="Times New Roman" w:hAnsi="Times New Roman" w:cs="Times New Roman"/>
        </w:rPr>
        <w:t xml:space="preserve"> by</w:t>
      </w:r>
      <w:r w:rsidRPr="009B2091">
        <w:rPr>
          <w:rFonts w:ascii="Times New Roman" w:hAnsi="Times New Roman" w:cs="Times New Roman"/>
        </w:rPr>
        <w:t xml:space="preserve"> the mass shooting at a historic African American church in Charleston, South Carolina. The death of Heather </w:t>
      </w:r>
      <w:proofErr w:type="spellStart"/>
      <w:r w:rsidRPr="009B2091">
        <w:rPr>
          <w:rFonts w:ascii="Times New Roman" w:hAnsi="Times New Roman" w:cs="Times New Roman"/>
        </w:rPr>
        <w:t>Heyer</w:t>
      </w:r>
      <w:proofErr w:type="spellEnd"/>
      <w:r w:rsidRPr="009B2091">
        <w:rPr>
          <w:rFonts w:ascii="Times New Roman" w:hAnsi="Times New Roman" w:cs="Times New Roman"/>
        </w:rPr>
        <w:t xml:space="preserve"> in Charlottesville at the hands of a violent white supremacist </w:t>
      </w:r>
      <w:r w:rsidR="00D57E00">
        <w:rPr>
          <w:rFonts w:ascii="Times New Roman" w:hAnsi="Times New Roman" w:cs="Times New Roman"/>
        </w:rPr>
        <w:t xml:space="preserve">prompted </w:t>
      </w:r>
      <w:r w:rsidRPr="009B2091">
        <w:rPr>
          <w:rFonts w:ascii="Times New Roman" w:hAnsi="Times New Roman" w:cs="Times New Roman"/>
        </w:rPr>
        <w:t>a new</w:t>
      </w:r>
      <w:r w:rsidR="002B5D26">
        <w:rPr>
          <w:rFonts w:ascii="Times New Roman" w:hAnsi="Times New Roman" w:cs="Times New Roman"/>
        </w:rPr>
        <w:t>, more urgent</w:t>
      </w:r>
      <w:r w:rsidRPr="009B2091">
        <w:rPr>
          <w:rFonts w:ascii="Times New Roman" w:hAnsi="Times New Roman" w:cs="Times New Roman"/>
        </w:rPr>
        <w:t xml:space="preserve"> review of Confeder</w:t>
      </w:r>
      <w:r w:rsidR="00D57E00">
        <w:rPr>
          <w:rFonts w:ascii="Times New Roman" w:hAnsi="Times New Roman" w:cs="Times New Roman"/>
        </w:rPr>
        <w:t>ate symbols across the country. I</w:t>
      </w:r>
      <w:r w:rsidRPr="009B2091">
        <w:rPr>
          <w:rFonts w:ascii="Times New Roman" w:hAnsi="Times New Roman" w:cs="Times New Roman"/>
        </w:rPr>
        <w:t>n Baltimore</w:t>
      </w:r>
      <w:r w:rsidR="002B5D26">
        <w:rPr>
          <w:rFonts w:ascii="Times New Roman" w:hAnsi="Times New Roman" w:cs="Times New Roman"/>
        </w:rPr>
        <w:t xml:space="preserve">, </w:t>
      </w:r>
      <w:r w:rsidR="00D57E00">
        <w:rPr>
          <w:rFonts w:ascii="Times New Roman" w:hAnsi="Times New Roman" w:cs="Times New Roman"/>
        </w:rPr>
        <w:t>it</w:t>
      </w:r>
      <w:r w:rsidRPr="009B2091">
        <w:rPr>
          <w:rFonts w:ascii="Times New Roman" w:hAnsi="Times New Roman" w:cs="Times New Roman"/>
        </w:rPr>
        <w:t xml:space="preserve"> brought four memorials tumbling from their pedestals. </w:t>
      </w:r>
    </w:p>
    <w:p w14:paraId="3ADEC5F0" w14:textId="77777777" w:rsidR="00925CAC" w:rsidRPr="009B2091" w:rsidRDefault="003F5E52" w:rsidP="003F5E52">
      <w:pPr>
        <w:spacing w:line="480" w:lineRule="auto"/>
        <w:ind w:firstLine="720"/>
        <w:rPr>
          <w:rFonts w:ascii="Times New Roman" w:hAnsi="Times New Roman" w:cs="Times New Roman"/>
        </w:rPr>
      </w:pPr>
      <w:r w:rsidRPr="009B2091">
        <w:rPr>
          <w:rFonts w:ascii="Times New Roman" w:hAnsi="Times New Roman" w:cs="Times New Roman"/>
        </w:rPr>
        <w:t xml:space="preserve">The four monuments removed in August of 2017 were all located on public land within the City of Baltimore. </w:t>
      </w:r>
      <w:r w:rsidR="006D4A57" w:rsidRPr="009B2091">
        <w:rPr>
          <w:rFonts w:ascii="Times New Roman" w:hAnsi="Times New Roman" w:cs="Times New Roman"/>
        </w:rPr>
        <w:t>The Confederate Soldiers and Sailors Monument, the Confederate Women’s Monument and the Jackson-Lee Monument were all specifically dedicated to the Confederacy and to Confederate notables, while a fourth statue stood in honor of Maryland jurist and Supreme Court Chief Justice Roger B. Taney</w:t>
      </w:r>
      <w:r w:rsidR="00D57E00">
        <w:rPr>
          <w:rFonts w:ascii="Times New Roman" w:hAnsi="Times New Roman" w:cs="Times New Roman"/>
        </w:rPr>
        <w:t xml:space="preserve"> (1777-1864)</w:t>
      </w:r>
      <w:r w:rsidR="006D4A57" w:rsidRPr="009B2091">
        <w:rPr>
          <w:rFonts w:ascii="Times New Roman" w:hAnsi="Times New Roman" w:cs="Times New Roman"/>
        </w:rPr>
        <w:t>. These monuments were each constructed at a different time</w:t>
      </w:r>
      <w:r w:rsidR="002B5D26">
        <w:rPr>
          <w:rFonts w:ascii="Times New Roman" w:hAnsi="Times New Roman" w:cs="Times New Roman"/>
        </w:rPr>
        <w:t xml:space="preserve"> following the Civil War</w:t>
      </w:r>
      <w:r w:rsidR="006D4A57" w:rsidRPr="009B2091">
        <w:rPr>
          <w:rFonts w:ascii="Times New Roman" w:hAnsi="Times New Roman" w:cs="Times New Roman"/>
        </w:rPr>
        <w:t>: the Taney monument was unveiled in 1887, the Confederate Soldiers and Sailors Monument in 1899, the Memorial to Confederat</w:t>
      </w:r>
      <w:r w:rsidR="002B5D26">
        <w:rPr>
          <w:rFonts w:ascii="Times New Roman" w:hAnsi="Times New Roman" w:cs="Times New Roman"/>
        </w:rPr>
        <w:t>e Women in 1917</w:t>
      </w:r>
      <w:r w:rsidR="006D4A57" w:rsidRPr="009B2091">
        <w:rPr>
          <w:rFonts w:ascii="Times New Roman" w:hAnsi="Times New Roman" w:cs="Times New Roman"/>
        </w:rPr>
        <w:t xml:space="preserve"> and the Jackson-Lee Monument in 1948.</w:t>
      </w:r>
      <w:r w:rsidR="00922A59" w:rsidRPr="00245313">
        <w:rPr>
          <w:rStyle w:val="FootnoteReference"/>
        </w:rPr>
        <w:footnoteReference w:id="2"/>
      </w:r>
      <w:r w:rsidR="006D4A57" w:rsidRPr="009B2091">
        <w:rPr>
          <w:rFonts w:ascii="Times New Roman" w:hAnsi="Times New Roman" w:cs="Times New Roman"/>
        </w:rPr>
        <w:t xml:space="preserve"> The extended period over which these Confederate memorials were erected speaks to the l</w:t>
      </w:r>
      <w:r w:rsidR="00BE60EF">
        <w:rPr>
          <w:rFonts w:ascii="Times New Roman" w:hAnsi="Times New Roman" w:cs="Times New Roman"/>
        </w:rPr>
        <w:t>ong</w:t>
      </w:r>
      <w:r w:rsidR="006D4A57" w:rsidRPr="009B2091">
        <w:rPr>
          <w:rFonts w:ascii="Times New Roman" w:hAnsi="Times New Roman" w:cs="Times New Roman"/>
        </w:rPr>
        <w:t xml:space="preserve"> survival of the Lost Cause ideology </w:t>
      </w:r>
      <w:r w:rsidR="002B5D26">
        <w:rPr>
          <w:rFonts w:ascii="Times New Roman" w:hAnsi="Times New Roman" w:cs="Times New Roman"/>
        </w:rPr>
        <w:t xml:space="preserve">which spurred the erection of these statues </w:t>
      </w:r>
      <w:r w:rsidR="006D4A57" w:rsidRPr="009B2091">
        <w:rPr>
          <w:rFonts w:ascii="Times New Roman" w:hAnsi="Times New Roman" w:cs="Times New Roman"/>
        </w:rPr>
        <w:t xml:space="preserve">in Baltimore. </w:t>
      </w:r>
    </w:p>
    <w:p w14:paraId="0F5C6A32" w14:textId="77777777" w:rsidR="006D4A57" w:rsidRPr="009B2091" w:rsidRDefault="006D4A57" w:rsidP="003974BB">
      <w:pPr>
        <w:spacing w:line="480" w:lineRule="auto"/>
        <w:ind w:firstLine="720"/>
        <w:rPr>
          <w:rFonts w:ascii="Times New Roman" w:hAnsi="Times New Roman" w:cs="Times New Roman"/>
        </w:rPr>
      </w:pPr>
      <w:r w:rsidRPr="009B2091">
        <w:rPr>
          <w:rFonts w:ascii="Times New Roman" w:hAnsi="Times New Roman" w:cs="Times New Roman"/>
        </w:rPr>
        <w:lastRenderedPageBreak/>
        <w:t xml:space="preserve">The myth of the Lost Cause was an ideology subscribed to and promoted by former Confederates and Confederate sympathizers and </w:t>
      </w:r>
      <w:r w:rsidR="00654954">
        <w:rPr>
          <w:rFonts w:ascii="Times New Roman" w:hAnsi="Times New Roman" w:cs="Times New Roman"/>
        </w:rPr>
        <w:t xml:space="preserve">that </w:t>
      </w:r>
      <w:r w:rsidR="002B5D26">
        <w:rPr>
          <w:rFonts w:ascii="Times New Roman" w:hAnsi="Times New Roman" w:cs="Times New Roman"/>
        </w:rPr>
        <w:t xml:space="preserve">consisted of </w:t>
      </w:r>
      <w:r w:rsidRPr="009B2091">
        <w:rPr>
          <w:rFonts w:ascii="Times New Roman" w:hAnsi="Times New Roman" w:cs="Times New Roman"/>
        </w:rPr>
        <w:t xml:space="preserve">a series of interlocking arguments about the American Civil War and its aftermath. The Lost Cause romanticized the Antebellum South as an agrarian, pastoral realm with paternal masters and contented slaves, eliding the violence and brutality </w:t>
      </w:r>
      <w:r w:rsidR="007A02B2">
        <w:rPr>
          <w:rFonts w:ascii="Times New Roman" w:hAnsi="Times New Roman" w:cs="Times New Roman"/>
        </w:rPr>
        <w:t xml:space="preserve">that </w:t>
      </w:r>
      <w:r w:rsidRPr="009B2091">
        <w:rPr>
          <w:rFonts w:ascii="Times New Roman" w:hAnsi="Times New Roman" w:cs="Times New Roman"/>
        </w:rPr>
        <w:t>had been a constant presence on the plantation. Rejecting the political advances of African Americans during Reconstruction, Lost Cause writers often promoted demeaning stereotypes of newly freed black Americans. Central to the ideology of the Lost Cause was a denial of slavery as the primary cause of the American Civil War, and an emphasis upon states’ rights as the justification for Southern secession.</w:t>
      </w:r>
      <w:r w:rsidRPr="00245313">
        <w:rPr>
          <w:rStyle w:val="FootnoteReference"/>
        </w:rPr>
        <w:footnoteReference w:id="3"/>
      </w:r>
      <w:r w:rsidRPr="009B2091">
        <w:rPr>
          <w:rFonts w:ascii="Times New Roman" w:hAnsi="Times New Roman" w:cs="Times New Roman"/>
        </w:rPr>
        <w:t xml:space="preserve"> The organization </w:t>
      </w:r>
      <w:r w:rsidR="007A02B2">
        <w:rPr>
          <w:rFonts w:ascii="Times New Roman" w:hAnsi="Times New Roman" w:cs="Times New Roman"/>
        </w:rPr>
        <w:t xml:space="preserve">that </w:t>
      </w:r>
      <w:r w:rsidRPr="009B2091">
        <w:rPr>
          <w:rFonts w:ascii="Times New Roman" w:hAnsi="Times New Roman" w:cs="Times New Roman"/>
        </w:rPr>
        <w:t xml:space="preserve">was most successful in transmitting the </w:t>
      </w:r>
      <w:r w:rsidR="002B5D26">
        <w:rPr>
          <w:rFonts w:ascii="Times New Roman" w:hAnsi="Times New Roman" w:cs="Times New Roman"/>
        </w:rPr>
        <w:t xml:space="preserve">myth of the </w:t>
      </w:r>
      <w:r w:rsidRPr="009B2091">
        <w:rPr>
          <w:rFonts w:ascii="Times New Roman" w:hAnsi="Times New Roman" w:cs="Times New Roman"/>
        </w:rPr>
        <w:t xml:space="preserve">Lost Cause and in constructing monuments to Confederate notables was undoubtedly the United Daughters of the Confederacy. </w:t>
      </w:r>
      <w:r w:rsidR="003974BB" w:rsidRPr="009B2091">
        <w:rPr>
          <w:rFonts w:ascii="Times New Roman" w:hAnsi="Times New Roman" w:cs="Times New Roman"/>
        </w:rPr>
        <w:t>Drawing upon their political connections and social position within Southern cities and towns, these women raised funds for monuments and other activities th</w:t>
      </w:r>
      <w:r w:rsidR="002B5D26">
        <w:rPr>
          <w:rFonts w:ascii="Times New Roman" w:hAnsi="Times New Roman" w:cs="Times New Roman"/>
        </w:rPr>
        <w:t xml:space="preserve">rough pageants, concerts, teas </w:t>
      </w:r>
      <w:r w:rsidR="003974BB" w:rsidRPr="009B2091">
        <w:rPr>
          <w:rFonts w:ascii="Times New Roman" w:hAnsi="Times New Roman" w:cs="Times New Roman"/>
        </w:rPr>
        <w:t>and other events, as well as by demanding</w:t>
      </w:r>
      <w:r w:rsidR="00E67F0E">
        <w:rPr>
          <w:rFonts w:ascii="Times New Roman" w:hAnsi="Times New Roman" w:cs="Times New Roman"/>
        </w:rPr>
        <w:t xml:space="preserve"> monetary</w:t>
      </w:r>
      <w:r w:rsidR="003974BB" w:rsidRPr="009B2091">
        <w:rPr>
          <w:rFonts w:ascii="Times New Roman" w:hAnsi="Times New Roman" w:cs="Times New Roman"/>
        </w:rPr>
        <w:t xml:space="preserve"> appropriations from states and municipalities. These women sought to vindicate and to justify the actions of Confederate men, and to elevate the cause for which they had fought into a narrative of courage, sacrifice and honor.</w:t>
      </w:r>
      <w:r w:rsidR="003974BB" w:rsidRPr="00245313">
        <w:rPr>
          <w:rStyle w:val="FootnoteReference"/>
        </w:rPr>
        <w:footnoteReference w:id="4"/>
      </w:r>
      <w:r w:rsidR="003974BB" w:rsidRPr="009B2091">
        <w:rPr>
          <w:rFonts w:ascii="Times New Roman" w:hAnsi="Times New Roman" w:cs="Times New Roman"/>
        </w:rPr>
        <w:t xml:space="preserve">  </w:t>
      </w:r>
    </w:p>
    <w:p w14:paraId="6762CA1E" w14:textId="77777777" w:rsidR="00F97567" w:rsidRPr="009B2091" w:rsidRDefault="00885B1D" w:rsidP="00F97567">
      <w:pPr>
        <w:spacing w:line="480" w:lineRule="auto"/>
        <w:ind w:firstLine="720"/>
        <w:rPr>
          <w:rFonts w:ascii="Times New Roman" w:hAnsi="Times New Roman" w:cs="Times New Roman"/>
        </w:rPr>
      </w:pPr>
      <w:r w:rsidRPr="009B2091">
        <w:rPr>
          <w:rFonts w:ascii="Times New Roman" w:hAnsi="Times New Roman" w:cs="Times New Roman"/>
        </w:rPr>
        <w:t xml:space="preserve">Maryland was a border state during the American Civil War and was one of the most crucial territories of which Abraham Lincoln and the Union </w:t>
      </w:r>
      <w:r w:rsidR="00F97567" w:rsidRPr="009B2091">
        <w:rPr>
          <w:rFonts w:ascii="Times New Roman" w:hAnsi="Times New Roman" w:cs="Times New Roman"/>
        </w:rPr>
        <w:t>army sought to maintain control</w:t>
      </w:r>
      <w:r w:rsidRPr="009B2091">
        <w:rPr>
          <w:rFonts w:ascii="Times New Roman" w:hAnsi="Times New Roman" w:cs="Times New Roman"/>
        </w:rPr>
        <w:t>.</w:t>
      </w:r>
      <w:r w:rsidR="00F97567" w:rsidRPr="009B2091">
        <w:rPr>
          <w:rFonts w:ascii="Times New Roman" w:hAnsi="Times New Roman" w:cs="Times New Roman"/>
        </w:rPr>
        <w:t xml:space="preserve"> Marylanders divided on the question of secession, as the heterogeneous regions of the state held different economic and cultural attachments to the North and the South, and agitators on both </w:t>
      </w:r>
      <w:r w:rsidR="00F97567" w:rsidRPr="009B2091">
        <w:rPr>
          <w:rFonts w:ascii="Times New Roman" w:hAnsi="Times New Roman" w:cs="Times New Roman"/>
        </w:rPr>
        <w:lastRenderedPageBreak/>
        <w:t>sides were active in the months following the election of Abraham Lincoln.</w:t>
      </w:r>
      <w:r w:rsidR="00F97567" w:rsidRPr="00245313">
        <w:rPr>
          <w:rStyle w:val="FootnoteReference"/>
        </w:rPr>
        <w:footnoteReference w:id="5"/>
      </w:r>
      <w:r w:rsidR="00F97567" w:rsidRPr="009B2091">
        <w:rPr>
          <w:rFonts w:ascii="Times New Roman" w:hAnsi="Times New Roman" w:cs="Times New Roman"/>
        </w:rPr>
        <w:t xml:space="preserve"> It was in Baltimore </w:t>
      </w:r>
      <w:r w:rsidR="002B5D26">
        <w:rPr>
          <w:rFonts w:ascii="Times New Roman" w:hAnsi="Times New Roman" w:cs="Times New Roman"/>
        </w:rPr>
        <w:t xml:space="preserve">in 1861 </w:t>
      </w:r>
      <w:r w:rsidR="00F97567" w:rsidRPr="009B2091">
        <w:rPr>
          <w:rFonts w:ascii="Times New Roman" w:hAnsi="Times New Roman" w:cs="Times New Roman"/>
        </w:rPr>
        <w:t>that the first blood of the American Civil War was shed, as a mob of Confederate sympathizers attacked a convoy of Massachusetts troops traveling from one train station to another along Pratt Street. The resulting melee left four soldiers and twelve Baltimoreans dead, while many on both sides were injured.</w:t>
      </w:r>
      <w:r w:rsidR="00F97567" w:rsidRPr="00245313">
        <w:rPr>
          <w:rStyle w:val="FootnoteReference"/>
        </w:rPr>
        <w:footnoteReference w:id="6"/>
      </w:r>
      <w:r w:rsidR="00F97567" w:rsidRPr="009B2091">
        <w:rPr>
          <w:rFonts w:ascii="Times New Roman" w:hAnsi="Times New Roman" w:cs="Times New Roman"/>
        </w:rPr>
        <w:t xml:space="preserve"> Following this bloody day in Baltimore, Abraham Lincoln made a series of swift military decisions </w:t>
      </w:r>
      <w:r w:rsidR="007A02B2">
        <w:rPr>
          <w:rFonts w:ascii="Times New Roman" w:hAnsi="Times New Roman" w:cs="Times New Roman"/>
        </w:rPr>
        <w:t xml:space="preserve">that </w:t>
      </w:r>
      <w:r w:rsidR="00F97567" w:rsidRPr="009B2091">
        <w:rPr>
          <w:rFonts w:ascii="Times New Roman" w:hAnsi="Times New Roman" w:cs="Times New Roman"/>
        </w:rPr>
        <w:t xml:space="preserve">secured Maryland firmly within the Union camp. On April 27, </w:t>
      </w:r>
      <w:r w:rsidR="002B5D26">
        <w:rPr>
          <w:rFonts w:ascii="Times New Roman" w:hAnsi="Times New Roman" w:cs="Times New Roman"/>
        </w:rPr>
        <w:t xml:space="preserve">1861 </w:t>
      </w:r>
      <w:r w:rsidR="00F97567" w:rsidRPr="009B2091">
        <w:rPr>
          <w:rFonts w:ascii="Times New Roman" w:hAnsi="Times New Roman" w:cs="Times New Roman"/>
        </w:rPr>
        <w:t xml:space="preserve">he issued an unprecedented order </w:t>
      </w:r>
      <w:r w:rsidR="007A02B2">
        <w:rPr>
          <w:rFonts w:ascii="Times New Roman" w:hAnsi="Times New Roman" w:cs="Times New Roman"/>
        </w:rPr>
        <w:t xml:space="preserve">that </w:t>
      </w:r>
      <w:r w:rsidR="00F97567" w:rsidRPr="009B2091">
        <w:rPr>
          <w:rFonts w:ascii="Times New Roman" w:hAnsi="Times New Roman" w:cs="Times New Roman"/>
        </w:rPr>
        <w:t>suspended the writ of habeas corpus along the line between Washington</w:t>
      </w:r>
      <w:r w:rsidR="002B5D26">
        <w:rPr>
          <w:rFonts w:ascii="Times New Roman" w:hAnsi="Times New Roman" w:cs="Times New Roman"/>
        </w:rPr>
        <w:t xml:space="preserve"> D.C.</w:t>
      </w:r>
      <w:r w:rsidR="00F97567" w:rsidRPr="009B2091">
        <w:rPr>
          <w:rFonts w:ascii="Times New Roman" w:hAnsi="Times New Roman" w:cs="Times New Roman"/>
        </w:rPr>
        <w:t xml:space="preserve"> and Philadelphia, offering federal soldiers the ability to seize and detain any person suspected of disloyalty. On May 13, </w:t>
      </w:r>
      <w:r w:rsidR="002B5D26">
        <w:rPr>
          <w:rFonts w:ascii="Times New Roman" w:hAnsi="Times New Roman" w:cs="Times New Roman"/>
        </w:rPr>
        <w:t xml:space="preserve">1861, </w:t>
      </w:r>
      <w:r w:rsidR="00F97567" w:rsidRPr="009B2091">
        <w:rPr>
          <w:rFonts w:ascii="Times New Roman" w:hAnsi="Times New Roman" w:cs="Times New Roman"/>
        </w:rPr>
        <w:t xml:space="preserve">General Benjamin Butler entered Baltimore and occupied Federal Hill. This would be the end of any possibility that Maryland would secede from the Union, as Butler would train cannon from </w:t>
      </w:r>
      <w:r w:rsidR="00E67F0E">
        <w:rPr>
          <w:rFonts w:ascii="Times New Roman" w:hAnsi="Times New Roman" w:cs="Times New Roman"/>
        </w:rPr>
        <w:t xml:space="preserve">the heights of </w:t>
      </w:r>
      <w:r w:rsidR="00F97567" w:rsidRPr="009B2091">
        <w:rPr>
          <w:rFonts w:ascii="Times New Roman" w:hAnsi="Times New Roman" w:cs="Times New Roman"/>
        </w:rPr>
        <w:t xml:space="preserve">Federal Hill upon the City of Baltimore and prevent any armed </w:t>
      </w:r>
      <w:r w:rsidR="002B5D26">
        <w:rPr>
          <w:rFonts w:ascii="Times New Roman" w:hAnsi="Times New Roman" w:cs="Times New Roman"/>
        </w:rPr>
        <w:t>up</w:t>
      </w:r>
      <w:r w:rsidR="00F97567" w:rsidRPr="009B2091">
        <w:rPr>
          <w:rFonts w:ascii="Times New Roman" w:hAnsi="Times New Roman" w:cs="Times New Roman"/>
        </w:rPr>
        <w:t>rising by the citizens of the city. Maryland would remain a part of the Union by the force of arms.</w:t>
      </w:r>
      <w:r w:rsidR="00F97567" w:rsidRPr="00245313">
        <w:rPr>
          <w:rStyle w:val="FootnoteReference"/>
        </w:rPr>
        <w:footnoteReference w:id="7"/>
      </w:r>
      <w:r w:rsidR="00F97567" w:rsidRPr="009B2091">
        <w:rPr>
          <w:rFonts w:ascii="Times New Roman" w:hAnsi="Times New Roman" w:cs="Times New Roman"/>
        </w:rPr>
        <w:t xml:space="preserve"> </w:t>
      </w:r>
    </w:p>
    <w:p w14:paraId="53F0C574" w14:textId="77777777" w:rsidR="00DE3B13" w:rsidRDefault="00885B1D" w:rsidP="00B4300C">
      <w:pPr>
        <w:spacing w:line="480" w:lineRule="auto"/>
        <w:ind w:firstLine="720"/>
        <w:rPr>
          <w:rFonts w:ascii="Times New Roman" w:hAnsi="Times New Roman" w:cs="Times New Roman"/>
        </w:rPr>
      </w:pPr>
      <w:r w:rsidRPr="009B2091">
        <w:rPr>
          <w:rFonts w:ascii="Times New Roman" w:hAnsi="Times New Roman" w:cs="Times New Roman"/>
        </w:rPr>
        <w:t>I</w:t>
      </w:r>
      <w:r w:rsidR="003974BB" w:rsidRPr="009B2091">
        <w:rPr>
          <w:rFonts w:ascii="Times New Roman" w:hAnsi="Times New Roman" w:cs="Times New Roman"/>
        </w:rPr>
        <w:t>n the present day, more and more Americans have come to consider the presence of monuments to the Confederacy increasingly</w:t>
      </w:r>
      <w:r w:rsidR="00D57E00">
        <w:rPr>
          <w:rFonts w:ascii="Times New Roman" w:hAnsi="Times New Roman" w:cs="Times New Roman"/>
        </w:rPr>
        <w:t xml:space="preserve"> offensive</w:t>
      </w:r>
      <w:r w:rsidR="003974BB" w:rsidRPr="009B2091">
        <w:rPr>
          <w:rFonts w:ascii="Times New Roman" w:hAnsi="Times New Roman" w:cs="Times New Roman"/>
        </w:rPr>
        <w:t xml:space="preserve">. Recent acts of violence committed by white supremacists have </w:t>
      </w:r>
      <w:r w:rsidR="00F37663" w:rsidRPr="009B2091">
        <w:rPr>
          <w:rFonts w:ascii="Times New Roman" w:hAnsi="Times New Roman" w:cs="Times New Roman"/>
        </w:rPr>
        <w:t>gathered support for a movement to remove Confederate flags and symbols across the Southern United States. This re</w:t>
      </w:r>
      <w:r w:rsidR="002B5D26">
        <w:rPr>
          <w:rFonts w:ascii="Times New Roman" w:hAnsi="Times New Roman" w:cs="Times New Roman"/>
        </w:rPr>
        <w:t>-</w:t>
      </w:r>
      <w:r w:rsidR="00F37663" w:rsidRPr="009B2091">
        <w:rPr>
          <w:rFonts w:ascii="Times New Roman" w:hAnsi="Times New Roman" w:cs="Times New Roman"/>
        </w:rPr>
        <w:t xml:space="preserve">examination </w:t>
      </w:r>
      <w:r w:rsidR="00D57E00">
        <w:rPr>
          <w:rFonts w:ascii="Times New Roman" w:hAnsi="Times New Roman" w:cs="Times New Roman"/>
        </w:rPr>
        <w:t xml:space="preserve">gained momentum </w:t>
      </w:r>
      <w:r w:rsidR="00F37663" w:rsidRPr="009B2091">
        <w:rPr>
          <w:rFonts w:ascii="Times New Roman" w:hAnsi="Times New Roman" w:cs="Times New Roman"/>
        </w:rPr>
        <w:t>in June 2015, following the mass shooting at the Emanuel A.M.E. Church in Charleston,</w:t>
      </w:r>
      <w:r w:rsidR="002B5D26">
        <w:rPr>
          <w:rFonts w:ascii="Times New Roman" w:hAnsi="Times New Roman" w:cs="Times New Roman"/>
        </w:rPr>
        <w:t xml:space="preserve"> South Carolina</w:t>
      </w:r>
      <w:r w:rsidR="00F37663" w:rsidRPr="009B2091">
        <w:rPr>
          <w:rFonts w:ascii="Times New Roman" w:hAnsi="Times New Roman" w:cs="Times New Roman"/>
        </w:rPr>
        <w:t xml:space="preserve"> as the nation began to reassess the meanings of Confederate symbols, and to call into question decades of myth and misinformation about the American Civil War.</w:t>
      </w:r>
      <w:r w:rsidR="00F37663" w:rsidRPr="00245313">
        <w:rPr>
          <w:rStyle w:val="FootnoteReference"/>
        </w:rPr>
        <w:footnoteReference w:id="8"/>
      </w:r>
      <w:r w:rsidR="00156022">
        <w:rPr>
          <w:rFonts w:ascii="Times New Roman" w:hAnsi="Times New Roman" w:cs="Times New Roman"/>
        </w:rPr>
        <w:t xml:space="preserve"> When this tragedy occurred in</w:t>
      </w:r>
      <w:r w:rsidR="00350A32">
        <w:rPr>
          <w:rFonts w:ascii="Times New Roman" w:hAnsi="Times New Roman" w:cs="Times New Roman"/>
        </w:rPr>
        <w:t xml:space="preserve"> </w:t>
      </w:r>
      <w:r w:rsidR="00156022">
        <w:rPr>
          <w:rFonts w:ascii="Times New Roman" w:hAnsi="Times New Roman" w:cs="Times New Roman"/>
        </w:rPr>
        <w:lastRenderedPageBreak/>
        <w:t>South Carolina, Baltimore</w:t>
      </w:r>
      <w:r w:rsidR="00F37663" w:rsidRPr="009B2091">
        <w:rPr>
          <w:rFonts w:ascii="Times New Roman" w:hAnsi="Times New Roman" w:cs="Times New Roman"/>
        </w:rPr>
        <w:t xml:space="preserve"> had been recently roiled by the unrest following the death </w:t>
      </w:r>
      <w:r w:rsidR="00D57E00">
        <w:rPr>
          <w:rFonts w:ascii="Times New Roman" w:hAnsi="Times New Roman" w:cs="Times New Roman"/>
        </w:rPr>
        <w:t xml:space="preserve">in police custody </w:t>
      </w:r>
      <w:r w:rsidR="00F37663" w:rsidRPr="009B2091">
        <w:rPr>
          <w:rFonts w:ascii="Times New Roman" w:hAnsi="Times New Roman" w:cs="Times New Roman"/>
        </w:rPr>
        <w:t xml:space="preserve">of Freddie Gray, a young African </w:t>
      </w:r>
      <w:r w:rsidR="00156022">
        <w:rPr>
          <w:rFonts w:ascii="Times New Roman" w:hAnsi="Times New Roman" w:cs="Times New Roman"/>
        </w:rPr>
        <w:t xml:space="preserve">American man. This social upheaval </w:t>
      </w:r>
      <w:r w:rsidR="00D57E00">
        <w:rPr>
          <w:rFonts w:ascii="Times New Roman" w:hAnsi="Times New Roman" w:cs="Times New Roman"/>
        </w:rPr>
        <w:t>and</w:t>
      </w:r>
      <w:r w:rsidR="002B5D26">
        <w:rPr>
          <w:rFonts w:ascii="Times New Roman" w:hAnsi="Times New Roman" w:cs="Times New Roman"/>
        </w:rPr>
        <w:t xml:space="preserve"> the Charleston massacre </w:t>
      </w:r>
      <w:r w:rsidR="00F37663" w:rsidRPr="009B2091">
        <w:rPr>
          <w:rFonts w:ascii="Times New Roman" w:hAnsi="Times New Roman" w:cs="Times New Roman"/>
        </w:rPr>
        <w:t xml:space="preserve">occasioned the formation </w:t>
      </w:r>
      <w:r w:rsidR="002B5D26">
        <w:rPr>
          <w:rFonts w:ascii="Times New Roman" w:hAnsi="Times New Roman" w:cs="Times New Roman"/>
        </w:rPr>
        <w:t>in 2015</w:t>
      </w:r>
      <w:r w:rsidR="00156022">
        <w:rPr>
          <w:rFonts w:ascii="Times New Roman" w:hAnsi="Times New Roman" w:cs="Times New Roman"/>
        </w:rPr>
        <w:t xml:space="preserve"> </w:t>
      </w:r>
      <w:r w:rsidR="00F37663" w:rsidRPr="009B2091">
        <w:rPr>
          <w:rFonts w:ascii="Times New Roman" w:hAnsi="Times New Roman" w:cs="Times New Roman"/>
        </w:rPr>
        <w:t>of a commission to assess the city’s four Confederate symbols.</w:t>
      </w:r>
      <w:r w:rsidR="00F37663" w:rsidRPr="00245313">
        <w:rPr>
          <w:rStyle w:val="FootnoteReference"/>
        </w:rPr>
        <w:footnoteReference w:id="9"/>
      </w:r>
      <w:r w:rsidR="00F37663" w:rsidRPr="009B2091">
        <w:rPr>
          <w:rFonts w:ascii="Times New Roman" w:hAnsi="Times New Roman" w:cs="Times New Roman"/>
        </w:rPr>
        <w:t xml:space="preserve"> The Commission’s recommendation for the removal of two of Baltimore’s </w:t>
      </w:r>
      <w:r w:rsidR="0023010E">
        <w:rPr>
          <w:rFonts w:ascii="Times New Roman" w:hAnsi="Times New Roman" w:cs="Times New Roman"/>
        </w:rPr>
        <w:t xml:space="preserve">Baltimore </w:t>
      </w:r>
      <w:r w:rsidR="00F37663" w:rsidRPr="009B2091">
        <w:rPr>
          <w:rFonts w:ascii="Times New Roman" w:hAnsi="Times New Roman" w:cs="Times New Roman"/>
        </w:rPr>
        <w:t xml:space="preserve">statues was ignored by city leaders for </w:t>
      </w:r>
      <w:r w:rsidRPr="009B2091">
        <w:rPr>
          <w:rFonts w:ascii="Times New Roman" w:hAnsi="Times New Roman" w:cs="Times New Roman"/>
        </w:rPr>
        <w:t xml:space="preserve">over </w:t>
      </w:r>
      <w:r w:rsidR="00F37663" w:rsidRPr="009B2091">
        <w:rPr>
          <w:rFonts w:ascii="Times New Roman" w:hAnsi="Times New Roman" w:cs="Times New Roman"/>
        </w:rPr>
        <w:t xml:space="preserve">a year, as a regime change at City Hall and a lack of political will </w:t>
      </w:r>
      <w:r w:rsidRPr="009B2091">
        <w:rPr>
          <w:rFonts w:ascii="Times New Roman" w:hAnsi="Times New Roman" w:cs="Times New Roman"/>
        </w:rPr>
        <w:t>stymied any further action.</w:t>
      </w:r>
      <w:r w:rsidRPr="00245313">
        <w:rPr>
          <w:rStyle w:val="FootnoteReference"/>
        </w:rPr>
        <w:footnoteReference w:id="10"/>
      </w:r>
      <w:r w:rsidR="0023010E">
        <w:rPr>
          <w:rFonts w:ascii="Times New Roman" w:hAnsi="Times New Roman" w:cs="Times New Roman"/>
        </w:rPr>
        <w:t xml:space="preserve"> However</w:t>
      </w:r>
      <w:r w:rsidRPr="009B2091">
        <w:rPr>
          <w:rFonts w:ascii="Times New Roman" w:hAnsi="Times New Roman" w:cs="Times New Roman"/>
        </w:rPr>
        <w:t>, the death of an anti-racist protestor in Charlottesville, Virginia</w:t>
      </w:r>
      <w:r w:rsidR="0023010E">
        <w:rPr>
          <w:rFonts w:ascii="Times New Roman" w:hAnsi="Times New Roman" w:cs="Times New Roman"/>
        </w:rPr>
        <w:t xml:space="preserve"> in August 2017</w:t>
      </w:r>
      <w:r w:rsidRPr="009B2091">
        <w:rPr>
          <w:rFonts w:ascii="Times New Roman" w:hAnsi="Times New Roman" w:cs="Times New Roman"/>
        </w:rPr>
        <w:t xml:space="preserve"> during </w:t>
      </w:r>
      <w:r w:rsidR="0023010E">
        <w:rPr>
          <w:rFonts w:ascii="Times New Roman" w:hAnsi="Times New Roman" w:cs="Times New Roman"/>
        </w:rPr>
        <w:t xml:space="preserve">demonstrations </w:t>
      </w:r>
      <w:r w:rsidRPr="009B2091">
        <w:rPr>
          <w:rFonts w:ascii="Times New Roman" w:hAnsi="Times New Roman" w:cs="Times New Roman"/>
        </w:rPr>
        <w:t>surrounding the anticipated removal of a monument to Robert E. Lee</w:t>
      </w:r>
      <w:r w:rsidR="00B33857">
        <w:rPr>
          <w:rFonts w:ascii="Times New Roman" w:hAnsi="Times New Roman" w:cs="Times New Roman"/>
        </w:rPr>
        <w:t>,</w:t>
      </w:r>
      <w:r w:rsidRPr="009B2091">
        <w:rPr>
          <w:rFonts w:ascii="Times New Roman" w:hAnsi="Times New Roman" w:cs="Times New Roman"/>
        </w:rPr>
        <w:t xml:space="preserve"> spurred Baltimore officials to action. Seeking to prevent violence around the sites of these monuments and citing safety and security, Mayor Pugh had Baltimore’s monuments removed in the </w:t>
      </w:r>
      <w:r w:rsidR="00156022">
        <w:rPr>
          <w:rFonts w:ascii="Times New Roman" w:hAnsi="Times New Roman" w:cs="Times New Roman"/>
        </w:rPr>
        <w:t xml:space="preserve">early </w:t>
      </w:r>
      <w:r w:rsidRPr="009B2091">
        <w:rPr>
          <w:rFonts w:ascii="Times New Roman" w:hAnsi="Times New Roman" w:cs="Times New Roman"/>
        </w:rPr>
        <w:t xml:space="preserve">hours of August 16, 2017. </w:t>
      </w:r>
    </w:p>
    <w:p w14:paraId="56D3C3D6" w14:textId="77777777" w:rsidR="00776657" w:rsidRDefault="00776657" w:rsidP="00B4300C">
      <w:pPr>
        <w:spacing w:line="480" w:lineRule="auto"/>
        <w:ind w:firstLine="720"/>
        <w:rPr>
          <w:rFonts w:ascii="Times New Roman" w:hAnsi="Times New Roman" w:cs="Times New Roman"/>
        </w:rPr>
      </w:pPr>
      <w:r w:rsidRPr="00776657">
        <w:rPr>
          <w:rFonts w:ascii="Times New Roman" w:hAnsi="Times New Roman" w:cs="Times New Roman"/>
        </w:rPr>
        <w:t>The value of a discussion of the context under which these monuments were erected and the context under which they were removed permits an understanding of the historical power dynamics that have shaped</w:t>
      </w:r>
      <w:r w:rsidR="00156022">
        <w:rPr>
          <w:rFonts w:ascii="Times New Roman" w:hAnsi="Times New Roman" w:cs="Times New Roman"/>
        </w:rPr>
        <w:t xml:space="preserve"> and continue to shape</w:t>
      </w:r>
      <w:r w:rsidRPr="00776657">
        <w:rPr>
          <w:rFonts w:ascii="Times New Roman" w:hAnsi="Times New Roman" w:cs="Times New Roman"/>
        </w:rPr>
        <w:t xml:space="preserve"> the City of Baltimore. In his seminal work </w:t>
      </w:r>
      <w:r w:rsidRPr="0039521A">
        <w:rPr>
          <w:rFonts w:ascii="Times New Roman" w:hAnsi="Times New Roman" w:cs="Times New Roman"/>
          <w:i/>
        </w:rPr>
        <w:t>Silencing the Past</w:t>
      </w:r>
      <w:r w:rsidR="0039521A" w:rsidRPr="0039521A">
        <w:rPr>
          <w:rFonts w:ascii="Times New Roman" w:hAnsi="Times New Roman" w:cs="Times New Roman"/>
          <w:i/>
        </w:rPr>
        <w:t>: Power and the Production of History</w:t>
      </w:r>
      <w:r w:rsidRPr="00776657">
        <w:rPr>
          <w:rFonts w:ascii="Times New Roman" w:hAnsi="Times New Roman" w:cs="Times New Roman"/>
        </w:rPr>
        <w:t xml:space="preserve">, </w:t>
      </w:r>
      <w:r w:rsidR="0039521A">
        <w:rPr>
          <w:rFonts w:ascii="Times New Roman" w:hAnsi="Times New Roman" w:cs="Times New Roman"/>
        </w:rPr>
        <w:t xml:space="preserve">Michel-Ralph </w:t>
      </w:r>
      <w:proofErr w:type="spellStart"/>
      <w:r w:rsidR="0039521A">
        <w:rPr>
          <w:rFonts w:ascii="Times New Roman" w:hAnsi="Times New Roman" w:cs="Times New Roman"/>
        </w:rPr>
        <w:t>Trouillot</w:t>
      </w:r>
      <w:proofErr w:type="spellEnd"/>
      <w:r w:rsidR="0039521A">
        <w:rPr>
          <w:rFonts w:ascii="Times New Roman" w:hAnsi="Times New Roman" w:cs="Times New Roman"/>
        </w:rPr>
        <w:t xml:space="preserve"> discusses</w:t>
      </w:r>
      <w:r w:rsidRPr="00776657">
        <w:rPr>
          <w:rFonts w:ascii="Times New Roman" w:hAnsi="Times New Roman" w:cs="Times New Roman"/>
        </w:rPr>
        <w:t xml:space="preserve"> the ways in which power operates to produce</w:t>
      </w:r>
      <w:r w:rsidR="00156022">
        <w:rPr>
          <w:rFonts w:ascii="Times New Roman" w:hAnsi="Times New Roman" w:cs="Times New Roman"/>
        </w:rPr>
        <w:t xml:space="preserve"> both</w:t>
      </w:r>
      <w:r w:rsidRPr="00776657">
        <w:rPr>
          <w:rFonts w:ascii="Times New Roman" w:hAnsi="Times New Roman" w:cs="Times New Roman"/>
        </w:rPr>
        <w:t xml:space="preserve"> history and </w:t>
      </w:r>
      <w:r w:rsidR="00156022">
        <w:rPr>
          <w:rFonts w:ascii="Times New Roman" w:hAnsi="Times New Roman" w:cs="Times New Roman"/>
        </w:rPr>
        <w:t xml:space="preserve">historical </w:t>
      </w:r>
      <w:r w:rsidRPr="00776657">
        <w:rPr>
          <w:rFonts w:ascii="Times New Roman" w:hAnsi="Times New Roman" w:cs="Times New Roman"/>
        </w:rPr>
        <w:t>silences.</w:t>
      </w:r>
      <w:r w:rsidR="000A4E9A" w:rsidRPr="00245313">
        <w:rPr>
          <w:rStyle w:val="FootnoteReference"/>
        </w:rPr>
        <w:footnoteReference w:id="11"/>
      </w:r>
      <w:r w:rsidR="000A4E9A">
        <w:rPr>
          <w:rFonts w:ascii="Times New Roman" w:hAnsi="Times New Roman" w:cs="Times New Roman"/>
        </w:rPr>
        <w:t xml:space="preserve"> </w:t>
      </w:r>
      <w:r w:rsidRPr="00776657">
        <w:rPr>
          <w:rFonts w:ascii="Times New Roman" w:hAnsi="Times New Roman" w:cs="Times New Roman"/>
        </w:rPr>
        <w:t xml:space="preserve">The monuments that were erected with the permission and approval of Baltimore’s social and political elites expressed a sympathetic vision of Confederate history and were imbued with the symbolic power of white domination through </w:t>
      </w:r>
      <w:r w:rsidR="000A4E9A">
        <w:rPr>
          <w:rFonts w:ascii="Times New Roman" w:hAnsi="Times New Roman" w:cs="Times New Roman"/>
        </w:rPr>
        <w:t>aesthetics and ritual.</w:t>
      </w:r>
      <w:r w:rsidR="000A4E9A" w:rsidRPr="00245313">
        <w:rPr>
          <w:rStyle w:val="FootnoteReference"/>
        </w:rPr>
        <w:footnoteReference w:id="12"/>
      </w:r>
      <w:r w:rsidRPr="00776657">
        <w:rPr>
          <w:rFonts w:ascii="Times New Roman" w:hAnsi="Times New Roman" w:cs="Times New Roman"/>
        </w:rPr>
        <w:t xml:space="preserve"> The erection and removal of these monuments traces a change in the concentration of power within Baltimore as well as marking </w:t>
      </w:r>
      <w:r w:rsidRPr="00776657">
        <w:rPr>
          <w:rFonts w:ascii="Times New Roman" w:hAnsi="Times New Roman" w:cs="Times New Roman"/>
        </w:rPr>
        <w:lastRenderedPageBreak/>
        <w:t xml:space="preserve">an attitudinal change in American society more broadly, and a reassessment of our long-held understandings about the American Civil War, Reconstruction, and the endurance of American racial tensions. The contribution of this paper is its discussion of </w:t>
      </w:r>
      <w:r w:rsidR="00156022">
        <w:rPr>
          <w:rFonts w:ascii="Times New Roman" w:hAnsi="Times New Roman" w:cs="Times New Roman"/>
        </w:rPr>
        <w:t xml:space="preserve">how </w:t>
      </w:r>
      <w:r w:rsidRPr="00776657">
        <w:rPr>
          <w:rFonts w:ascii="Times New Roman" w:hAnsi="Times New Roman" w:cs="Times New Roman"/>
        </w:rPr>
        <w:t>one city and its government chose to alter its public landscape to reflect a new way of underst</w:t>
      </w:r>
      <w:r w:rsidR="00DB5458">
        <w:rPr>
          <w:rFonts w:ascii="Times New Roman" w:hAnsi="Times New Roman" w:cs="Times New Roman"/>
        </w:rPr>
        <w:t>anding and envisioning the past in th</w:t>
      </w:r>
      <w:r w:rsidR="00C14C0F">
        <w:rPr>
          <w:rFonts w:ascii="Times New Roman" w:hAnsi="Times New Roman" w:cs="Times New Roman"/>
        </w:rPr>
        <w:t>e midst of a national reckoning with public symbols of white supremacy.</w:t>
      </w:r>
    </w:p>
    <w:p w14:paraId="150CDAA3" w14:textId="77777777" w:rsidR="00F97567" w:rsidRPr="009B2091" w:rsidRDefault="00F97567" w:rsidP="00F97567">
      <w:pPr>
        <w:spacing w:line="480" w:lineRule="auto"/>
        <w:rPr>
          <w:rFonts w:ascii="Times New Roman" w:hAnsi="Times New Roman" w:cs="Times New Roman"/>
          <w:i/>
        </w:rPr>
      </w:pPr>
      <w:r w:rsidRPr="009B2091">
        <w:rPr>
          <w:rFonts w:ascii="Times New Roman" w:hAnsi="Times New Roman" w:cs="Times New Roman"/>
          <w:i/>
        </w:rPr>
        <w:t>The Four Monuments</w:t>
      </w:r>
    </w:p>
    <w:p w14:paraId="292C564A" w14:textId="77777777" w:rsidR="003D442F" w:rsidRPr="009B2091" w:rsidRDefault="003D442F" w:rsidP="003D442F">
      <w:pPr>
        <w:spacing w:line="480" w:lineRule="auto"/>
        <w:ind w:firstLine="720"/>
        <w:rPr>
          <w:rFonts w:ascii="Times New Roman" w:hAnsi="Times New Roman" w:cs="Times New Roman"/>
          <w:i/>
        </w:rPr>
      </w:pPr>
      <w:r w:rsidRPr="009B2091">
        <w:rPr>
          <w:rFonts w:ascii="Times New Roman" w:hAnsi="Times New Roman" w:cs="Times New Roman"/>
          <w:i/>
        </w:rPr>
        <w:t>Roger. B Taney Monument</w:t>
      </w:r>
    </w:p>
    <w:p w14:paraId="24F71BC4" w14:textId="77777777" w:rsidR="00F97567" w:rsidRPr="009B2091" w:rsidRDefault="00F97567" w:rsidP="003974BB">
      <w:pPr>
        <w:spacing w:line="480" w:lineRule="auto"/>
        <w:ind w:firstLine="720"/>
        <w:rPr>
          <w:rFonts w:ascii="Times New Roman" w:hAnsi="Times New Roman" w:cs="Times New Roman"/>
        </w:rPr>
      </w:pPr>
      <w:r w:rsidRPr="009B2091">
        <w:rPr>
          <w:rFonts w:ascii="Times New Roman" w:hAnsi="Times New Roman" w:cs="Times New Roman"/>
        </w:rPr>
        <w:t>On November 12, 1887, a statue of Supreme Court Chief Justice Roger B. T</w:t>
      </w:r>
      <w:r w:rsidR="00CC4718">
        <w:rPr>
          <w:rFonts w:ascii="Times New Roman" w:hAnsi="Times New Roman" w:cs="Times New Roman"/>
        </w:rPr>
        <w:t>aney was unveiled in the north s</w:t>
      </w:r>
      <w:r w:rsidRPr="009B2091">
        <w:rPr>
          <w:rFonts w:ascii="Times New Roman" w:hAnsi="Times New Roman" w:cs="Times New Roman"/>
        </w:rPr>
        <w:t>quare of Mount Vernon Place, a prominent city park designed around the landmark column of the Washington Memorial.</w:t>
      </w:r>
      <w:r w:rsidRPr="00245313">
        <w:rPr>
          <w:rStyle w:val="FootnoteReference"/>
        </w:rPr>
        <w:footnoteReference w:id="13"/>
      </w:r>
      <w:r w:rsidRPr="009B2091">
        <w:rPr>
          <w:rFonts w:ascii="Times New Roman" w:hAnsi="Times New Roman" w:cs="Times New Roman"/>
        </w:rPr>
        <w:t xml:space="preserve"> The</w:t>
      </w:r>
      <w:r w:rsidR="00E67F0E">
        <w:rPr>
          <w:rFonts w:ascii="Times New Roman" w:hAnsi="Times New Roman" w:cs="Times New Roman"/>
        </w:rPr>
        <w:t xml:space="preserve"> Taney</w:t>
      </w:r>
      <w:r w:rsidRPr="009B2091">
        <w:rPr>
          <w:rFonts w:ascii="Times New Roman" w:hAnsi="Times New Roman" w:cs="Times New Roman"/>
        </w:rPr>
        <w:t xml:space="preserve"> memorial included a granite base and a bronze sculpture of </w:t>
      </w:r>
      <w:r w:rsidR="00E67F0E">
        <w:rPr>
          <w:rFonts w:ascii="Times New Roman" w:hAnsi="Times New Roman" w:cs="Times New Roman"/>
        </w:rPr>
        <w:t xml:space="preserve">the jurist </w:t>
      </w:r>
      <w:r w:rsidRPr="009B2091">
        <w:rPr>
          <w:rFonts w:ascii="Times New Roman" w:hAnsi="Times New Roman" w:cs="Times New Roman"/>
        </w:rPr>
        <w:t xml:space="preserve">seated in his robes, a scroll in his right hand and his left </w:t>
      </w:r>
      <w:r w:rsidR="00CC4718">
        <w:rPr>
          <w:rFonts w:ascii="Times New Roman" w:hAnsi="Times New Roman" w:cs="Times New Roman"/>
        </w:rPr>
        <w:t xml:space="preserve">hand </w:t>
      </w:r>
      <w:r w:rsidRPr="009B2091">
        <w:rPr>
          <w:rFonts w:ascii="Times New Roman" w:hAnsi="Times New Roman" w:cs="Times New Roman"/>
        </w:rPr>
        <w:t>resting upon a bound copy of the Constitution.</w:t>
      </w:r>
      <w:r w:rsidRPr="00245313">
        <w:rPr>
          <w:rStyle w:val="FootnoteReference"/>
        </w:rPr>
        <w:footnoteReference w:id="14"/>
      </w:r>
      <w:r w:rsidRPr="009B2091">
        <w:rPr>
          <w:rFonts w:ascii="Times New Roman" w:hAnsi="Times New Roman" w:cs="Times New Roman"/>
        </w:rPr>
        <w:t xml:space="preserve"> The statue was an 1887 copy of the 1872 original designed and cast by William Henry Rinehart that had been commissioned by William T. Walters for the Maryland State House in Annapolis. When the Annapolis monument had been installed in 1872, </w:t>
      </w:r>
      <w:r w:rsidRPr="00CC4718">
        <w:rPr>
          <w:rFonts w:ascii="Times New Roman" w:hAnsi="Times New Roman" w:cs="Times New Roman"/>
          <w:i/>
        </w:rPr>
        <w:t>The Baltimore Sun</w:t>
      </w:r>
      <w:r w:rsidRPr="009B2091">
        <w:rPr>
          <w:rFonts w:ascii="Times New Roman" w:hAnsi="Times New Roman" w:cs="Times New Roman"/>
        </w:rPr>
        <w:t xml:space="preserve"> published a biography of the Supreme Court Justice that discussed the events of his long career, his time living in Baltimore,</w:t>
      </w:r>
      <w:r w:rsidR="00CC4718">
        <w:rPr>
          <w:rFonts w:ascii="Times New Roman" w:hAnsi="Times New Roman" w:cs="Times New Roman"/>
        </w:rPr>
        <w:t xml:space="preserve"> and what they referred to as “t</w:t>
      </w:r>
      <w:r w:rsidRPr="009B2091">
        <w:rPr>
          <w:rFonts w:ascii="Times New Roman" w:hAnsi="Times New Roman" w:cs="Times New Roman"/>
        </w:rPr>
        <w:t xml:space="preserve">he Great Dred </w:t>
      </w:r>
      <w:r w:rsidR="00CC4718">
        <w:rPr>
          <w:rFonts w:ascii="Times New Roman" w:hAnsi="Times New Roman" w:cs="Times New Roman"/>
        </w:rPr>
        <w:t>Scott Case” and “t</w:t>
      </w:r>
      <w:r w:rsidRPr="009B2091">
        <w:rPr>
          <w:rFonts w:ascii="Times New Roman" w:hAnsi="Times New Roman" w:cs="Times New Roman"/>
        </w:rPr>
        <w:t>he celebrated Dred Scott Case.”</w:t>
      </w:r>
      <w:r w:rsidR="00E101DC">
        <w:rPr>
          <w:rFonts w:ascii="Times New Roman" w:hAnsi="Times New Roman" w:cs="Times New Roman"/>
        </w:rPr>
        <w:t xml:space="preserve"> The biographic portrait argued that Taney had been unfairly slandered in the midst of partisan arguments over the </w:t>
      </w:r>
      <w:r w:rsidR="00E101DC">
        <w:rPr>
          <w:rFonts w:ascii="Times New Roman" w:hAnsi="Times New Roman" w:cs="Times New Roman"/>
        </w:rPr>
        <w:lastRenderedPageBreak/>
        <w:t>decision and its consequences, writing “Partisan passion was excited almost to frenzy by this decision, and it has since been reversed by a great civil war and its stern logic.”</w:t>
      </w:r>
      <w:r w:rsidRPr="00245313">
        <w:rPr>
          <w:rStyle w:val="FootnoteReference"/>
        </w:rPr>
        <w:footnoteReference w:id="15"/>
      </w:r>
    </w:p>
    <w:p w14:paraId="36F10199" w14:textId="77777777" w:rsidR="00F97567" w:rsidRPr="009B2091" w:rsidRDefault="00F97567" w:rsidP="00F97567">
      <w:pPr>
        <w:spacing w:line="480" w:lineRule="auto"/>
        <w:ind w:firstLine="720"/>
        <w:rPr>
          <w:rFonts w:ascii="Times New Roman" w:hAnsi="Times New Roman" w:cs="Times New Roman"/>
        </w:rPr>
      </w:pPr>
      <w:r w:rsidRPr="009B2091">
        <w:rPr>
          <w:rFonts w:ascii="Times New Roman" w:hAnsi="Times New Roman" w:cs="Times New Roman"/>
        </w:rPr>
        <w:t>William Henry Rinehart</w:t>
      </w:r>
      <w:r w:rsidR="00D57E00">
        <w:rPr>
          <w:rFonts w:ascii="Times New Roman" w:hAnsi="Times New Roman" w:cs="Times New Roman"/>
        </w:rPr>
        <w:t>, commissioned to execute the monument,</w:t>
      </w:r>
      <w:r w:rsidRPr="009B2091">
        <w:rPr>
          <w:rFonts w:ascii="Times New Roman" w:hAnsi="Times New Roman" w:cs="Times New Roman"/>
        </w:rPr>
        <w:t xml:space="preserve"> was a sculptor who had been bor</w:t>
      </w:r>
      <w:r w:rsidR="00CC4718">
        <w:rPr>
          <w:rFonts w:ascii="Times New Roman" w:hAnsi="Times New Roman" w:cs="Times New Roman"/>
        </w:rPr>
        <w:t>n in rural Maryland in 1825. I</w:t>
      </w:r>
      <w:r w:rsidRPr="009B2091">
        <w:rPr>
          <w:rFonts w:ascii="Times New Roman" w:hAnsi="Times New Roman" w:cs="Times New Roman"/>
        </w:rPr>
        <w:t xml:space="preserve">n 1855 </w:t>
      </w:r>
      <w:r w:rsidR="00CC4718">
        <w:rPr>
          <w:rFonts w:ascii="Times New Roman" w:hAnsi="Times New Roman" w:cs="Times New Roman"/>
        </w:rPr>
        <w:t xml:space="preserve">he </w:t>
      </w:r>
      <w:r w:rsidR="00E101DC">
        <w:rPr>
          <w:rFonts w:ascii="Times New Roman" w:hAnsi="Times New Roman" w:cs="Times New Roman"/>
        </w:rPr>
        <w:t xml:space="preserve">had </w:t>
      </w:r>
      <w:r w:rsidRPr="009B2091">
        <w:rPr>
          <w:rFonts w:ascii="Times New Roman" w:hAnsi="Times New Roman" w:cs="Times New Roman"/>
        </w:rPr>
        <w:t xml:space="preserve">sailed to Rome to learn the art of sculpting. When Rinehart returned to Baltimore in 1857, he gained the patronage of some of Baltimore’s most prominent citizens, including William Walters. After </w:t>
      </w:r>
      <w:r w:rsidR="00CC4718">
        <w:rPr>
          <w:rFonts w:ascii="Times New Roman" w:hAnsi="Times New Roman" w:cs="Times New Roman"/>
        </w:rPr>
        <w:t>Rinehart</w:t>
      </w:r>
      <w:r w:rsidRPr="009B2091">
        <w:rPr>
          <w:rFonts w:ascii="Times New Roman" w:hAnsi="Times New Roman" w:cs="Times New Roman"/>
        </w:rPr>
        <w:t xml:space="preserve"> died in October 1874 of pulmonary consumption, he left the princely sum of $45,000 to a trust to help Baltimore’s students of sculpture, a trust managed by William T. Walters.</w:t>
      </w:r>
      <w:r w:rsidRPr="00245313">
        <w:rPr>
          <w:rStyle w:val="FootnoteReference"/>
        </w:rPr>
        <w:footnoteReference w:id="16"/>
      </w:r>
      <w:r w:rsidRPr="009B2091">
        <w:rPr>
          <w:rFonts w:ascii="Times New Roman" w:hAnsi="Times New Roman" w:cs="Times New Roman"/>
        </w:rPr>
        <w:t xml:space="preserve"> This fund would later endow the Rinehart School of Sculpture at the Maryland Institute College of Art. </w:t>
      </w:r>
    </w:p>
    <w:p w14:paraId="56D72ACA" w14:textId="77777777" w:rsidR="00F97567" w:rsidRPr="009B2091" w:rsidRDefault="00CC4718" w:rsidP="00CC4718">
      <w:pPr>
        <w:spacing w:line="480" w:lineRule="auto"/>
        <w:ind w:firstLine="720"/>
        <w:rPr>
          <w:rFonts w:ascii="Times New Roman" w:hAnsi="Times New Roman" w:cs="Times New Roman"/>
        </w:rPr>
      </w:pPr>
      <w:r>
        <w:rPr>
          <w:rFonts w:ascii="Times New Roman" w:hAnsi="Times New Roman" w:cs="Times New Roman"/>
        </w:rPr>
        <w:t>T</w:t>
      </w:r>
      <w:r w:rsidR="006C3370" w:rsidRPr="009B2091">
        <w:rPr>
          <w:rFonts w:ascii="Times New Roman" w:hAnsi="Times New Roman" w:cs="Times New Roman"/>
        </w:rPr>
        <w:t xml:space="preserve">he proceedings </w:t>
      </w:r>
      <w:r>
        <w:rPr>
          <w:rFonts w:ascii="Times New Roman" w:hAnsi="Times New Roman" w:cs="Times New Roman"/>
        </w:rPr>
        <w:t>surrounding the installation of the Taney monument were overshadowed by r</w:t>
      </w:r>
      <w:r w:rsidRPr="009B2091">
        <w:rPr>
          <w:rFonts w:ascii="Times New Roman" w:hAnsi="Times New Roman" w:cs="Times New Roman"/>
        </w:rPr>
        <w:t xml:space="preserve">ivalry between Severn </w:t>
      </w:r>
      <w:proofErr w:type="spellStart"/>
      <w:r w:rsidRPr="009B2091">
        <w:rPr>
          <w:rFonts w:ascii="Times New Roman" w:hAnsi="Times New Roman" w:cs="Times New Roman"/>
        </w:rPr>
        <w:t>Teack</w:t>
      </w:r>
      <w:r>
        <w:rPr>
          <w:rFonts w:ascii="Times New Roman" w:hAnsi="Times New Roman" w:cs="Times New Roman"/>
        </w:rPr>
        <w:t>le</w:t>
      </w:r>
      <w:proofErr w:type="spellEnd"/>
      <w:r>
        <w:rPr>
          <w:rFonts w:ascii="Times New Roman" w:hAnsi="Times New Roman" w:cs="Times New Roman"/>
        </w:rPr>
        <w:t xml:space="preserve"> Wallis and Ferdinand Latrobe. </w:t>
      </w:r>
      <w:r w:rsidR="006C3370" w:rsidRPr="009B2091">
        <w:rPr>
          <w:rFonts w:ascii="Times New Roman" w:hAnsi="Times New Roman" w:cs="Times New Roman"/>
        </w:rPr>
        <w:t>The pair were political riv</w:t>
      </w:r>
      <w:r>
        <w:rPr>
          <w:rFonts w:ascii="Times New Roman" w:hAnsi="Times New Roman" w:cs="Times New Roman"/>
        </w:rPr>
        <w:t>als within the Democratic party.</w:t>
      </w:r>
      <w:r w:rsidR="006C3370" w:rsidRPr="009B2091">
        <w:rPr>
          <w:rFonts w:ascii="Times New Roman" w:hAnsi="Times New Roman" w:cs="Times New Roman"/>
        </w:rPr>
        <w:t xml:space="preserve"> Wallis, a reform Democrat, had partnered with Republicans in the most recent mayoral campaign, nearly unseating Latrobe and the Democratic machine. To protest the fact that Wallis would be permitted to speak at the occasion, Latrobe withdrew from the unveiling ceremony. The unveiling of the monument was then held in a more restrained manner on November 12, 1887, instead of the formal ceremony that had been planned for the 10th.</w:t>
      </w:r>
      <w:r w:rsidR="006C3370" w:rsidRPr="00245313">
        <w:rPr>
          <w:rStyle w:val="FootnoteReference"/>
        </w:rPr>
        <w:footnoteReference w:id="17"/>
      </w:r>
      <w:r w:rsidR="006C3370" w:rsidRPr="009B2091">
        <w:rPr>
          <w:rFonts w:ascii="Times New Roman" w:hAnsi="Times New Roman" w:cs="Times New Roman"/>
        </w:rPr>
        <w:t xml:space="preserve"> William Walters, irritated by the mayor’s refusal to share the stage with Wallis, elected not to be present at the ceremony, with </w:t>
      </w:r>
      <w:r w:rsidR="006C3370" w:rsidRPr="00E101DC">
        <w:rPr>
          <w:rFonts w:ascii="Times New Roman" w:hAnsi="Times New Roman" w:cs="Times New Roman"/>
          <w:i/>
        </w:rPr>
        <w:t>The Baltimore Sun</w:t>
      </w:r>
      <w:r w:rsidR="006C3370" w:rsidRPr="009B2091">
        <w:rPr>
          <w:rFonts w:ascii="Times New Roman" w:hAnsi="Times New Roman" w:cs="Times New Roman"/>
        </w:rPr>
        <w:t xml:space="preserve"> noting that he had been detained in his office downtown. The statue was unveiled by Taney’s great-grandson, Roger Brooke Taney Anderson, then nine years of age, and Mayor Latrobe was present in the crowd at the unveiling. </w:t>
      </w:r>
      <w:r w:rsidR="006C3370" w:rsidRPr="009B2091">
        <w:rPr>
          <w:rFonts w:ascii="Times New Roman" w:hAnsi="Times New Roman" w:cs="Times New Roman"/>
        </w:rPr>
        <w:lastRenderedPageBreak/>
        <w:t>Latrobe spoke to the city’s leading newspaper regarding the monument. “He wished to testify his respect for the memory of Taney and for the genius of the Maryland sculptor, and to show his high appreciation of the noble gift made by Mr. Walters.”</w:t>
      </w:r>
      <w:r w:rsidR="006C3370" w:rsidRPr="00245313">
        <w:rPr>
          <w:rStyle w:val="FootnoteReference"/>
        </w:rPr>
        <w:footnoteReference w:id="18"/>
      </w:r>
      <w:r w:rsidR="006C3370" w:rsidRPr="009B2091">
        <w:rPr>
          <w:rFonts w:ascii="Times New Roman" w:hAnsi="Times New Roman" w:cs="Times New Roman"/>
        </w:rPr>
        <w:t xml:space="preserve"> The Ba</w:t>
      </w:r>
      <w:r w:rsidR="00D57E00">
        <w:rPr>
          <w:rFonts w:ascii="Times New Roman" w:hAnsi="Times New Roman" w:cs="Times New Roman"/>
        </w:rPr>
        <w:t xml:space="preserve">ltimore Sun praised the statue as a work of great artistic merit </w:t>
      </w:r>
      <w:r w:rsidR="006C3370" w:rsidRPr="009B2091">
        <w:rPr>
          <w:rFonts w:ascii="Times New Roman" w:hAnsi="Times New Roman" w:cs="Times New Roman"/>
        </w:rPr>
        <w:t>and gave special civic praise for its prominent siting. “The statue is heroic, or larger than life size, sitting on the seat of Justice and clothed in the robes of office. It is precisely a replica of the statue at Annapolis, but it has the advantage of better situation. The north Mount Vernon Place Square, with its carefully laid out grass plots and walks and its fine surroundings, could not well be surpassed as a spot for this beautiful work of art.” What was important to the author of this article was that the statue was visible from all sides, and heroically composed. “It can be approached from any direction, and the grandeur of the figure strikes the beholder, even from a distance.”</w:t>
      </w:r>
      <w:r w:rsidR="006C3370" w:rsidRPr="00245313">
        <w:rPr>
          <w:rStyle w:val="FootnoteReference"/>
        </w:rPr>
        <w:footnoteReference w:id="19"/>
      </w:r>
    </w:p>
    <w:p w14:paraId="179169EB" w14:textId="77777777" w:rsidR="00973679" w:rsidRPr="009B2091" w:rsidRDefault="0082239C" w:rsidP="00BA0F8D">
      <w:pPr>
        <w:spacing w:line="480" w:lineRule="auto"/>
        <w:ind w:firstLine="720"/>
        <w:rPr>
          <w:rFonts w:ascii="Times New Roman" w:hAnsi="Times New Roman" w:cs="Times New Roman"/>
        </w:rPr>
      </w:pPr>
      <w:r>
        <w:rPr>
          <w:rFonts w:ascii="Times New Roman" w:hAnsi="Times New Roman" w:cs="Times New Roman"/>
        </w:rPr>
        <w:t>Efforts to build a monument</w:t>
      </w:r>
      <w:r w:rsidR="00CC4718">
        <w:rPr>
          <w:rFonts w:ascii="Times New Roman" w:hAnsi="Times New Roman" w:cs="Times New Roman"/>
        </w:rPr>
        <w:t xml:space="preserve"> to the Confederacy itself </w:t>
      </w:r>
      <w:r w:rsidR="00BA0F8D" w:rsidRPr="009B2091">
        <w:rPr>
          <w:rFonts w:ascii="Times New Roman" w:hAnsi="Times New Roman" w:cs="Times New Roman"/>
        </w:rPr>
        <w:t xml:space="preserve">within the City of Baltimore first arose in the 1880s, two decades after the end of the American Civil War. In 1880, Baltimore Mayor Ferdinand C. Latrobe vetoed a City Council resolution that would have permitted the erection of a monument to Confederate dead at Eutaw Place and </w:t>
      </w:r>
      <w:proofErr w:type="spellStart"/>
      <w:r w:rsidR="00BA0F8D" w:rsidRPr="009B2091">
        <w:rPr>
          <w:rFonts w:ascii="Times New Roman" w:hAnsi="Times New Roman" w:cs="Times New Roman"/>
        </w:rPr>
        <w:t>Lanvale</w:t>
      </w:r>
      <w:proofErr w:type="spellEnd"/>
      <w:r w:rsidR="00BA0F8D" w:rsidRPr="009B2091">
        <w:rPr>
          <w:rFonts w:ascii="Times New Roman" w:hAnsi="Times New Roman" w:cs="Times New Roman"/>
        </w:rPr>
        <w:t xml:space="preserve"> Street. Mayor Latrob</w:t>
      </w:r>
      <w:r w:rsidR="00973679" w:rsidRPr="009B2091">
        <w:rPr>
          <w:rFonts w:ascii="Times New Roman" w:hAnsi="Times New Roman" w:cs="Times New Roman"/>
        </w:rPr>
        <w:t xml:space="preserve">e authored a veto message arguing </w:t>
      </w:r>
      <w:r w:rsidR="00BA0F8D" w:rsidRPr="009B2091">
        <w:rPr>
          <w:rFonts w:ascii="Times New Roman" w:hAnsi="Times New Roman" w:cs="Times New Roman"/>
        </w:rPr>
        <w:t xml:space="preserve">that the painful divisions between the city’s citizens over the war would only be aggravated by the construction of a monument to either side. </w:t>
      </w:r>
    </w:p>
    <w:p w14:paraId="40990A61" w14:textId="77777777" w:rsidR="006C3370" w:rsidRPr="009B2091" w:rsidRDefault="00973679" w:rsidP="00973679">
      <w:pPr>
        <w:ind w:left="720"/>
        <w:rPr>
          <w:rFonts w:ascii="Times New Roman" w:hAnsi="Times New Roman" w:cs="Times New Roman"/>
        </w:rPr>
      </w:pPr>
      <w:r w:rsidRPr="009B2091">
        <w:rPr>
          <w:rFonts w:ascii="Times New Roman" w:hAnsi="Times New Roman" w:cs="Times New Roman"/>
        </w:rPr>
        <w:t xml:space="preserve">“During the late civil war the people of Baltimore were divided in sentiment and action on the questions which, after a prolonged and embittered struggle, were finally decided by the sword…But while the issues involved in the war have been settled by its result, in most cases the convictions of those who as actors or sympathizers took part in the contest continue to exist. Under these circumstances the erection at this time in one of the public </w:t>
      </w:r>
      <w:r w:rsidRPr="009B2091">
        <w:rPr>
          <w:rFonts w:ascii="Times New Roman" w:hAnsi="Times New Roman" w:cs="Times New Roman"/>
        </w:rPr>
        <w:lastRenderedPageBreak/>
        <w:t>squares of a memorial monument commemorative of those fought upon either side would not fail to be repugnant to the opinions and sentiments of very many people.”</w:t>
      </w:r>
      <w:r w:rsidR="00D57E00" w:rsidRPr="00245313">
        <w:rPr>
          <w:rStyle w:val="FootnoteReference"/>
        </w:rPr>
        <w:footnoteReference w:id="20"/>
      </w:r>
    </w:p>
    <w:p w14:paraId="4A2FF2F2" w14:textId="77777777" w:rsidR="00973679" w:rsidRPr="009B2091" w:rsidRDefault="00973679" w:rsidP="00973679">
      <w:pPr>
        <w:ind w:firstLine="720"/>
        <w:rPr>
          <w:rFonts w:ascii="Times New Roman" w:hAnsi="Times New Roman" w:cs="Times New Roman"/>
        </w:rPr>
      </w:pPr>
    </w:p>
    <w:p w14:paraId="2C88013C" w14:textId="77777777" w:rsidR="00973679" w:rsidRPr="009B2091" w:rsidRDefault="00973679" w:rsidP="00973679">
      <w:pPr>
        <w:spacing w:line="480" w:lineRule="auto"/>
        <w:ind w:firstLine="720"/>
        <w:rPr>
          <w:rFonts w:ascii="Times New Roman" w:hAnsi="Times New Roman" w:cs="Times New Roman"/>
        </w:rPr>
      </w:pPr>
      <w:r w:rsidRPr="009B2091">
        <w:rPr>
          <w:rFonts w:ascii="Times New Roman" w:hAnsi="Times New Roman" w:cs="Times New Roman"/>
        </w:rPr>
        <w:t xml:space="preserve">Latrobe also argued that it was not within the rights of a city government to make major decisions regarding the dedication of public land to partisan, not broadly popular causes. “The public highways and squares of the city are the common property of all, and we who are temporarily </w:t>
      </w:r>
      <w:proofErr w:type="spellStart"/>
      <w:r w:rsidRPr="009B2091">
        <w:rPr>
          <w:rFonts w:ascii="Times New Roman" w:hAnsi="Times New Roman" w:cs="Times New Roman"/>
        </w:rPr>
        <w:t>intrusted</w:t>
      </w:r>
      <w:proofErr w:type="spellEnd"/>
      <w:r w:rsidRPr="009B2091">
        <w:rPr>
          <w:rFonts w:ascii="Times New Roman" w:hAnsi="Times New Roman" w:cs="Times New Roman"/>
        </w:rPr>
        <w:t xml:space="preserve"> (sic) with their control, whatever our personal opinions may be, are not, in my judgement, justified in dedicating any portion of them to a purpose which would be in direct opposition to the responsibilities and wishes of large numbers of citizens.”</w:t>
      </w:r>
      <w:r w:rsidR="00D57E00" w:rsidRPr="00245313">
        <w:rPr>
          <w:rStyle w:val="FootnoteReference"/>
        </w:rPr>
        <w:footnoteReference w:id="21"/>
      </w:r>
      <w:r w:rsidRPr="009B2091">
        <w:rPr>
          <w:rFonts w:ascii="Times New Roman" w:hAnsi="Times New Roman" w:cs="Times New Roman"/>
        </w:rPr>
        <w:t xml:space="preserve"> The stated opposition of this city hall notwithstanding, the cause of Confederate commemoration advanced in the City of Baltimore over the coming years. The city possessed an increasingly active chapter of the Unite</w:t>
      </w:r>
      <w:r w:rsidR="00CC4718">
        <w:rPr>
          <w:rFonts w:ascii="Times New Roman" w:hAnsi="Times New Roman" w:cs="Times New Roman"/>
        </w:rPr>
        <w:t>d Daughters of the Confederacy A</w:t>
      </w:r>
      <w:r w:rsidRPr="009B2091">
        <w:rPr>
          <w:rFonts w:ascii="Times New Roman" w:hAnsi="Times New Roman" w:cs="Times New Roman"/>
        </w:rPr>
        <w:t>ssociation</w:t>
      </w:r>
      <w:r w:rsidR="00BE60EF">
        <w:rPr>
          <w:rFonts w:ascii="Times New Roman" w:hAnsi="Times New Roman" w:cs="Times New Roman"/>
        </w:rPr>
        <w:t>,</w:t>
      </w:r>
      <w:r w:rsidRPr="009B2091">
        <w:rPr>
          <w:rFonts w:ascii="Times New Roman" w:hAnsi="Times New Roman" w:cs="Times New Roman"/>
        </w:rPr>
        <w:t xml:space="preserve"> that held the annual convention of the United Daughters of the Confederacy in November of 1897. This annual gathering was held at Lehmann’s Hall, the location of most Baltimore </w:t>
      </w:r>
      <w:r w:rsidR="00BE60EF">
        <w:rPr>
          <w:rFonts w:ascii="Times New Roman" w:hAnsi="Times New Roman" w:cs="Times New Roman"/>
        </w:rPr>
        <w:t xml:space="preserve">chapter </w:t>
      </w:r>
      <w:r w:rsidRPr="009B2091">
        <w:rPr>
          <w:rFonts w:ascii="Times New Roman" w:hAnsi="Times New Roman" w:cs="Times New Roman"/>
        </w:rPr>
        <w:t>UDC meetings, with the state of Maryland represented by twenty-three delegates.</w:t>
      </w:r>
      <w:r w:rsidRPr="00245313">
        <w:rPr>
          <w:rStyle w:val="FootnoteReference"/>
        </w:rPr>
        <w:footnoteReference w:id="22"/>
      </w:r>
      <w:r w:rsidR="00D57E00">
        <w:rPr>
          <w:rFonts w:ascii="Times New Roman" w:hAnsi="Times New Roman" w:cs="Times New Roman"/>
        </w:rPr>
        <w:t xml:space="preserve"> </w:t>
      </w:r>
      <w:r w:rsidR="00A85A3B">
        <w:rPr>
          <w:rFonts w:ascii="Times New Roman" w:hAnsi="Times New Roman" w:cs="Times New Roman"/>
        </w:rPr>
        <w:t xml:space="preserve">Soon, those sympathetic to the Confederate memory would erect a monument in which directly honored the Confederate cause. </w:t>
      </w:r>
    </w:p>
    <w:p w14:paraId="78A43409" w14:textId="77777777" w:rsidR="003D442F" w:rsidRPr="009B2091" w:rsidRDefault="003D442F" w:rsidP="00973679">
      <w:pPr>
        <w:spacing w:line="480" w:lineRule="auto"/>
        <w:ind w:firstLine="720"/>
        <w:rPr>
          <w:rFonts w:ascii="Times New Roman" w:hAnsi="Times New Roman" w:cs="Times New Roman"/>
          <w:i/>
        </w:rPr>
      </w:pPr>
      <w:r w:rsidRPr="009B2091">
        <w:rPr>
          <w:rFonts w:ascii="Times New Roman" w:hAnsi="Times New Roman" w:cs="Times New Roman"/>
          <w:i/>
        </w:rPr>
        <w:t>The Confederate Soldiers and Sailors Monument</w:t>
      </w:r>
    </w:p>
    <w:p w14:paraId="4E6D23EC" w14:textId="77777777" w:rsidR="00CC4718" w:rsidRDefault="00A85A3B" w:rsidP="00A85A3B">
      <w:pPr>
        <w:spacing w:line="480" w:lineRule="auto"/>
        <w:ind w:firstLine="720"/>
        <w:rPr>
          <w:rFonts w:ascii="Times New Roman" w:hAnsi="Times New Roman" w:cs="Times New Roman"/>
        </w:rPr>
      </w:pPr>
      <w:r w:rsidRPr="001E550A">
        <w:rPr>
          <w:rFonts w:ascii="Times New Roman" w:hAnsi="Times New Roman" w:cs="Times New Roman"/>
        </w:rPr>
        <w:t xml:space="preserve">On January 9, 1899, the petition of the United Daughters of the Confederacy was presented to the First Branch </w:t>
      </w:r>
      <w:r w:rsidR="00CC4718">
        <w:rPr>
          <w:rFonts w:ascii="Times New Roman" w:hAnsi="Times New Roman" w:cs="Times New Roman"/>
        </w:rPr>
        <w:t xml:space="preserve">of the City Council </w:t>
      </w:r>
      <w:r w:rsidRPr="001E550A">
        <w:rPr>
          <w:rFonts w:ascii="Times New Roman" w:hAnsi="Times New Roman" w:cs="Times New Roman"/>
        </w:rPr>
        <w:t xml:space="preserve">requesting the right to </w:t>
      </w:r>
      <w:r w:rsidR="00CC4718">
        <w:rPr>
          <w:rFonts w:ascii="Times New Roman" w:hAnsi="Times New Roman" w:cs="Times New Roman"/>
        </w:rPr>
        <w:t xml:space="preserve">erect a memorial </w:t>
      </w:r>
      <w:r w:rsidR="00CC4718" w:rsidRPr="001E550A">
        <w:rPr>
          <w:rFonts w:ascii="Times New Roman" w:hAnsi="Times New Roman" w:cs="Times New Roman"/>
        </w:rPr>
        <w:t>to the Confederate soldiers and sailors of Maryland</w:t>
      </w:r>
      <w:r w:rsidR="00CC4718">
        <w:rPr>
          <w:rFonts w:ascii="Times New Roman" w:hAnsi="Times New Roman" w:cs="Times New Roman"/>
        </w:rPr>
        <w:t xml:space="preserve"> in Druid Hill P</w:t>
      </w:r>
      <w:r w:rsidRPr="001E550A">
        <w:rPr>
          <w:rFonts w:ascii="Times New Roman" w:hAnsi="Times New Roman" w:cs="Times New Roman"/>
        </w:rPr>
        <w:t xml:space="preserve">ark or an intersection of Mount </w:t>
      </w:r>
      <w:r w:rsidRPr="001E550A">
        <w:rPr>
          <w:rFonts w:ascii="Times New Roman" w:hAnsi="Times New Roman" w:cs="Times New Roman"/>
        </w:rPr>
        <w:lastRenderedPageBreak/>
        <w:t>Royal Avenue.</w:t>
      </w:r>
      <w:r w:rsidRPr="00245313">
        <w:rPr>
          <w:rStyle w:val="FootnoteReference"/>
        </w:rPr>
        <w:footnoteReference w:id="23"/>
      </w:r>
      <w:r>
        <w:rPr>
          <w:rFonts w:ascii="Times New Roman" w:hAnsi="Times New Roman" w:cs="Times New Roman"/>
        </w:rPr>
        <w:t xml:space="preserve"> The request was referred to the </w:t>
      </w:r>
      <w:r w:rsidR="00CC4718">
        <w:rPr>
          <w:rFonts w:ascii="Times New Roman" w:hAnsi="Times New Roman" w:cs="Times New Roman"/>
        </w:rPr>
        <w:t xml:space="preserve">Baltimore </w:t>
      </w:r>
      <w:r>
        <w:rPr>
          <w:rFonts w:ascii="Times New Roman" w:hAnsi="Times New Roman" w:cs="Times New Roman"/>
        </w:rPr>
        <w:t xml:space="preserve">Joint </w:t>
      </w:r>
      <w:r w:rsidR="00CC4718">
        <w:rPr>
          <w:rFonts w:ascii="Times New Roman" w:hAnsi="Times New Roman" w:cs="Times New Roman"/>
        </w:rPr>
        <w:t>Standing Committee on Parks, which</w:t>
      </w:r>
      <w:r>
        <w:rPr>
          <w:rFonts w:ascii="Times New Roman" w:hAnsi="Times New Roman" w:cs="Times New Roman"/>
        </w:rPr>
        <w:t xml:space="preserve"> on January 23</w:t>
      </w:r>
      <w:r w:rsidR="00CC4718">
        <w:rPr>
          <w:rFonts w:ascii="Times New Roman" w:hAnsi="Times New Roman" w:cs="Times New Roman"/>
        </w:rPr>
        <w:t>, 1899</w:t>
      </w:r>
      <w:r>
        <w:rPr>
          <w:rFonts w:ascii="Times New Roman" w:hAnsi="Times New Roman" w:cs="Times New Roman"/>
        </w:rPr>
        <w:t xml:space="preserve"> discharged </w:t>
      </w:r>
      <w:r w:rsidR="00CC4718">
        <w:rPr>
          <w:rFonts w:ascii="Times New Roman" w:hAnsi="Times New Roman" w:cs="Times New Roman"/>
        </w:rPr>
        <w:t>its</w:t>
      </w:r>
      <w:r>
        <w:rPr>
          <w:rFonts w:ascii="Times New Roman" w:hAnsi="Times New Roman" w:cs="Times New Roman"/>
        </w:rPr>
        <w:t xml:space="preserve"> duty and sent the petition back to the </w:t>
      </w:r>
      <w:r w:rsidR="00CC4718">
        <w:rPr>
          <w:rFonts w:ascii="Times New Roman" w:hAnsi="Times New Roman" w:cs="Times New Roman"/>
        </w:rPr>
        <w:t xml:space="preserve">Baltimore </w:t>
      </w:r>
      <w:r>
        <w:rPr>
          <w:rFonts w:ascii="Times New Roman" w:hAnsi="Times New Roman" w:cs="Times New Roman"/>
        </w:rPr>
        <w:t>City Council.</w:t>
      </w:r>
      <w:r w:rsidRPr="00245313">
        <w:rPr>
          <w:rStyle w:val="FootnoteReference"/>
        </w:rPr>
        <w:footnoteReference w:id="24"/>
      </w:r>
      <w:r>
        <w:rPr>
          <w:rFonts w:ascii="Times New Roman" w:hAnsi="Times New Roman" w:cs="Times New Roman"/>
        </w:rPr>
        <w:t xml:space="preserve"> On February 20, 1899, a resolution was passed “authorizing the Mayor to grant a permit to the President and Board of Directors of the Daughters of the Confederacy to erect a monument in Druid Hill Park upon a spot to be selected by him.”</w:t>
      </w:r>
      <w:r w:rsidRPr="00245313">
        <w:rPr>
          <w:rStyle w:val="FootnoteReference"/>
        </w:rPr>
        <w:footnoteReference w:id="25"/>
      </w:r>
      <w:r>
        <w:rPr>
          <w:rFonts w:ascii="Times New Roman" w:hAnsi="Times New Roman" w:cs="Times New Roman"/>
        </w:rPr>
        <w:t xml:space="preserve"> </w:t>
      </w:r>
      <w:r w:rsidR="00CC4718">
        <w:rPr>
          <w:rFonts w:ascii="Times New Roman" w:hAnsi="Times New Roman" w:cs="Times New Roman"/>
        </w:rPr>
        <w:t>On March 13, 1899, the Mayor’s o</w:t>
      </w:r>
      <w:r>
        <w:rPr>
          <w:rFonts w:ascii="Times New Roman" w:hAnsi="Times New Roman" w:cs="Times New Roman"/>
        </w:rPr>
        <w:t xml:space="preserve">ffice informed the City Council of the passage of this resolution by Mayor </w:t>
      </w:r>
      <w:r w:rsidR="00BE60EF">
        <w:rPr>
          <w:rFonts w:ascii="Times New Roman" w:hAnsi="Times New Roman" w:cs="Times New Roman"/>
        </w:rPr>
        <w:t xml:space="preserve">William T. </w:t>
      </w:r>
      <w:proofErr w:type="spellStart"/>
      <w:r>
        <w:rPr>
          <w:rFonts w:ascii="Times New Roman" w:hAnsi="Times New Roman" w:cs="Times New Roman"/>
        </w:rPr>
        <w:t>Malster</w:t>
      </w:r>
      <w:proofErr w:type="spellEnd"/>
      <w:r>
        <w:rPr>
          <w:rFonts w:ascii="Times New Roman" w:hAnsi="Times New Roman" w:cs="Times New Roman"/>
        </w:rPr>
        <w:t>.</w:t>
      </w:r>
      <w:r w:rsidRPr="00245313">
        <w:rPr>
          <w:rStyle w:val="FootnoteReference"/>
        </w:rPr>
        <w:footnoteReference w:id="26"/>
      </w:r>
      <w:r>
        <w:rPr>
          <w:rFonts w:ascii="Times New Roman" w:hAnsi="Times New Roman" w:cs="Times New Roman"/>
        </w:rPr>
        <w:t xml:space="preserve"> </w:t>
      </w:r>
      <w:r w:rsidR="00973679" w:rsidRPr="009B2091">
        <w:rPr>
          <w:rFonts w:ascii="Times New Roman" w:hAnsi="Times New Roman" w:cs="Times New Roman"/>
        </w:rPr>
        <w:t xml:space="preserve">The United Daughters of the Confederacy also advocated for their cause with the city’s Department of Recreation and Parks, who had control over the city’s public </w:t>
      </w:r>
      <w:r w:rsidR="00E101DC">
        <w:rPr>
          <w:rFonts w:ascii="Times New Roman" w:hAnsi="Times New Roman" w:cs="Times New Roman"/>
        </w:rPr>
        <w:t>park</w:t>
      </w:r>
      <w:r w:rsidR="00973679" w:rsidRPr="009B2091">
        <w:rPr>
          <w:rFonts w:ascii="Times New Roman" w:hAnsi="Times New Roman" w:cs="Times New Roman"/>
        </w:rPr>
        <w:t>land. On December 8, 1898, the Board of the Department of Recreation and Parks recorded the receipt of a letter from Mrs. D. Giraud Wright, representing the United Daughters of the Confederacy, “asking for permission to erect in Druid Hill Park a monument to the Confederate Soldiers and Sailors of Maryland.”</w:t>
      </w:r>
      <w:r w:rsidR="00973679" w:rsidRPr="00245313">
        <w:rPr>
          <w:rStyle w:val="FootnoteReference"/>
        </w:rPr>
        <w:footnoteReference w:id="27"/>
      </w:r>
      <w:r w:rsidR="00973679" w:rsidRPr="009B2091">
        <w:rPr>
          <w:rFonts w:ascii="Times New Roman" w:hAnsi="Times New Roman" w:cs="Times New Roman"/>
        </w:rPr>
        <w:t xml:space="preserve"> </w:t>
      </w:r>
    </w:p>
    <w:p w14:paraId="4C07E8E1" w14:textId="77777777" w:rsidR="00973679" w:rsidRPr="009B2091" w:rsidRDefault="00973679" w:rsidP="00A85A3B">
      <w:pPr>
        <w:spacing w:line="480" w:lineRule="auto"/>
        <w:ind w:firstLine="720"/>
        <w:rPr>
          <w:rFonts w:ascii="Times New Roman" w:hAnsi="Times New Roman" w:cs="Times New Roman"/>
        </w:rPr>
      </w:pPr>
      <w:r w:rsidRPr="009B2091">
        <w:rPr>
          <w:rFonts w:ascii="Times New Roman" w:hAnsi="Times New Roman" w:cs="Times New Roman"/>
        </w:rPr>
        <w:t xml:space="preserve">Following the political maneuvering that had occurred in the City Council and the passage by the mayor of their positive resolution, the Department of </w:t>
      </w:r>
      <w:r w:rsidR="00CC4718">
        <w:rPr>
          <w:rFonts w:ascii="Times New Roman" w:hAnsi="Times New Roman" w:cs="Times New Roman"/>
        </w:rPr>
        <w:t xml:space="preserve">Recreation and </w:t>
      </w:r>
      <w:r w:rsidRPr="009B2091">
        <w:rPr>
          <w:rFonts w:ascii="Times New Roman" w:hAnsi="Times New Roman" w:cs="Times New Roman"/>
        </w:rPr>
        <w:t xml:space="preserve">Parks permitted the placement of a Confederate monument on the city’s public land. On April 12, 1900, the Board </w:t>
      </w:r>
      <w:r w:rsidR="00CC4718">
        <w:rPr>
          <w:rFonts w:ascii="Times New Roman" w:hAnsi="Times New Roman" w:cs="Times New Roman"/>
        </w:rPr>
        <w:t xml:space="preserve">of the Department of Recreation and Parks </w:t>
      </w:r>
      <w:r w:rsidRPr="009B2091">
        <w:rPr>
          <w:rFonts w:ascii="Times New Roman" w:hAnsi="Times New Roman" w:cs="Times New Roman"/>
        </w:rPr>
        <w:t>approved the application for the Daughters to construct a monument in the “raised and enclosed space at the corner of North and Mount Royal Avenues, called “Frick’s Triangle”.</w:t>
      </w:r>
      <w:r w:rsidRPr="00245313">
        <w:rPr>
          <w:rStyle w:val="FootnoteReference"/>
        </w:rPr>
        <w:footnoteReference w:id="28"/>
      </w:r>
      <w:r w:rsidRPr="009B2091">
        <w:rPr>
          <w:rFonts w:ascii="Times New Roman" w:hAnsi="Times New Roman" w:cs="Times New Roman"/>
        </w:rPr>
        <w:t xml:space="preserve"> The Board later authorized the daughters to construct a brass railing around the monument in what they now referred to as Mount Royal </w:t>
      </w:r>
      <w:r w:rsidRPr="009B2091">
        <w:rPr>
          <w:rFonts w:ascii="Times New Roman" w:hAnsi="Times New Roman" w:cs="Times New Roman"/>
        </w:rPr>
        <w:lastRenderedPageBreak/>
        <w:t>Square.</w:t>
      </w:r>
      <w:r w:rsidRPr="00245313">
        <w:rPr>
          <w:rStyle w:val="FootnoteReference"/>
        </w:rPr>
        <w:footnoteReference w:id="29"/>
      </w:r>
      <w:r w:rsidRPr="009B2091">
        <w:rPr>
          <w:rFonts w:ascii="Times New Roman" w:hAnsi="Times New Roman" w:cs="Times New Roman"/>
        </w:rPr>
        <w:t xml:space="preserve"> This railing is visible in a photograph from an August 1912 edition of The Baltimore Sun.</w:t>
      </w:r>
      <w:r w:rsidRPr="00245313">
        <w:rPr>
          <w:rStyle w:val="FootnoteReference"/>
        </w:rPr>
        <w:footnoteReference w:id="30"/>
      </w:r>
      <w:r w:rsidRPr="009B2091">
        <w:rPr>
          <w:rFonts w:ascii="Times New Roman" w:hAnsi="Times New Roman" w:cs="Times New Roman"/>
        </w:rPr>
        <w:t xml:space="preserve"> </w:t>
      </w:r>
    </w:p>
    <w:p w14:paraId="667DD8E7" w14:textId="77777777" w:rsidR="00973679" w:rsidRPr="009B2091" w:rsidRDefault="00973679" w:rsidP="0053249F">
      <w:pPr>
        <w:spacing w:line="480" w:lineRule="auto"/>
        <w:ind w:firstLine="720"/>
        <w:rPr>
          <w:rFonts w:ascii="Times New Roman" w:hAnsi="Times New Roman" w:cs="Times New Roman"/>
        </w:rPr>
      </w:pPr>
      <w:r w:rsidRPr="009B2091">
        <w:rPr>
          <w:rFonts w:ascii="Times New Roman" w:hAnsi="Times New Roman" w:cs="Times New Roman"/>
        </w:rPr>
        <w:t>At the same time as the United Daughters of the Confederacy w</w:t>
      </w:r>
      <w:r w:rsidR="00E101DC">
        <w:rPr>
          <w:rFonts w:ascii="Times New Roman" w:hAnsi="Times New Roman" w:cs="Times New Roman"/>
        </w:rPr>
        <w:t>ere making these approaches to city h</w:t>
      </w:r>
      <w:r w:rsidRPr="009B2091">
        <w:rPr>
          <w:rFonts w:ascii="Times New Roman" w:hAnsi="Times New Roman" w:cs="Times New Roman"/>
        </w:rPr>
        <w:t xml:space="preserve">all and </w:t>
      </w:r>
      <w:r w:rsidR="00BE60EF">
        <w:rPr>
          <w:rFonts w:ascii="Times New Roman" w:hAnsi="Times New Roman" w:cs="Times New Roman"/>
        </w:rPr>
        <w:t xml:space="preserve">to </w:t>
      </w:r>
      <w:r w:rsidRPr="009B2091">
        <w:rPr>
          <w:rFonts w:ascii="Times New Roman" w:hAnsi="Times New Roman" w:cs="Times New Roman"/>
        </w:rPr>
        <w:t>the parks department, the Maryland chapters of that same group were conducting fundraisers in cities and towns across the state for the anticipated memorial project. While the monuments to the Confederacy were to be erected in the City of Baltimore, Maryland’s largest and most prominent</w:t>
      </w:r>
      <w:r w:rsidR="00E101DC">
        <w:rPr>
          <w:rFonts w:ascii="Times New Roman" w:hAnsi="Times New Roman" w:cs="Times New Roman"/>
        </w:rPr>
        <w:t xml:space="preserve"> town</w:t>
      </w:r>
      <w:r w:rsidRPr="009B2091">
        <w:rPr>
          <w:rFonts w:ascii="Times New Roman" w:hAnsi="Times New Roman" w:cs="Times New Roman"/>
        </w:rPr>
        <w:t xml:space="preserve">, efforts were made on a statewide level in order to </w:t>
      </w:r>
      <w:r w:rsidR="0053249F" w:rsidRPr="009B2091">
        <w:rPr>
          <w:rFonts w:ascii="Times New Roman" w:hAnsi="Times New Roman" w:cs="Times New Roman"/>
        </w:rPr>
        <w:t>ornament the monumental city. According to the Baltimore Sun of June 6, 1899, a Confederate group based in Cambridge, Maryland host</w:t>
      </w:r>
      <w:r w:rsidR="00E101DC">
        <w:rPr>
          <w:rFonts w:ascii="Times New Roman" w:hAnsi="Times New Roman" w:cs="Times New Roman"/>
        </w:rPr>
        <w:t>ed</w:t>
      </w:r>
      <w:r w:rsidR="0053249F" w:rsidRPr="009B2091">
        <w:rPr>
          <w:rFonts w:ascii="Times New Roman" w:hAnsi="Times New Roman" w:cs="Times New Roman"/>
        </w:rPr>
        <w:t xml:space="preserve"> a ball on June 15 to raise funds for a Baltimore monument to Confederate Soldiers.</w:t>
      </w:r>
      <w:r w:rsidR="0053249F" w:rsidRPr="00245313">
        <w:rPr>
          <w:rStyle w:val="FootnoteReference"/>
        </w:rPr>
        <w:footnoteReference w:id="31"/>
      </w:r>
      <w:r w:rsidR="0053249F" w:rsidRPr="009B2091">
        <w:rPr>
          <w:rFonts w:ascii="Times New Roman" w:hAnsi="Times New Roman" w:cs="Times New Roman"/>
        </w:rPr>
        <w:t xml:space="preserve"> The Baltimore Sun then reported upon the success of that ball, and noted all of those present and the materials of which the young ladies’ gowns were made.</w:t>
      </w:r>
      <w:r w:rsidR="0053249F" w:rsidRPr="00245313">
        <w:rPr>
          <w:rStyle w:val="FootnoteReference"/>
        </w:rPr>
        <w:footnoteReference w:id="32"/>
      </w:r>
      <w:r w:rsidR="0053249F" w:rsidRPr="009B2091">
        <w:rPr>
          <w:rFonts w:ascii="Times New Roman" w:hAnsi="Times New Roman" w:cs="Times New Roman"/>
        </w:rPr>
        <w:t xml:space="preserve"> In Jessup, Maryland, an entertainment was given to help support the fund</w:t>
      </w:r>
      <w:r w:rsidR="00E30EC2">
        <w:rPr>
          <w:rFonts w:ascii="Times New Roman" w:hAnsi="Times New Roman" w:cs="Times New Roman"/>
        </w:rPr>
        <w:t>,</w:t>
      </w:r>
      <w:r w:rsidR="0053249F" w:rsidRPr="009B2091">
        <w:rPr>
          <w:rFonts w:ascii="Times New Roman" w:hAnsi="Times New Roman" w:cs="Times New Roman"/>
        </w:rPr>
        <w:t xml:space="preserve"> including children reenacting various theatrical scenes, followed by an “old-time minstrel performance” </w:t>
      </w:r>
      <w:r w:rsidR="00A85A3B">
        <w:rPr>
          <w:rFonts w:ascii="Times New Roman" w:hAnsi="Times New Roman" w:cs="Times New Roman"/>
        </w:rPr>
        <w:t xml:space="preserve">and “original darky sketch” </w:t>
      </w:r>
      <w:r w:rsidR="0053249F" w:rsidRPr="009B2091">
        <w:rPr>
          <w:rFonts w:ascii="Times New Roman" w:hAnsi="Times New Roman" w:cs="Times New Roman"/>
        </w:rPr>
        <w:t>in which several women of the chapter were participants.</w:t>
      </w:r>
      <w:r w:rsidR="0053249F" w:rsidRPr="00245313">
        <w:rPr>
          <w:rStyle w:val="FootnoteReference"/>
        </w:rPr>
        <w:footnoteReference w:id="33"/>
      </w:r>
      <w:r w:rsidR="0053249F" w:rsidRPr="009B2091">
        <w:rPr>
          <w:rFonts w:ascii="Times New Roman" w:hAnsi="Times New Roman" w:cs="Times New Roman"/>
        </w:rPr>
        <w:t xml:space="preserve"> A bazar was also held in Baltimore to benefit the monument, A performance of a concert entitled “In A Persian Garden</w:t>
      </w:r>
      <w:r w:rsidR="00E30EC2">
        <w:rPr>
          <w:rFonts w:ascii="Times New Roman" w:hAnsi="Times New Roman" w:cs="Times New Roman"/>
        </w:rPr>
        <w:t>,”</w:t>
      </w:r>
      <w:r w:rsidR="0053249F" w:rsidRPr="009B2091">
        <w:rPr>
          <w:rFonts w:ascii="Times New Roman" w:hAnsi="Times New Roman" w:cs="Times New Roman"/>
        </w:rPr>
        <w:t xml:space="preserve"> including singers and pianists from both New York and Baltimore, was </w:t>
      </w:r>
      <w:r w:rsidR="00E30EC2">
        <w:rPr>
          <w:rFonts w:ascii="Times New Roman" w:hAnsi="Times New Roman" w:cs="Times New Roman"/>
        </w:rPr>
        <w:t>also performed in honor of the C</w:t>
      </w:r>
      <w:r w:rsidR="0053249F" w:rsidRPr="009B2091">
        <w:rPr>
          <w:rFonts w:ascii="Times New Roman" w:hAnsi="Times New Roman" w:cs="Times New Roman"/>
        </w:rPr>
        <w:t>onfederate monument at Lehmann’s Hall.</w:t>
      </w:r>
      <w:r w:rsidR="0053249F" w:rsidRPr="00245313">
        <w:rPr>
          <w:rStyle w:val="FootnoteReference"/>
        </w:rPr>
        <w:footnoteReference w:id="34"/>
      </w:r>
      <w:r w:rsidR="0053249F" w:rsidRPr="009B2091">
        <w:rPr>
          <w:rFonts w:ascii="Times New Roman" w:hAnsi="Times New Roman" w:cs="Times New Roman"/>
        </w:rPr>
        <w:t xml:space="preserve"> These various efforts involved the participation of large groups of Maryland women engaged in the cause of </w:t>
      </w:r>
      <w:r w:rsidR="0053249F" w:rsidRPr="009B2091">
        <w:rPr>
          <w:rFonts w:ascii="Times New Roman" w:hAnsi="Times New Roman" w:cs="Times New Roman"/>
        </w:rPr>
        <w:lastRenderedPageBreak/>
        <w:t>construction a Confederate monument in Baltimore to represent the state’s contributions</w:t>
      </w:r>
      <w:r w:rsidR="00E30EC2">
        <w:rPr>
          <w:rFonts w:ascii="Times New Roman" w:hAnsi="Times New Roman" w:cs="Times New Roman"/>
        </w:rPr>
        <w:t xml:space="preserve"> to the </w:t>
      </w:r>
      <w:r w:rsidR="00BE60EF">
        <w:rPr>
          <w:rFonts w:ascii="Times New Roman" w:hAnsi="Times New Roman" w:cs="Times New Roman"/>
        </w:rPr>
        <w:t>Confederacy.</w:t>
      </w:r>
    </w:p>
    <w:p w14:paraId="04F6F59B" w14:textId="77777777" w:rsidR="003668FF" w:rsidRPr="009B2091" w:rsidRDefault="003668FF" w:rsidP="0053249F">
      <w:pPr>
        <w:spacing w:line="480" w:lineRule="auto"/>
        <w:ind w:firstLine="720"/>
        <w:rPr>
          <w:rFonts w:ascii="Times New Roman" w:hAnsi="Times New Roman" w:cs="Times New Roman"/>
        </w:rPr>
      </w:pPr>
      <w:r w:rsidRPr="009B2091">
        <w:rPr>
          <w:rFonts w:ascii="Times New Roman" w:hAnsi="Times New Roman" w:cs="Times New Roman"/>
        </w:rPr>
        <w:t xml:space="preserve">Following the legislative and fundraising success of the Daughters, Mrs. D. Giraud Wright delivered a speech </w:t>
      </w:r>
      <w:r w:rsidR="00E30EC2">
        <w:rPr>
          <w:rFonts w:ascii="Times New Roman" w:hAnsi="Times New Roman" w:cs="Times New Roman"/>
        </w:rPr>
        <w:t xml:space="preserve">in 1902 </w:t>
      </w:r>
      <w:r w:rsidR="007A02B2">
        <w:rPr>
          <w:rFonts w:ascii="Times New Roman" w:hAnsi="Times New Roman" w:cs="Times New Roman"/>
        </w:rPr>
        <w:t xml:space="preserve">that </w:t>
      </w:r>
      <w:r w:rsidRPr="009B2091">
        <w:rPr>
          <w:rFonts w:ascii="Times New Roman" w:hAnsi="Times New Roman" w:cs="Times New Roman"/>
        </w:rPr>
        <w:t>reveled in the glory of success in this undertaking. “The sculptor, with a happy felicity and a poetic interpretation simply marvelous, has portrayed in this group the spirit of our motto</w:t>
      </w:r>
      <w:proofErr w:type="gramStart"/>
      <w:r w:rsidRPr="009B2091">
        <w:rPr>
          <w:rFonts w:ascii="Times New Roman" w:hAnsi="Times New Roman" w:cs="Times New Roman"/>
        </w:rPr>
        <w:t>-‘</w:t>
      </w:r>
      <w:proofErr w:type="gramEnd"/>
      <w:r w:rsidRPr="009B2091">
        <w:rPr>
          <w:rFonts w:ascii="Times New Roman" w:hAnsi="Times New Roman" w:cs="Times New Roman"/>
        </w:rPr>
        <w:t>Glory stands beside our grief!</w:t>
      </w:r>
      <w:r w:rsidR="00E30EC2">
        <w:rPr>
          <w:rFonts w:ascii="Times New Roman" w:hAnsi="Times New Roman" w:cs="Times New Roman"/>
        </w:rPr>
        <w:t>’</w:t>
      </w:r>
      <w:r w:rsidRPr="009B2091">
        <w:rPr>
          <w:rFonts w:ascii="Times New Roman" w:hAnsi="Times New Roman" w:cs="Times New Roman"/>
        </w:rPr>
        <w:t xml:space="preserve"> It is veritably an apotheosis of the Confederac</w:t>
      </w:r>
      <w:r w:rsidR="00212E75">
        <w:rPr>
          <w:rFonts w:ascii="Times New Roman" w:hAnsi="Times New Roman" w:cs="Times New Roman"/>
        </w:rPr>
        <w:t xml:space="preserve">y.” Wright hailed the valor of </w:t>
      </w:r>
      <w:r w:rsidRPr="009B2091">
        <w:rPr>
          <w:rFonts w:ascii="Times New Roman" w:hAnsi="Times New Roman" w:cs="Times New Roman"/>
        </w:rPr>
        <w:t>Confederate</w:t>
      </w:r>
      <w:r w:rsidR="00212E75">
        <w:rPr>
          <w:rFonts w:ascii="Times New Roman" w:hAnsi="Times New Roman" w:cs="Times New Roman"/>
        </w:rPr>
        <w:t>,</w:t>
      </w:r>
      <w:r w:rsidRPr="009B2091">
        <w:rPr>
          <w:rFonts w:ascii="Times New Roman" w:hAnsi="Times New Roman" w:cs="Times New Roman"/>
        </w:rPr>
        <w:t xml:space="preserve"> “They displayed a sublime courage that compelled the admiration of the world, and which has made the name of the Confederate soldier the synonym for incomparable valor.” Wright described the monument and its composition at length and extolled the nobility of the statue and those whom it represented. “The subject embraces and typifies the sentiment lying deep in all our hearts; that which we feel but cannot express is here expressed for us, and better than that, for all to see that our beloved south, though conquered, was never humiliated.”</w:t>
      </w:r>
      <w:r w:rsidRPr="00245313">
        <w:rPr>
          <w:rStyle w:val="FootnoteReference"/>
        </w:rPr>
        <w:footnoteReference w:id="35"/>
      </w:r>
      <w:r w:rsidRPr="009B2091">
        <w:rPr>
          <w:rFonts w:ascii="Times New Roman" w:hAnsi="Times New Roman" w:cs="Times New Roman"/>
        </w:rPr>
        <w:t xml:space="preserve"> This speech also displayed the wish of many Marylanders sympathetic to the C</w:t>
      </w:r>
      <w:r w:rsidR="00E30EC2">
        <w:rPr>
          <w:rFonts w:ascii="Times New Roman" w:hAnsi="Times New Roman" w:cs="Times New Roman"/>
        </w:rPr>
        <w:t>onfederate cause: that Maryland</w:t>
      </w:r>
      <w:r w:rsidRPr="009B2091">
        <w:rPr>
          <w:rFonts w:ascii="Times New Roman" w:hAnsi="Times New Roman" w:cs="Times New Roman"/>
        </w:rPr>
        <w:t xml:space="preserve"> be viewed as a Southern state </w:t>
      </w:r>
      <w:r w:rsidR="007A02B2">
        <w:rPr>
          <w:rFonts w:ascii="Times New Roman" w:hAnsi="Times New Roman" w:cs="Times New Roman"/>
        </w:rPr>
        <w:t xml:space="preserve">that </w:t>
      </w:r>
      <w:r w:rsidRPr="009B2091">
        <w:rPr>
          <w:rFonts w:ascii="Times New Roman" w:hAnsi="Times New Roman" w:cs="Times New Roman"/>
        </w:rPr>
        <w:t>had contributed to the war effort</w:t>
      </w:r>
      <w:r w:rsidR="00115B2B">
        <w:rPr>
          <w:rFonts w:ascii="Times New Roman" w:hAnsi="Times New Roman" w:cs="Times New Roman"/>
        </w:rPr>
        <w:t xml:space="preserve"> </w:t>
      </w:r>
      <w:r w:rsidRPr="009B2091">
        <w:rPr>
          <w:rFonts w:ascii="Times New Roman" w:hAnsi="Times New Roman" w:cs="Times New Roman"/>
        </w:rPr>
        <w:t>despite considerable obstacles.</w:t>
      </w:r>
    </w:p>
    <w:p w14:paraId="1138ED10" w14:textId="77777777" w:rsidR="00474039" w:rsidRPr="009B2091" w:rsidRDefault="00455484" w:rsidP="00B6236E">
      <w:pPr>
        <w:spacing w:line="480" w:lineRule="auto"/>
        <w:ind w:firstLine="720"/>
        <w:rPr>
          <w:rFonts w:ascii="Times New Roman" w:hAnsi="Times New Roman" w:cs="Times New Roman"/>
        </w:rPr>
      </w:pPr>
      <w:r w:rsidRPr="009B2091">
        <w:rPr>
          <w:rFonts w:ascii="Times New Roman" w:hAnsi="Times New Roman" w:cs="Times New Roman"/>
        </w:rPr>
        <w:t>The Baltimore Sun</w:t>
      </w:r>
      <w:r w:rsidR="00E30EC2">
        <w:rPr>
          <w:rFonts w:ascii="Times New Roman" w:hAnsi="Times New Roman" w:cs="Times New Roman"/>
        </w:rPr>
        <w:t xml:space="preserve">, </w:t>
      </w:r>
      <w:r w:rsidR="00E30EC2" w:rsidRPr="009B2091">
        <w:rPr>
          <w:rFonts w:ascii="Times New Roman" w:hAnsi="Times New Roman" w:cs="Times New Roman"/>
        </w:rPr>
        <w:t>in an article dated to March 3, 1903</w:t>
      </w:r>
      <w:r w:rsidR="00E30EC2">
        <w:rPr>
          <w:rFonts w:ascii="Times New Roman" w:hAnsi="Times New Roman" w:cs="Times New Roman"/>
        </w:rPr>
        <w:t>,</w:t>
      </w:r>
      <w:r w:rsidRPr="009B2091">
        <w:rPr>
          <w:rFonts w:ascii="Times New Roman" w:hAnsi="Times New Roman" w:cs="Times New Roman"/>
        </w:rPr>
        <w:t xml:space="preserve"> recorded the placement of the monument in the presence of a delegation of the United Daughters of the Confederacy. Following the pla</w:t>
      </w:r>
      <w:r w:rsidR="00E30EC2">
        <w:rPr>
          <w:rFonts w:ascii="Times New Roman" w:hAnsi="Times New Roman" w:cs="Times New Roman"/>
        </w:rPr>
        <w:t>cement of the statue</w:t>
      </w:r>
      <w:r w:rsidRPr="009B2091">
        <w:rPr>
          <w:rFonts w:ascii="Times New Roman" w:hAnsi="Times New Roman" w:cs="Times New Roman"/>
        </w:rPr>
        <w:t xml:space="preserve"> </w:t>
      </w:r>
      <w:r w:rsidR="00E30EC2">
        <w:rPr>
          <w:rFonts w:ascii="Times New Roman" w:hAnsi="Times New Roman" w:cs="Times New Roman"/>
        </w:rPr>
        <w:t xml:space="preserve">on </w:t>
      </w:r>
      <w:r w:rsidR="00115B2B">
        <w:rPr>
          <w:rFonts w:ascii="Times New Roman" w:hAnsi="Times New Roman" w:cs="Times New Roman"/>
        </w:rPr>
        <w:t xml:space="preserve">its </w:t>
      </w:r>
      <w:r w:rsidR="00E30EC2">
        <w:rPr>
          <w:rFonts w:ascii="Times New Roman" w:hAnsi="Times New Roman" w:cs="Times New Roman"/>
        </w:rPr>
        <w:t>pedestal, the monument was</w:t>
      </w:r>
      <w:r w:rsidRPr="009B2091">
        <w:rPr>
          <w:rFonts w:ascii="Times New Roman" w:hAnsi="Times New Roman" w:cs="Times New Roman"/>
        </w:rPr>
        <w:t xml:space="preserve"> covered until the anticipated May unveiling. The statuary group was described as “beautiful and extremely impressive” and as standing twenty-four feet in height.</w:t>
      </w:r>
      <w:r w:rsidR="00212E75">
        <w:rPr>
          <w:rFonts w:ascii="Times New Roman" w:hAnsi="Times New Roman" w:cs="Times New Roman"/>
        </w:rPr>
        <w:t xml:space="preserve"> </w:t>
      </w:r>
      <w:r w:rsidR="00212E75" w:rsidRPr="009B2091">
        <w:rPr>
          <w:rFonts w:ascii="Times New Roman" w:hAnsi="Times New Roman" w:cs="Times New Roman"/>
        </w:rPr>
        <w:t>The statue was a figural group of three bronze figures atop a granite pedestal, an angel of glory descending to carry away a y</w:t>
      </w:r>
      <w:r w:rsidR="00212E75">
        <w:rPr>
          <w:rFonts w:ascii="Times New Roman" w:hAnsi="Times New Roman" w:cs="Times New Roman"/>
        </w:rPr>
        <w:t xml:space="preserve">oung, dying </w:t>
      </w:r>
      <w:r w:rsidR="00212E75">
        <w:rPr>
          <w:rFonts w:ascii="Times New Roman" w:hAnsi="Times New Roman" w:cs="Times New Roman"/>
        </w:rPr>
        <w:lastRenderedPageBreak/>
        <w:t>Confederate soldier</w:t>
      </w:r>
      <w:r w:rsidR="00212E75" w:rsidRPr="009B2091">
        <w:rPr>
          <w:rFonts w:ascii="Times New Roman" w:hAnsi="Times New Roman" w:cs="Times New Roman"/>
        </w:rPr>
        <w:t xml:space="preserve"> held by a young woman as he grasps the Confederate flag in one hand.</w:t>
      </w:r>
      <w:r w:rsidR="00212E75" w:rsidRPr="00245313">
        <w:rPr>
          <w:rStyle w:val="FootnoteReference"/>
        </w:rPr>
        <w:footnoteReference w:id="36"/>
      </w:r>
      <w:r w:rsidR="00212E75" w:rsidRPr="009B2091">
        <w:rPr>
          <w:rFonts w:ascii="Times New Roman" w:hAnsi="Times New Roman" w:cs="Times New Roman"/>
        </w:rPr>
        <w:t xml:space="preserve"> </w:t>
      </w:r>
      <w:r w:rsidRPr="009B2091">
        <w:rPr>
          <w:rFonts w:ascii="Times New Roman" w:hAnsi="Times New Roman" w:cs="Times New Roman"/>
        </w:rPr>
        <w:t xml:space="preserve"> The base of Missouri granite “blending harmoniously” with the bronze statuary group. The composition of the sculptures </w:t>
      </w:r>
      <w:r w:rsidR="00D640DF" w:rsidRPr="009B2091">
        <w:rPr>
          <w:rFonts w:ascii="Times New Roman" w:hAnsi="Times New Roman" w:cs="Times New Roman"/>
        </w:rPr>
        <w:t>was</w:t>
      </w:r>
      <w:r w:rsidRPr="009B2091">
        <w:rPr>
          <w:rFonts w:ascii="Times New Roman" w:hAnsi="Times New Roman" w:cs="Times New Roman"/>
        </w:rPr>
        <w:t xml:space="preserve"> praised for their commemoration of “the valor, suffering and patience of the heroes of the Confederacy and the place given them by fame.” </w:t>
      </w:r>
      <w:r w:rsidR="00F918EC" w:rsidRPr="009B2091">
        <w:rPr>
          <w:rFonts w:ascii="Times New Roman" w:hAnsi="Times New Roman" w:cs="Times New Roman"/>
        </w:rPr>
        <w:t>The figures were cast by the Henry Bonnard Bronze Company of New York.</w:t>
      </w:r>
      <w:r w:rsidR="00F918EC" w:rsidRPr="00245313">
        <w:rPr>
          <w:rStyle w:val="FootnoteReference"/>
        </w:rPr>
        <w:footnoteReference w:id="37"/>
      </w:r>
      <w:r w:rsidR="00F918EC" w:rsidRPr="009B2091">
        <w:rPr>
          <w:rFonts w:ascii="Times New Roman" w:hAnsi="Times New Roman" w:cs="Times New Roman"/>
        </w:rPr>
        <w:t xml:space="preserve"> </w:t>
      </w:r>
    </w:p>
    <w:p w14:paraId="4FEB49AA" w14:textId="77777777" w:rsidR="00B6236E" w:rsidRPr="009B2091" w:rsidRDefault="00B6236E" w:rsidP="00B6236E">
      <w:pPr>
        <w:spacing w:line="480" w:lineRule="auto"/>
        <w:ind w:firstLine="720"/>
        <w:rPr>
          <w:rFonts w:ascii="Times New Roman" w:hAnsi="Times New Roman" w:cs="Times New Roman"/>
        </w:rPr>
      </w:pPr>
      <w:r w:rsidRPr="009B2091">
        <w:rPr>
          <w:rFonts w:ascii="Times New Roman" w:hAnsi="Times New Roman" w:cs="Times New Roman"/>
        </w:rPr>
        <w:t>The unveiling of the monument was scheduled to take place o</w:t>
      </w:r>
      <w:r w:rsidR="00212E75">
        <w:rPr>
          <w:rFonts w:ascii="Times New Roman" w:hAnsi="Times New Roman" w:cs="Times New Roman"/>
        </w:rPr>
        <w:t xml:space="preserve">n the afternoon of May 2, 1903, </w:t>
      </w:r>
      <w:r w:rsidRPr="009B2091">
        <w:rPr>
          <w:rFonts w:ascii="Times New Roman" w:hAnsi="Times New Roman" w:cs="Times New Roman"/>
        </w:rPr>
        <w:t>as a grand civic occasion.  The monument was presented to the city on behalf of the United Daughters of the Confederacy by George W. Booth and</w:t>
      </w:r>
      <w:r w:rsidR="00212E75">
        <w:rPr>
          <w:rFonts w:ascii="Times New Roman" w:hAnsi="Times New Roman" w:cs="Times New Roman"/>
        </w:rPr>
        <w:t xml:space="preserve"> Mayor Hayes accepted this gift</w:t>
      </w:r>
      <w:r w:rsidRPr="009B2091">
        <w:rPr>
          <w:rFonts w:ascii="Times New Roman" w:hAnsi="Times New Roman" w:cs="Times New Roman"/>
        </w:rPr>
        <w:t>. The speaker for the day was McHenry Howard,</w:t>
      </w:r>
      <w:r w:rsidR="00212E75">
        <w:rPr>
          <w:rFonts w:ascii="Times New Roman" w:hAnsi="Times New Roman" w:cs="Times New Roman"/>
        </w:rPr>
        <w:t xml:space="preserve"> a Confederate veteran and a grandson of Francis Scott Key.</w:t>
      </w:r>
      <w:r w:rsidRPr="009B2091">
        <w:rPr>
          <w:rFonts w:ascii="Times New Roman" w:hAnsi="Times New Roman" w:cs="Times New Roman"/>
        </w:rPr>
        <w:t xml:space="preserve"> Margaret Lloyd Trimble, the great-granddaughter of Confederate Major General Isaac Trimble, and Nannie Young Hardcastle, great-granddaughter of the Confederate Admiral Franklin Buchanan</w:t>
      </w:r>
      <w:r w:rsidR="00212E75">
        <w:rPr>
          <w:rFonts w:ascii="Times New Roman" w:hAnsi="Times New Roman" w:cs="Times New Roman"/>
        </w:rPr>
        <w:t>, unveiled the monument</w:t>
      </w:r>
      <w:r w:rsidRPr="009B2091">
        <w:rPr>
          <w:rFonts w:ascii="Times New Roman" w:hAnsi="Times New Roman" w:cs="Times New Roman"/>
        </w:rPr>
        <w:t>. A platform had been constructed near the monument with room for seven hundred people, and instructions made so as to prevent overcrowding. A group of young women received</w:t>
      </w:r>
      <w:r w:rsidR="00212E75">
        <w:rPr>
          <w:rFonts w:ascii="Times New Roman" w:hAnsi="Times New Roman" w:cs="Times New Roman"/>
        </w:rPr>
        <w:t xml:space="preserve"> offerings of flowers and palms</w:t>
      </w:r>
      <w:r w:rsidRPr="009B2091">
        <w:rPr>
          <w:rFonts w:ascii="Times New Roman" w:hAnsi="Times New Roman" w:cs="Times New Roman"/>
        </w:rPr>
        <w:t xml:space="preserve"> placed at the base of the monument during the course of the unveiling.</w:t>
      </w:r>
      <w:r w:rsidRPr="00245313">
        <w:rPr>
          <w:rStyle w:val="FootnoteReference"/>
        </w:rPr>
        <w:footnoteReference w:id="38"/>
      </w:r>
      <w:r w:rsidRPr="009B2091">
        <w:rPr>
          <w:rFonts w:ascii="Times New Roman" w:hAnsi="Times New Roman" w:cs="Times New Roman"/>
        </w:rPr>
        <w:t xml:space="preserve"> Marching that day were several divisions of former Confederate soldiers and sailors, including those housed at the Confederate soldiers</w:t>
      </w:r>
      <w:r w:rsidR="00D640DF">
        <w:rPr>
          <w:rFonts w:ascii="Times New Roman" w:hAnsi="Times New Roman" w:cs="Times New Roman"/>
        </w:rPr>
        <w:t>’</w:t>
      </w:r>
      <w:r w:rsidRPr="009B2091">
        <w:rPr>
          <w:rFonts w:ascii="Times New Roman" w:hAnsi="Times New Roman" w:cs="Times New Roman"/>
        </w:rPr>
        <w:t xml:space="preserve"> home in Pikesville</w:t>
      </w:r>
      <w:r w:rsidR="00E30EC2">
        <w:rPr>
          <w:rFonts w:ascii="Times New Roman" w:hAnsi="Times New Roman" w:cs="Times New Roman"/>
        </w:rPr>
        <w:t>,</w:t>
      </w:r>
      <w:r w:rsidRPr="009B2091">
        <w:rPr>
          <w:rFonts w:ascii="Times New Roman" w:hAnsi="Times New Roman" w:cs="Times New Roman"/>
        </w:rPr>
        <w:t xml:space="preserve"> as well as those members of Confederate Veterans</w:t>
      </w:r>
      <w:r w:rsidR="00E30EC2">
        <w:rPr>
          <w:rFonts w:ascii="Times New Roman" w:hAnsi="Times New Roman" w:cs="Times New Roman"/>
        </w:rPr>
        <w:t>’</w:t>
      </w:r>
      <w:r w:rsidRPr="009B2091">
        <w:rPr>
          <w:rFonts w:ascii="Times New Roman" w:hAnsi="Times New Roman" w:cs="Times New Roman"/>
        </w:rPr>
        <w:t xml:space="preserve"> camps in gray uniforms with banners from various infantry and cavalry regiments. Southern tunes such as </w:t>
      </w:r>
      <w:r w:rsidR="00E26D9B">
        <w:rPr>
          <w:rFonts w:ascii="Times New Roman" w:hAnsi="Times New Roman" w:cs="Times New Roman"/>
        </w:rPr>
        <w:t>“</w:t>
      </w:r>
      <w:r w:rsidRPr="009B2091">
        <w:rPr>
          <w:rFonts w:ascii="Times New Roman" w:hAnsi="Times New Roman" w:cs="Times New Roman"/>
        </w:rPr>
        <w:t>Dixie</w:t>
      </w:r>
      <w:r w:rsidR="00E26D9B">
        <w:rPr>
          <w:rFonts w:ascii="Times New Roman" w:hAnsi="Times New Roman" w:cs="Times New Roman"/>
        </w:rPr>
        <w:t>”</w:t>
      </w:r>
      <w:r w:rsidRPr="009B2091">
        <w:rPr>
          <w:rFonts w:ascii="Times New Roman" w:hAnsi="Times New Roman" w:cs="Times New Roman"/>
        </w:rPr>
        <w:t xml:space="preserve"> were played as the crowds gathered around the monument and Confederate flags waved. </w:t>
      </w:r>
      <w:r w:rsidR="00212E75">
        <w:rPr>
          <w:rFonts w:ascii="Times New Roman" w:hAnsi="Times New Roman" w:cs="Times New Roman"/>
        </w:rPr>
        <w:lastRenderedPageBreak/>
        <w:t>T</w:t>
      </w:r>
      <w:r w:rsidRPr="009B2091">
        <w:rPr>
          <w:rFonts w:ascii="Times New Roman" w:hAnsi="Times New Roman" w:cs="Times New Roman"/>
        </w:rPr>
        <w:t>he two young women</w:t>
      </w:r>
      <w:r w:rsidR="00212E75">
        <w:rPr>
          <w:rFonts w:ascii="Times New Roman" w:hAnsi="Times New Roman" w:cs="Times New Roman"/>
        </w:rPr>
        <w:t xml:space="preserve"> removed t</w:t>
      </w:r>
      <w:r w:rsidR="00212E75" w:rsidRPr="009B2091">
        <w:rPr>
          <w:rFonts w:ascii="Times New Roman" w:hAnsi="Times New Roman" w:cs="Times New Roman"/>
        </w:rPr>
        <w:t>he canvas sheets ov</w:t>
      </w:r>
      <w:r w:rsidR="00212E75">
        <w:rPr>
          <w:rFonts w:ascii="Times New Roman" w:hAnsi="Times New Roman" w:cs="Times New Roman"/>
        </w:rPr>
        <w:t>er the monument</w:t>
      </w:r>
      <w:r w:rsidRPr="009B2091">
        <w:rPr>
          <w:rFonts w:ascii="Times New Roman" w:hAnsi="Times New Roman" w:cs="Times New Roman"/>
        </w:rPr>
        <w:t>, and the crowd applauded the sight of the new memorial.</w:t>
      </w:r>
      <w:r w:rsidRPr="00245313">
        <w:rPr>
          <w:rStyle w:val="FootnoteReference"/>
        </w:rPr>
        <w:footnoteReference w:id="39"/>
      </w:r>
      <w:r w:rsidRPr="009B2091">
        <w:rPr>
          <w:rFonts w:ascii="Times New Roman" w:hAnsi="Times New Roman" w:cs="Times New Roman"/>
        </w:rPr>
        <w:t xml:space="preserve"> </w:t>
      </w:r>
    </w:p>
    <w:p w14:paraId="1075EA35" w14:textId="77777777" w:rsidR="00C47FA5" w:rsidRPr="009B2091" w:rsidRDefault="00E26D9B" w:rsidP="007B5BD0">
      <w:pPr>
        <w:spacing w:line="480" w:lineRule="auto"/>
        <w:ind w:firstLine="720"/>
        <w:rPr>
          <w:rFonts w:ascii="Times New Roman" w:hAnsi="Times New Roman" w:cs="Times New Roman"/>
        </w:rPr>
      </w:pPr>
      <w:r>
        <w:rPr>
          <w:rFonts w:ascii="Times New Roman" w:hAnsi="Times New Roman" w:cs="Times New Roman"/>
        </w:rPr>
        <w:t>This monument was i</w:t>
      </w:r>
      <w:r w:rsidR="007B5BD0" w:rsidRPr="009B2091">
        <w:rPr>
          <w:rFonts w:ascii="Times New Roman" w:hAnsi="Times New Roman" w:cs="Times New Roman"/>
        </w:rPr>
        <w:t xml:space="preserve">ntended to underline the contributions of Maryland, a slaveholding state </w:t>
      </w:r>
      <w:r w:rsidR="007A02B2">
        <w:rPr>
          <w:rFonts w:ascii="Times New Roman" w:hAnsi="Times New Roman" w:cs="Times New Roman"/>
        </w:rPr>
        <w:t xml:space="preserve">that </w:t>
      </w:r>
      <w:r w:rsidR="007B5BD0" w:rsidRPr="009B2091">
        <w:rPr>
          <w:rFonts w:ascii="Times New Roman" w:hAnsi="Times New Roman" w:cs="Times New Roman"/>
        </w:rPr>
        <w:t>had remained within the Union, to the cause of the Confederacy. In a speech given to the people of Pittsburgh by Baltimore’s Mayor, Thomas Hayes, several months after the raising of the memorial, he described the monument in soaring tones of sectional unity. “I bring to you the greetings of the Southern people of Baltimore; they are very nearly 600,000 strong. They cherish as you do the memories of the south. There is to be erected shortly in a selected spot on one of our boulevards leading to our beautiful park the Confederate monument. This monument is beautiful in design and conception; it is a young confederate soldier as he appears after having received his death wound in battle. There descends above him a female figure representing Glory. She bears a laurel wreath to be placed upon his brow. The face of the soldier is expressive of firmness, courage and resignation, and with his left hand still he clings to the Southern flag.”</w:t>
      </w:r>
      <w:r w:rsidR="007B5BD0" w:rsidRPr="00245313">
        <w:rPr>
          <w:rStyle w:val="FootnoteReference"/>
        </w:rPr>
        <w:footnoteReference w:id="40"/>
      </w:r>
      <w:r w:rsidR="007B5BD0" w:rsidRPr="009B2091">
        <w:rPr>
          <w:rFonts w:ascii="Times New Roman" w:hAnsi="Times New Roman" w:cs="Times New Roman"/>
        </w:rPr>
        <w:t xml:space="preserve"> </w:t>
      </w:r>
    </w:p>
    <w:p w14:paraId="16A6B8DD" w14:textId="77777777" w:rsidR="003D442F" w:rsidRPr="009B2091" w:rsidRDefault="003D442F" w:rsidP="007B5BD0">
      <w:pPr>
        <w:spacing w:line="480" w:lineRule="auto"/>
        <w:ind w:firstLine="720"/>
        <w:rPr>
          <w:rFonts w:ascii="Times New Roman" w:hAnsi="Times New Roman" w:cs="Times New Roman"/>
          <w:i/>
        </w:rPr>
      </w:pPr>
      <w:r w:rsidRPr="009B2091">
        <w:rPr>
          <w:rFonts w:ascii="Times New Roman" w:hAnsi="Times New Roman" w:cs="Times New Roman"/>
          <w:i/>
        </w:rPr>
        <w:t>The Confederate Women’s Monument</w:t>
      </w:r>
    </w:p>
    <w:p w14:paraId="150EC650" w14:textId="77777777" w:rsidR="00620E71" w:rsidRPr="009B2091" w:rsidRDefault="0007494E" w:rsidP="00212E75">
      <w:pPr>
        <w:spacing w:line="480" w:lineRule="auto"/>
        <w:ind w:firstLine="720"/>
        <w:rPr>
          <w:rFonts w:ascii="Times New Roman" w:hAnsi="Times New Roman" w:cs="Times New Roman"/>
        </w:rPr>
      </w:pPr>
      <w:r w:rsidRPr="009B2091">
        <w:rPr>
          <w:rFonts w:ascii="Times New Roman" w:hAnsi="Times New Roman" w:cs="Times New Roman"/>
        </w:rPr>
        <w:t>T</w:t>
      </w:r>
      <w:r w:rsidR="00620E71" w:rsidRPr="009B2091">
        <w:rPr>
          <w:rFonts w:ascii="Times New Roman" w:hAnsi="Times New Roman" w:cs="Times New Roman"/>
        </w:rPr>
        <w:t>he Confederate Women’s Monument was located at Bishop Square Park at the intersection of University Parkway and North Charles Street, just north of the Johns Hopkins University Campus.</w:t>
      </w:r>
      <w:r w:rsidR="00620E71" w:rsidRPr="00245313">
        <w:rPr>
          <w:rStyle w:val="FootnoteReference"/>
        </w:rPr>
        <w:footnoteReference w:id="41"/>
      </w:r>
      <w:r w:rsidR="00620E71" w:rsidRPr="009B2091">
        <w:rPr>
          <w:rFonts w:ascii="Times New Roman" w:hAnsi="Times New Roman" w:cs="Times New Roman"/>
        </w:rPr>
        <w:t xml:space="preserve"> The erection of the monument to Maryland’s Confederate Women was part of a larger initiative to commemorate the sacrifices of Confederate women across the South</w:t>
      </w:r>
      <w:r w:rsidR="001A775C">
        <w:rPr>
          <w:rFonts w:ascii="Times New Roman" w:hAnsi="Times New Roman" w:cs="Times New Roman"/>
        </w:rPr>
        <w:t xml:space="preserve"> </w:t>
      </w:r>
      <w:r w:rsidR="001A775C">
        <w:rPr>
          <w:rFonts w:ascii="Times New Roman" w:hAnsi="Times New Roman" w:cs="Times New Roman"/>
        </w:rPr>
        <w:lastRenderedPageBreak/>
        <w:t>which took place between 1912 and 1926</w:t>
      </w:r>
      <w:r w:rsidR="00620E71" w:rsidRPr="009B2091">
        <w:rPr>
          <w:rFonts w:ascii="Times New Roman" w:hAnsi="Times New Roman" w:cs="Times New Roman"/>
        </w:rPr>
        <w:t>.</w:t>
      </w:r>
      <w:r w:rsidR="001A775C" w:rsidRPr="00245313">
        <w:rPr>
          <w:rStyle w:val="FootnoteReference"/>
        </w:rPr>
        <w:footnoteReference w:id="42"/>
      </w:r>
      <w:r w:rsidR="00620E71" w:rsidRPr="009B2091">
        <w:rPr>
          <w:rFonts w:ascii="Times New Roman" w:hAnsi="Times New Roman" w:cs="Times New Roman"/>
        </w:rPr>
        <w:t xml:space="preserve"> </w:t>
      </w:r>
      <w:r w:rsidRPr="009B2091">
        <w:rPr>
          <w:rFonts w:ascii="Times New Roman" w:hAnsi="Times New Roman" w:cs="Times New Roman"/>
        </w:rPr>
        <w:t>The Sons of Confederate Veterans</w:t>
      </w:r>
      <w:r w:rsidR="00115B2B">
        <w:rPr>
          <w:rFonts w:ascii="Times New Roman" w:hAnsi="Times New Roman" w:cs="Times New Roman"/>
        </w:rPr>
        <w:t xml:space="preserve"> </w:t>
      </w:r>
      <w:r w:rsidRPr="009B2091">
        <w:rPr>
          <w:rFonts w:ascii="Times New Roman" w:hAnsi="Times New Roman" w:cs="Times New Roman"/>
        </w:rPr>
        <w:t xml:space="preserve">intended to build an identical monument to Confederate women in each former Confederate state, </w:t>
      </w:r>
      <w:r w:rsidR="00620E71" w:rsidRPr="009B2091">
        <w:rPr>
          <w:rFonts w:ascii="Times New Roman" w:hAnsi="Times New Roman" w:cs="Times New Roman"/>
        </w:rPr>
        <w:t>and in Baltimore, the United Daughters of the Confederacy were anxious to build their own. One woman in the chapter, Mrs. Rosenberg, even offered a personal donation of $500</w:t>
      </w:r>
      <w:r w:rsidR="00004BEC">
        <w:rPr>
          <w:rFonts w:ascii="Times New Roman" w:hAnsi="Times New Roman" w:cs="Times New Roman"/>
        </w:rPr>
        <w:t>.00</w:t>
      </w:r>
      <w:r w:rsidR="00620E71" w:rsidRPr="009B2091">
        <w:rPr>
          <w:rFonts w:ascii="Times New Roman" w:hAnsi="Times New Roman" w:cs="Times New Roman"/>
        </w:rPr>
        <w:t xml:space="preserve">, though the chapter elected to wait until a quorum was achieved and further information </w:t>
      </w:r>
      <w:r w:rsidRPr="009B2091">
        <w:rPr>
          <w:rFonts w:ascii="Times New Roman" w:hAnsi="Times New Roman" w:cs="Times New Roman"/>
        </w:rPr>
        <w:t>became available</w:t>
      </w:r>
      <w:r w:rsidR="00620E71" w:rsidRPr="009B2091">
        <w:rPr>
          <w:rFonts w:ascii="Times New Roman" w:hAnsi="Times New Roman" w:cs="Times New Roman"/>
        </w:rPr>
        <w:t>.</w:t>
      </w:r>
      <w:r w:rsidR="00620E71" w:rsidRPr="00245313">
        <w:rPr>
          <w:rStyle w:val="FootnoteReference"/>
        </w:rPr>
        <w:footnoteReference w:id="43"/>
      </w:r>
      <w:r w:rsidRPr="009B2091">
        <w:rPr>
          <w:rFonts w:ascii="Times New Roman" w:hAnsi="Times New Roman" w:cs="Times New Roman"/>
        </w:rPr>
        <w:t xml:space="preserve"> </w:t>
      </w:r>
    </w:p>
    <w:p w14:paraId="72DA9E3C" w14:textId="77777777" w:rsidR="0007494E" w:rsidRPr="009B2091" w:rsidRDefault="0007494E" w:rsidP="0007494E">
      <w:pPr>
        <w:spacing w:line="480" w:lineRule="auto"/>
        <w:ind w:firstLine="720"/>
        <w:rPr>
          <w:rFonts w:ascii="Times New Roman" w:hAnsi="Times New Roman" w:cs="Times New Roman"/>
        </w:rPr>
      </w:pPr>
      <w:r w:rsidRPr="009B2091">
        <w:rPr>
          <w:rFonts w:ascii="Times New Roman" w:hAnsi="Times New Roman" w:cs="Times New Roman"/>
        </w:rPr>
        <w:t xml:space="preserve">The first of these monuments to Confederate women was erected in the state of South Carolina, where a statue at Columbia had been designed by F. Wellington </w:t>
      </w:r>
      <w:proofErr w:type="spellStart"/>
      <w:r w:rsidRPr="009B2091">
        <w:rPr>
          <w:rFonts w:ascii="Times New Roman" w:hAnsi="Times New Roman" w:cs="Times New Roman"/>
        </w:rPr>
        <w:t>Ruckstuhl</w:t>
      </w:r>
      <w:proofErr w:type="spellEnd"/>
      <w:r w:rsidRPr="009B2091">
        <w:rPr>
          <w:rFonts w:ascii="Times New Roman" w:hAnsi="Times New Roman" w:cs="Times New Roman"/>
        </w:rPr>
        <w:t xml:space="preserve">, the designer of the Confederate Soldiers and Sailors Monument in Baltimore. The Baltimore Sun opined on the sacrifice of Confederate women, and upon the need to honor them in memorial </w:t>
      </w:r>
      <w:r w:rsidR="00004BEC">
        <w:rPr>
          <w:rFonts w:ascii="Times New Roman" w:hAnsi="Times New Roman" w:cs="Times New Roman"/>
        </w:rPr>
        <w:t>form. “The women of war</w:t>
      </w:r>
      <w:r w:rsidRPr="009B2091">
        <w:rPr>
          <w:rFonts w:ascii="Times New Roman" w:hAnsi="Times New Roman" w:cs="Times New Roman"/>
        </w:rPr>
        <w:t>time added to the courage of the Spartan mother, the gentleness and tenderness, the warm-heartedness of the sweet South. The veterans will not rest until a monument stands in every southern State to commemorate their lives and virtues, the service they rendered to their section and the priceless heritage they have handed down to their descendants.”</w:t>
      </w:r>
      <w:r w:rsidRPr="00245313">
        <w:rPr>
          <w:rStyle w:val="FootnoteReference"/>
        </w:rPr>
        <w:footnoteReference w:id="44"/>
      </w:r>
      <w:r w:rsidRPr="009B2091">
        <w:rPr>
          <w:rFonts w:ascii="Times New Roman" w:hAnsi="Times New Roman" w:cs="Times New Roman"/>
        </w:rPr>
        <w:t xml:space="preserve"> </w:t>
      </w:r>
    </w:p>
    <w:p w14:paraId="47F56652" w14:textId="77777777" w:rsidR="0007494E" w:rsidRPr="009B2091" w:rsidRDefault="0007494E" w:rsidP="0007494E">
      <w:pPr>
        <w:spacing w:line="480" w:lineRule="auto"/>
        <w:ind w:firstLine="720"/>
        <w:rPr>
          <w:rFonts w:ascii="Times New Roman" w:hAnsi="Times New Roman" w:cs="Times New Roman"/>
        </w:rPr>
      </w:pPr>
      <w:r w:rsidRPr="009B2091">
        <w:rPr>
          <w:rFonts w:ascii="Times New Roman" w:hAnsi="Times New Roman" w:cs="Times New Roman"/>
        </w:rPr>
        <w:t xml:space="preserve">The monument to Confederate women was initially the project of the Maryland chapter of the Sons of Confederate Veterans, before the leader of that group, Andrew C. </w:t>
      </w:r>
      <w:proofErr w:type="spellStart"/>
      <w:r w:rsidRPr="009B2091">
        <w:rPr>
          <w:rFonts w:ascii="Times New Roman" w:hAnsi="Times New Roman" w:cs="Times New Roman"/>
        </w:rPr>
        <w:t>Trippe</w:t>
      </w:r>
      <w:proofErr w:type="spellEnd"/>
      <w:r w:rsidRPr="009B2091">
        <w:rPr>
          <w:rFonts w:ascii="Times New Roman" w:hAnsi="Times New Roman" w:cs="Times New Roman"/>
        </w:rPr>
        <w:t xml:space="preserve">, requested the cooperation of the Maryland division of the United Daughters of the Confederacy in constructing such a monument. </w:t>
      </w:r>
      <w:proofErr w:type="spellStart"/>
      <w:r w:rsidRPr="009B2091">
        <w:rPr>
          <w:rFonts w:ascii="Times New Roman" w:hAnsi="Times New Roman" w:cs="Times New Roman"/>
        </w:rPr>
        <w:t>Trippe</w:t>
      </w:r>
      <w:proofErr w:type="spellEnd"/>
      <w:r w:rsidRPr="009B2091">
        <w:rPr>
          <w:rFonts w:ascii="Times New Roman" w:hAnsi="Times New Roman" w:cs="Times New Roman"/>
        </w:rPr>
        <w:t xml:space="preserve"> presented a resolution from the Sons of Confederate Veterans </w:t>
      </w:r>
      <w:r w:rsidR="007A02B2">
        <w:rPr>
          <w:rFonts w:ascii="Times New Roman" w:hAnsi="Times New Roman" w:cs="Times New Roman"/>
        </w:rPr>
        <w:t xml:space="preserve">that </w:t>
      </w:r>
      <w:r w:rsidRPr="009B2091">
        <w:rPr>
          <w:rFonts w:ascii="Times New Roman" w:hAnsi="Times New Roman" w:cs="Times New Roman"/>
        </w:rPr>
        <w:t xml:space="preserve">praised the service of Maryland women who had been sympathetic to the Confederacy and its soldiers. “Among the noble women of whom history tells that have gone </w:t>
      </w:r>
      <w:r w:rsidRPr="009B2091">
        <w:rPr>
          <w:rFonts w:ascii="Times New Roman" w:hAnsi="Times New Roman" w:cs="Times New Roman"/>
        </w:rPr>
        <w:lastRenderedPageBreak/>
        <w:t xml:space="preserve">about doing good none have a fairer or brighter record than the women of our city and state who were devoted to the Confederate cause…Their names live in blessed memory all through our Southern land with the veterans for whose welfare they gave such labor and service.” </w:t>
      </w:r>
      <w:r w:rsidR="00004BEC">
        <w:rPr>
          <w:rFonts w:ascii="Times New Roman" w:hAnsi="Times New Roman" w:cs="Times New Roman"/>
        </w:rPr>
        <w:t>A</w:t>
      </w:r>
      <w:r w:rsidR="00004BEC" w:rsidRPr="009B2091">
        <w:rPr>
          <w:rFonts w:ascii="Times New Roman" w:hAnsi="Times New Roman" w:cs="Times New Roman"/>
        </w:rPr>
        <w:t xml:space="preserve">ccording to </w:t>
      </w:r>
      <w:r w:rsidR="00004BEC" w:rsidRPr="00004BEC">
        <w:rPr>
          <w:rFonts w:ascii="Times New Roman" w:hAnsi="Times New Roman" w:cs="Times New Roman"/>
          <w:i/>
        </w:rPr>
        <w:t>The Baltimore Sun</w:t>
      </w:r>
      <w:r w:rsidR="00004BEC" w:rsidRPr="009B2091">
        <w:rPr>
          <w:rFonts w:ascii="Times New Roman" w:hAnsi="Times New Roman" w:cs="Times New Roman"/>
        </w:rPr>
        <w:t xml:space="preserve"> issue of December 8, 1911</w:t>
      </w:r>
      <w:r w:rsidR="00115B2B">
        <w:rPr>
          <w:rFonts w:ascii="Times New Roman" w:hAnsi="Times New Roman" w:cs="Times New Roman"/>
        </w:rPr>
        <w:t>, t</w:t>
      </w:r>
      <w:r w:rsidRPr="009B2091">
        <w:rPr>
          <w:rFonts w:ascii="Times New Roman" w:hAnsi="Times New Roman" w:cs="Times New Roman"/>
        </w:rPr>
        <w:t>he Baltimore chapter of the United Daughters of the Confederacy, led by Mrs. D. Giraud Wright, enthusiastically acceded</w:t>
      </w:r>
      <w:r w:rsidR="00004BEC">
        <w:rPr>
          <w:rFonts w:ascii="Times New Roman" w:hAnsi="Times New Roman" w:cs="Times New Roman"/>
        </w:rPr>
        <w:t xml:space="preserve"> to this request for assistance</w:t>
      </w:r>
      <w:r w:rsidRPr="009B2091">
        <w:rPr>
          <w:rFonts w:ascii="Times New Roman" w:hAnsi="Times New Roman" w:cs="Times New Roman"/>
        </w:rPr>
        <w:t>.</w:t>
      </w:r>
      <w:r w:rsidRPr="00245313">
        <w:rPr>
          <w:rStyle w:val="FootnoteReference"/>
        </w:rPr>
        <w:footnoteReference w:id="45"/>
      </w:r>
      <w:r w:rsidRPr="009B2091">
        <w:rPr>
          <w:rFonts w:ascii="Times New Roman" w:hAnsi="Times New Roman" w:cs="Times New Roman"/>
        </w:rPr>
        <w:t xml:space="preserve"> </w:t>
      </w:r>
    </w:p>
    <w:p w14:paraId="2C6341D0" w14:textId="77777777" w:rsidR="00004BEC" w:rsidRDefault="00004BEC" w:rsidP="00474039">
      <w:pPr>
        <w:spacing w:line="480" w:lineRule="auto"/>
        <w:ind w:firstLine="720"/>
        <w:rPr>
          <w:rFonts w:ascii="Times New Roman" w:hAnsi="Times New Roman" w:cs="Times New Roman"/>
        </w:rPr>
      </w:pPr>
      <w:r>
        <w:rPr>
          <w:rFonts w:ascii="Times New Roman" w:hAnsi="Times New Roman" w:cs="Times New Roman"/>
        </w:rPr>
        <w:t>In 1914, a</w:t>
      </w:r>
      <w:r w:rsidR="0007494E" w:rsidRPr="009B2091">
        <w:rPr>
          <w:rFonts w:ascii="Times New Roman" w:hAnsi="Times New Roman" w:cs="Times New Roman"/>
        </w:rPr>
        <w:t xml:space="preserve"> delegation representing the United Daughters of the Confederacy appeared before the Ways and Means Committee of the Maryland House of Representatives appealing for an appropriatio</w:t>
      </w:r>
      <w:r w:rsidR="00784613" w:rsidRPr="009B2091">
        <w:rPr>
          <w:rFonts w:ascii="Times New Roman" w:hAnsi="Times New Roman" w:cs="Times New Roman"/>
        </w:rPr>
        <w:t>n of $12,000</w:t>
      </w:r>
      <w:r>
        <w:rPr>
          <w:rFonts w:ascii="Times New Roman" w:hAnsi="Times New Roman" w:cs="Times New Roman"/>
        </w:rPr>
        <w:t>.00</w:t>
      </w:r>
      <w:r w:rsidR="00784613" w:rsidRPr="009B2091">
        <w:rPr>
          <w:rFonts w:ascii="Times New Roman" w:hAnsi="Times New Roman" w:cs="Times New Roman"/>
        </w:rPr>
        <w:t xml:space="preserve"> for the monument.</w:t>
      </w:r>
      <w:r w:rsidR="0007494E" w:rsidRPr="009B2091">
        <w:rPr>
          <w:rFonts w:ascii="Times New Roman" w:hAnsi="Times New Roman" w:cs="Times New Roman"/>
        </w:rPr>
        <w:t xml:space="preserve"> </w:t>
      </w:r>
      <w:r w:rsidR="00A643D3" w:rsidRPr="009B2091">
        <w:rPr>
          <w:rFonts w:ascii="Times New Roman" w:hAnsi="Times New Roman" w:cs="Times New Roman"/>
        </w:rPr>
        <w:t>These 12,000.00 dollars</w:t>
      </w:r>
      <w:r w:rsidR="0007494E" w:rsidRPr="009B2091">
        <w:rPr>
          <w:rFonts w:ascii="Times New Roman" w:hAnsi="Times New Roman" w:cs="Times New Roman"/>
        </w:rPr>
        <w:t xml:space="preserve"> would be added to the funds </w:t>
      </w:r>
      <w:r w:rsidR="007A02B2">
        <w:rPr>
          <w:rFonts w:ascii="Times New Roman" w:hAnsi="Times New Roman" w:cs="Times New Roman"/>
        </w:rPr>
        <w:t xml:space="preserve">that </w:t>
      </w:r>
      <w:r>
        <w:rPr>
          <w:rFonts w:ascii="Times New Roman" w:hAnsi="Times New Roman" w:cs="Times New Roman"/>
        </w:rPr>
        <w:t>C</w:t>
      </w:r>
      <w:r w:rsidR="0007494E" w:rsidRPr="009B2091">
        <w:rPr>
          <w:rFonts w:ascii="Times New Roman" w:hAnsi="Times New Roman" w:cs="Times New Roman"/>
        </w:rPr>
        <w:t xml:space="preserve">onfederate </w:t>
      </w:r>
      <w:r w:rsidR="00A643D3" w:rsidRPr="009B2091">
        <w:rPr>
          <w:rFonts w:ascii="Times New Roman" w:hAnsi="Times New Roman" w:cs="Times New Roman"/>
        </w:rPr>
        <w:t>veterans’</w:t>
      </w:r>
      <w:r w:rsidR="0007494E" w:rsidRPr="009B2091">
        <w:rPr>
          <w:rFonts w:ascii="Times New Roman" w:hAnsi="Times New Roman" w:cs="Times New Roman"/>
        </w:rPr>
        <w:t xml:space="preserve"> associations had been </w:t>
      </w:r>
      <w:r>
        <w:rPr>
          <w:rFonts w:ascii="Times New Roman" w:hAnsi="Times New Roman" w:cs="Times New Roman"/>
        </w:rPr>
        <w:t xml:space="preserve">collecting </w:t>
      </w:r>
      <w:r w:rsidR="0007494E" w:rsidRPr="009B2091">
        <w:rPr>
          <w:rFonts w:ascii="Times New Roman" w:hAnsi="Times New Roman" w:cs="Times New Roman"/>
        </w:rPr>
        <w:t xml:space="preserve">for such a monument. On February 11, </w:t>
      </w:r>
      <w:r>
        <w:rPr>
          <w:rFonts w:ascii="Times New Roman" w:hAnsi="Times New Roman" w:cs="Times New Roman"/>
        </w:rPr>
        <w:t xml:space="preserve">1914 </w:t>
      </w:r>
      <w:r w:rsidR="0007494E" w:rsidRPr="009B2091">
        <w:rPr>
          <w:rFonts w:ascii="Times New Roman" w:hAnsi="Times New Roman" w:cs="Times New Roman"/>
        </w:rPr>
        <w:t xml:space="preserve">the Committee responded favorably to the request, and </w:t>
      </w:r>
      <w:r w:rsidR="00784613" w:rsidRPr="009B2091">
        <w:rPr>
          <w:rFonts w:ascii="Times New Roman" w:hAnsi="Times New Roman" w:cs="Times New Roman"/>
        </w:rPr>
        <w:t xml:space="preserve">the General Assembly of Maryland </w:t>
      </w:r>
      <w:r w:rsidR="0007494E" w:rsidRPr="009B2091">
        <w:rPr>
          <w:rFonts w:ascii="Times New Roman" w:hAnsi="Times New Roman" w:cs="Times New Roman"/>
        </w:rPr>
        <w:t>aut</w:t>
      </w:r>
      <w:r w:rsidR="00784613" w:rsidRPr="009B2091">
        <w:rPr>
          <w:rFonts w:ascii="Times New Roman" w:hAnsi="Times New Roman" w:cs="Times New Roman"/>
        </w:rPr>
        <w:t xml:space="preserve">horized </w:t>
      </w:r>
      <w:r>
        <w:rPr>
          <w:rFonts w:ascii="Times New Roman" w:hAnsi="Times New Roman" w:cs="Times New Roman"/>
        </w:rPr>
        <w:t>$</w:t>
      </w:r>
      <w:r w:rsidR="00784613" w:rsidRPr="009B2091">
        <w:rPr>
          <w:rFonts w:ascii="Times New Roman" w:hAnsi="Times New Roman" w:cs="Times New Roman"/>
        </w:rPr>
        <w:t>12,000</w:t>
      </w:r>
      <w:r>
        <w:rPr>
          <w:rFonts w:ascii="Times New Roman" w:hAnsi="Times New Roman" w:cs="Times New Roman"/>
        </w:rPr>
        <w:t>.00</w:t>
      </w:r>
      <w:r w:rsidR="00784613" w:rsidRPr="009B2091">
        <w:rPr>
          <w:rFonts w:ascii="Times New Roman" w:hAnsi="Times New Roman" w:cs="Times New Roman"/>
        </w:rPr>
        <w:t xml:space="preserve"> for the monument as part of a bill entitled “An act to erect a suitable monument in the city of Baltimore to commemorate the heroism, devotion and self-sacrifice of the women of Maryland in their service to the wounded Confederate soldiers who came under their care in the war between the states.”</w:t>
      </w:r>
      <w:r w:rsidR="0007494E" w:rsidRPr="00245313">
        <w:rPr>
          <w:rStyle w:val="FootnoteReference"/>
        </w:rPr>
        <w:footnoteReference w:id="46"/>
      </w:r>
      <w:r w:rsidR="00784613" w:rsidRPr="00245313">
        <w:rPr>
          <w:rStyle w:val="FootnoteReference"/>
        </w:rPr>
        <w:footnoteReference w:id="47"/>
      </w:r>
      <w:r w:rsidR="00784613" w:rsidRPr="009B2091">
        <w:rPr>
          <w:rFonts w:ascii="Times New Roman" w:hAnsi="Times New Roman" w:cs="Times New Roman"/>
        </w:rPr>
        <w:t xml:space="preserve"> </w:t>
      </w:r>
    </w:p>
    <w:p w14:paraId="76E0A339" w14:textId="77777777" w:rsidR="00474039" w:rsidRPr="009B2091" w:rsidRDefault="00474039" w:rsidP="00474039">
      <w:pPr>
        <w:spacing w:line="480" w:lineRule="auto"/>
        <w:ind w:firstLine="720"/>
        <w:rPr>
          <w:rFonts w:ascii="Times New Roman" w:hAnsi="Times New Roman" w:cs="Times New Roman"/>
        </w:rPr>
      </w:pPr>
      <w:r w:rsidRPr="009B2091">
        <w:rPr>
          <w:rFonts w:ascii="Times New Roman" w:hAnsi="Times New Roman" w:cs="Times New Roman"/>
        </w:rPr>
        <w:t xml:space="preserve">Following a competition </w:t>
      </w:r>
      <w:r w:rsidR="007A02B2">
        <w:rPr>
          <w:rFonts w:ascii="Times New Roman" w:hAnsi="Times New Roman" w:cs="Times New Roman"/>
        </w:rPr>
        <w:t xml:space="preserve">that </w:t>
      </w:r>
      <w:r w:rsidRPr="009B2091">
        <w:rPr>
          <w:rFonts w:ascii="Times New Roman" w:hAnsi="Times New Roman" w:cs="Times New Roman"/>
        </w:rPr>
        <w:t>attracted the designs of artists from New York and Baltimore, the design of J. Maxwell Miller was chosen for the site.</w:t>
      </w:r>
      <w:r w:rsidRPr="00245313">
        <w:rPr>
          <w:rStyle w:val="FootnoteReference"/>
        </w:rPr>
        <w:footnoteReference w:id="48"/>
      </w:r>
      <w:r w:rsidRPr="009B2091">
        <w:rPr>
          <w:rFonts w:ascii="Times New Roman" w:hAnsi="Times New Roman" w:cs="Times New Roman"/>
        </w:rPr>
        <w:t xml:space="preserve"> Miller pursued discussions with the Baltimore Department of Recreation and Parks</w:t>
      </w:r>
      <w:r w:rsidR="00004BEC">
        <w:rPr>
          <w:rFonts w:ascii="Times New Roman" w:hAnsi="Times New Roman" w:cs="Times New Roman"/>
        </w:rPr>
        <w:t>,</w:t>
      </w:r>
      <w:r w:rsidRPr="009B2091">
        <w:rPr>
          <w:rFonts w:ascii="Times New Roman" w:hAnsi="Times New Roman" w:cs="Times New Roman"/>
        </w:rPr>
        <w:t xml:space="preserve"> as well as the Olmstead Brothers firm</w:t>
      </w:r>
      <w:r w:rsidR="00004BEC">
        <w:rPr>
          <w:rFonts w:ascii="Times New Roman" w:hAnsi="Times New Roman" w:cs="Times New Roman"/>
        </w:rPr>
        <w:t>,</w:t>
      </w:r>
      <w:r w:rsidRPr="009B2091">
        <w:rPr>
          <w:rFonts w:ascii="Times New Roman" w:hAnsi="Times New Roman" w:cs="Times New Roman"/>
        </w:rPr>
        <w:t xml:space="preserve"> in order to have the proposed site for the monument approved, leveled and graded.</w:t>
      </w:r>
      <w:r w:rsidR="00FB3A6C" w:rsidRPr="00245313">
        <w:rPr>
          <w:rStyle w:val="FootnoteReference"/>
        </w:rPr>
        <w:footnoteReference w:id="49"/>
      </w:r>
      <w:r w:rsidRPr="00245313">
        <w:rPr>
          <w:rStyle w:val="FootnoteReference"/>
        </w:rPr>
        <w:footnoteReference w:id="50"/>
      </w:r>
      <w:r w:rsidRPr="009B2091">
        <w:rPr>
          <w:rFonts w:ascii="Times New Roman" w:hAnsi="Times New Roman" w:cs="Times New Roman"/>
        </w:rPr>
        <w:t xml:space="preserve"> The </w:t>
      </w:r>
      <w:r w:rsidRPr="009B2091">
        <w:rPr>
          <w:rFonts w:ascii="Times New Roman" w:hAnsi="Times New Roman" w:cs="Times New Roman"/>
        </w:rPr>
        <w:lastRenderedPageBreak/>
        <w:t xml:space="preserve">monument was contracted for completion in May 1918, however wartime scarcities prevented the arrival of needed materials and transportation, delaying the installation of the monument until late </w:t>
      </w:r>
      <w:r w:rsidR="002E246C">
        <w:rPr>
          <w:rFonts w:ascii="Times New Roman" w:hAnsi="Times New Roman" w:cs="Times New Roman"/>
        </w:rPr>
        <w:t>f</w:t>
      </w:r>
      <w:r w:rsidRPr="009B2091">
        <w:rPr>
          <w:rFonts w:ascii="Times New Roman" w:hAnsi="Times New Roman" w:cs="Times New Roman"/>
        </w:rPr>
        <w:t>all of 1918.</w:t>
      </w:r>
      <w:r w:rsidRPr="00245313">
        <w:rPr>
          <w:rStyle w:val="FootnoteReference"/>
        </w:rPr>
        <w:footnoteReference w:id="51"/>
      </w:r>
    </w:p>
    <w:p w14:paraId="22E2B9AB" w14:textId="77777777" w:rsidR="0007494E" w:rsidRPr="009B2091" w:rsidRDefault="0007494E" w:rsidP="00474039">
      <w:pPr>
        <w:spacing w:line="480" w:lineRule="auto"/>
        <w:ind w:firstLine="720"/>
        <w:rPr>
          <w:rFonts w:ascii="Times New Roman" w:hAnsi="Times New Roman" w:cs="Times New Roman"/>
        </w:rPr>
      </w:pPr>
      <w:r w:rsidRPr="009F203A">
        <w:rPr>
          <w:rFonts w:ascii="Times New Roman" w:hAnsi="Times New Roman" w:cs="Times New Roman"/>
          <w:i/>
        </w:rPr>
        <w:t>The Baltimore Sun</w:t>
      </w:r>
      <w:r w:rsidRPr="009B2091">
        <w:rPr>
          <w:rFonts w:ascii="Times New Roman" w:hAnsi="Times New Roman" w:cs="Times New Roman"/>
        </w:rPr>
        <w:t xml:space="preserve"> reported upon the unveiling of the </w:t>
      </w:r>
      <w:r w:rsidR="00004BEC">
        <w:rPr>
          <w:rFonts w:ascii="Times New Roman" w:hAnsi="Times New Roman" w:cs="Times New Roman"/>
        </w:rPr>
        <w:t>monument to the Confederate W</w:t>
      </w:r>
      <w:r w:rsidRPr="009B2091">
        <w:rPr>
          <w:rFonts w:ascii="Times New Roman" w:hAnsi="Times New Roman" w:cs="Times New Roman"/>
        </w:rPr>
        <w:t>omen of Maryland on November 3, 1918, describing a crowd of several hundred persons</w:t>
      </w:r>
      <w:r w:rsidR="00784613" w:rsidRPr="009B2091">
        <w:rPr>
          <w:rFonts w:ascii="Times New Roman" w:hAnsi="Times New Roman" w:cs="Times New Roman"/>
        </w:rPr>
        <w:t xml:space="preserve"> gathered in the bitter cold to wi</w:t>
      </w:r>
      <w:r w:rsidR="00004BEC">
        <w:rPr>
          <w:rFonts w:ascii="Times New Roman" w:hAnsi="Times New Roman" w:cs="Times New Roman"/>
        </w:rPr>
        <w:t xml:space="preserve">tness the ceremony. J. Maxwell Miller’s statue </w:t>
      </w:r>
      <w:r w:rsidR="00784613" w:rsidRPr="009B2091">
        <w:rPr>
          <w:rFonts w:ascii="Times New Roman" w:hAnsi="Times New Roman" w:cs="Times New Roman"/>
        </w:rPr>
        <w:t>included three figures: a woman holding a dying soldier in her arms</w:t>
      </w:r>
      <w:r w:rsidR="00593475">
        <w:rPr>
          <w:rFonts w:ascii="Times New Roman" w:hAnsi="Times New Roman" w:cs="Times New Roman"/>
        </w:rPr>
        <w:t>,</w:t>
      </w:r>
      <w:r w:rsidR="00784613" w:rsidRPr="009B2091">
        <w:rPr>
          <w:rFonts w:ascii="Times New Roman" w:hAnsi="Times New Roman" w:cs="Times New Roman"/>
        </w:rPr>
        <w:t xml:space="preserve"> while a second woman stood alert and erect. The Baltimore Sun editorialized </w:t>
      </w:r>
      <w:r w:rsidR="002E246C">
        <w:rPr>
          <w:rFonts w:ascii="Times New Roman" w:hAnsi="Times New Roman" w:cs="Times New Roman"/>
        </w:rPr>
        <w:t>up</w:t>
      </w:r>
      <w:r w:rsidR="00784613" w:rsidRPr="009B2091">
        <w:rPr>
          <w:rFonts w:ascii="Times New Roman" w:hAnsi="Times New Roman" w:cs="Times New Roman"/>
        </w:rPr>
        <w:t xml:space="preserve">on the noble figures enshrined within the statue, calling the Confederate soldier “a dying hero” and describing the standing woman as “a figure typifying the devoted women of the Confederacy.” The monument was inaugurated by Mary Ringgold </w:t>
      </w:r>
      <w:proofErr w:type="spellStart"/>
      <w:r w:rsidR="00784613" w:rsidRPr="009B2091">
        <w:rPr>
          <w:rFonts w:ascii="Times New Roman" w:hAnsi="Times New Roman" w:cs="Times New Roman"/>
        </w:rPr>
        <w:t>Trippe</w:t>
      </w:r>
      <w:proofErr w:type="spellEnd"/>
      <w:r w:rsidR="00784613" w:rsidRPr="009B2091">
        <w:rPr>
          <w:rFonts w:ascii="Times New Roman" w:hAnsi="Times New Roman" w:cs="Times New Roman"/>
        </w:rPr>
        <w:t xml:space="preserve">, the granddaughter of the late Andrew </w:t>
      </w:r>
      <w:proofErr w:type="spellStart"/>
      <w:r w:rsidR="00784613" w:rsidRPr="009B2091">
        <w:rPr>
          <w:rFonts w:ascii="Times New Roman" w:hAnsi="Times New Roman" w:cs="Times New Roman"/>
        </w:rPr>
        <w:t>Trippe</w:t>
      </w:r>
      <w:proofErr w:type="spellEnd"/>
      <w:r w:rsidR="00784613" w:rsidRPr="009B2091">
        <w:rPr>
          <w:rFonts w:ascii="Times New Roman" w:hAnsi="Times New Roman" w:cs="Times New Roman"/>
        </w:rPr>
        <w:t xml:space="preserve">, who pulled aside the Confederate and American flags to reveal the new memorial. </w:t>
      </w:r>
      <w:r w:rsidR="00474039" w:rsidRPr="009B2091">
        <w:rPr>
          <w:rFonts w:ascii="Times New Roman" w:hAnsi="Times New Roman" w:cs="Times New Roman"/>
        </w:rPr>
        <w:t>Played at the dedication were a number of songs, including</w:t>
      </w:r>
      <w:r w:rsidR="00593475">
        <w:rPr>
          <w:rFonts w:ascii="Times New Roman" w:hAnsi="Times New Roman" w:cs="Times New Roman"/>
        </w:rPr>
        <w:t>:</w:t>
      </w:r>
      <w:r w:rsidR="00474039" w:rsidRPr="009B2091">
        <w:rPr>
          <w:rFonts w:ascii="Times New Roman" w:hAnsi="Times New Roman" w:cs="Times New Roman"/>
        </w:rPr>
        <w:t xml:space="preserve"> “</w:t>
      </w:r>
      <w:r w:rsidR="00A74FA2" w:rsidRPr="009B2091">
        <w:rPr>
          <w:rFonts w:ascii="Times New Roman" w:hAnsi="Times New Roman" w:cs="Times New Roman"/>
        </w:rPr>
        <w:t>The Star-</w:t>
      </w:r>
      <w:r w:rsidR="00593475">
        <w:rPr>
          <w:rFonts w:ascii="Times New Roman" w:hAnsi="Times New Roman" w:cs="Times New Roman"/>
        </w:rPr>
        <w:t>Spangled Banner,” “Dixie,”</w:t>
      </w:r>
      <w:r w:rsidR="00474039" w:rsidRPr="009B2091">
        <w:rPr>
          <w:rFonts w:ascii="Times New Roman" w:hAnsi="Times New Roman" w:cs="Times New Roman"/>
        </w:rPr>
        <w:t xml:space="preserve"> “Maryland, My Maryland” and “The Bonnie Blue Flag</w:t>
      </w:r>
      <w:r w:rsidR="00593475">
        <w:rPr>
          <w:rFonts w:ascii="Times New Roman" w:hAnsi="Times New Roman" w:cs="Times New Roman"/>
        </w:rPr>
        <w:t>.</w:t>
      </w:r>
      <w:r w:rsidR="00474039" w:rsidRPr="009B2091">
        <w:rPr>
          <w:rFonts w:ascii="Times New Roman" w:hAnsi="Times New Roman" w:cs="Times New Roman"/>
        </w:rPr>
        <w:t>”</w:t>
      </w:r>
      <w:r w:rsidR="00474039" w:rsidRPr="00245313">
        <w:rPr>
          <w:rStyle w:val="FootnoteReference"/>
        </w:rPr>
        <w:footnoteReference w:id="52"/>
      </w:r>
    </w:p>
    <w:p w14:paraId="6EF9A79D" w14:textId="77777777" w:rsidR="003D442F" w:rsidRPr="009B2091" w:rsidRDefault="003D442F" w:rsidP="00474039">
      <w:pPr>
        <w:spacing w:line="480" w:lineRule="auto"/>
        <w:ind w:firstLine="720"/>
        <w:rPr>
          <w:rFonts w:ascii="Times New Roman" w:hAnsi="Times New Roman" w:cs="Times New Roman"/>
          <w:i/>
        </w:rPr>
      </w:pPr>
      <w:r w:rsidRPr="009B2091">
        <w:rPr>
          <w:rFonts w:ascii="Times New Roman" w:hAnsi="Times New Roman" w:cs="Times New Roman"/>
          <w:i/>
        </w:rPr>
        <w:t>Lee and Jackson Monument</w:t>
      </w:r>
    </w:p>
    <w:p w14:paraId="7AA031B6" w14:textId="77777777" w:rsidR="00360F38" w:rsidRPr="009B2091" w:rsidRDefault="00FB3A6C" w:rsidP="006B5DF8">
      <w:pPr>
        <w:spacing w:line="480" w:lineRule="auto"/>
        <w:ind w:firstLine="720"/>
        <w:rPr>
          <w:rFonts w:ascii="Times New Roman" w:hAnsi="Times New Roman" w:cs="Times New Roman"/>
        </w:rPr>
      </w:pPr>
      <w:r w:rsidRPr="009B2091">
        <w:rPr>
          <w:rFonts w:ascii="Times New Roman" w:hAnsi="Times New Roman" w:cs="Times New Roman"/>
        </w:rPr>
        <w:t>The last monument to the Confederacy to be constructed within the City of Baltimore was the Lee and Jackson Monument, located on the west side of the Wyman Park Dell, at the intersection of Wyman Park Drive, Art Museum Drive and North Howard Street in Charles Village</w:t>
      </w:r>
      <w:r w:rsidR="00E26D9B">
        <w:rPr>
          <w:rFonts w:ascii="Times New Roman" w:hAnsi="Times New Roman" w:cs="Times New Roman"/>
        </w:rPr>
        <w:t xml:space="preserve">. The </w:t>
      </w:r>
      <w:r w:rsidR="00A312FE">
        <w:rPr>
          <w:rFonts w:ascii="Times New Roman" w:hAnsi="Times New Roman" w:cs="Times New Roman"/>
        </w:rPr>
        <w:t xml:space="preserve">Robert E. </w:t>
      </w:r>
      <w:r w:rsidR="00E26D9B">
        <w:rPr>
          <w:rFonts w:ascii="Times New Roman" w:hAnsi="Times New Roman" w:cs="Times New Roman"/>
        </w:rPr>
        <w:t>Lee and</w:t>
      </w:r>
      <w:r w:rsidR="00A312FE">
        <w:rPr>
          <w:rFonts w:ascii="Times New Roman" w:hAnsi="Times New Roman" w:cs="Times New Roman"/>
        </w:rPr>
        <w:t xml:space="preserve"> Thomas “Stonewall”</w:t>
      </w:r>
      <w:r w:rsidR="00E26D9B">
        <w:rPr>
          <w:rFonts w:ascii="Times New Roman" w:hAnsi="Times New Roman" w:cs="Times New Roman"/>
        </w:rPr>
        <w:t xml:space="preserve"> Jackson monument wa</w:t>
      </w:r>
      <w:r w:rsidRPr="009B2091">
        <w:rPr>
          <w:rFonts w:ascii="Times New Roman" w:hAnsi="Times New Roman" w:cs="Times New Roman"/>
        </w:rPr>
        <w:t>s a double equestrian monument depicting the two generals in talks just before the Battle of Chancellorsville, where Jackson was fatally wounded.</w:t>
      </w:r>
      <w:r w:rsidR="00A312FE">
        <w:rPr>
          <w:rFonts w:ascii="Times New Roman" w:hAnsi="Times New Roman" w:cs="Times New Roman"/>
        </w:rPr>
        <w:t xml:space="preserve"> </w:t>
      </w:r>
      <w:r w:rsidRPr="009B2091">
        <w:rPr>
          <w:rFonts w:ascii="Times New Roman" w:hAnsi="Times New Roman" w:cs="Times New Roman"/>
        </w:rPr>
        <w:t xml:space="preserve">The large base of the monument includes a set of stairs </w:t>
      </w:r>
      <w:r w:rsidRPr="009B2091">
        <w:rPr>
          <w:rFonts w:ascii="Times New Roman" w:hAnsi="Times New Roman" w:cs="Times New Roman"/>
        </w:rPr>
        <w:lastRenderedPageBreak/>
        <w:t>approaching the monumental sculpture and was designed by architect John Russell Pope, who also designed the nearby Baltimore Museum of Art. There are inscriptions on the East, West and North Steps of the monument’s base. The North step memorializes Lee and Jackson in the following terms,</w:t>
      </w:r>
      <w:r w:rsidR="006B5DF8">
        <w:rPr>
          <w:rFonts w:ascii="Times New Roman" w:hAnsi="Times New Roman" w:cs="Times New Roman"/>
        </w:rPr>
        <w:t xml:space="preserve"> taken from the last will and testament of the man who had funded the memorial</w:t>
      </w:r>
      <w:r w:rsidR="002E246C">
        <w:rPr>
          <w:rFonts w:ascii="Times New Roman" w:hAnsi="Times New Roman" w:cs="Times New Roman"/>
        </w:rPr>
        <w:t>,</w:t>
      </w:r>
      <w:r w:rsidRPr="009B2091">
        <w:rPr>
          <w:rFonts w:ascii="Times New Roman" w:hAnsi="Times New Roman" w:cs="Times New Roman"/>
        </w:rPr>
        <w:t xml:space="preserve"> “They were great generals and/Christian soldiers and waged/war like gentlemen.”</w:t>
      </w:r>
      <w:r w:rsidRPr="00245313">
        <w:rPr>
          <w:rStyle w:val="FootnoteReference"/>
        </w:rPr>
        <w:footnoteReference w:id="53"/>
      </w:r>
      <w:r w:rsidR="006B5DF8">
        <w:rPr>
          <w:rFonts w:ascii="Times New Roman" w:hAnsi="Times New Roman" w:cs="Times New Roman"/>
        </w:rPr>
        <w:t xml:space="preserve"> </w:t>
      </w:r>
      <w:r w:rsidR="003E4A26" w:rsidRPr="009B2091">
        <w:rPr>
          <w:rFonts w:ascii="Times New Roman" w:hAnsi="Times New Roman" w:cs="Times New Roman"/>
        </w:rPr>
        <w:t>Following his death, J. Henry Ferguson gave a bequest to the Baltimore Municipal Art Society in the amount of $100,000</w:t>
      </w:r>
      <w:r w:rsidR="00593475">
        <w:rPr>
          <w:rFonts w:ascii="Times New Roman" w:hAnsi="Times New Roman" w:cs="Times New Roman"/>
        </w:rPr>
        <w:t>.00</w:t>
      </w:r>
      <w:r w:rsidR="003E4A26" w:rsidRPr="009B2091">
        <w:rPr>
          <w:rFonts w:ascii="Times New Roman" w:hAnsi="Times New Roman" w:cs="Times New Roman"/>
        </w:rPr>
        <w:t xml:space="preserve"> for the purpose of a monument to the two generals who had been his childhood heroes.</w:t>
      </w:r>
      <w:r w:rsidR="00360F38" w:rsidRPr="00245313">
        <w:rPr>
          <w:rStyle w:val="FootnoteReference"/>
        </w:rPr>
        <w:footnoteReference w:id="54"/>
      </w:r>
      <w:r w:rsidR="00360F38" w:rsidRPr="009B2091">
        <w:rPr>
          <w:rFonts w:ascii="Times New Roman" w:hAnsi="Times New Roman" w:cs="Times New Roman"/>
        </w:rPr>
        <w:t xml:space="preserve"> </w:t>
      </w:r>
    </w:p>
    <w:p w14:paraId="6EA000BC" w14:textId="77777777" w:rsidR="00360F38" w:rsidRPr="009B2091" w:rsidRDefault="006B5DF8" w:rsidP="00360F38">
      <w:pPr>
        <w:spacing w:line="480" w:lineRule="auto"/>
        <w:ind w:firstLine="720"/>
        <w:rPr>
          <w:rFonts w:ascii="Times New Roman" w:hAnsi="Times New Roman" w:cs="Times New Roman"/>
        </w:rPr>
      </w:pPr>
      <w:r>
        <w:rPr>
          <w:rFonts w:ascii="Times New Roman" w:hAnsi="Times New Roman" w:cs="Times New Roman"/>
        </w:rPr>
        <w:t xml:space="preserve">J. Henry Ferguson was </w:t>
      </w:r>
      <w:r w:rsidR="00360F38" w:rsidRPr="009B2091">
        <w:rPr>
          <w:rFonts w:ascii="Times New Roman" w:hAnsi="Times New Roman" w:cs="Times New Roman"/>
        </w:rPr>
        <w:t>a businessman and philanthropist in early twentieth cen</w:t>
      </w:r>
      <w:r>
        <w:rPr>
          <w:rFonts w:ascii="Times New Roman" w:hAnsi="Times New Roman" w:cs="Times New Roman"/>
        </w:rPr>
        <w:t xml:space="preserve">tury Baltimore. In 1898, he </w:t>
      </w:r>
      <w:r w:rsidR="00360F38" w:rsidRPr="009B2091">
        <w:rPr>
          <w:rFonts w:ascii="Times New Roman" w:hAnsi="Times New Roman" w:cs="Times New Roman"/>
        </w:rPr>
        <w:t>founded the Colon</w:t>
      </w:r>
      <w:r>
        <w:rPr>
          <w:rFonts w:ascii="Times New Roman" w:hAnsi="Times New Roman" w:cs="Times New Roman"/>
        </w:rPr>
        <w:t xml:space="preserve">ial Trust Company, and was </w:t>
      </w:r>
      <w:r w:rsidR="00360F38" w:rsidRPr="009B2091">
        <w:rPr>
          <w:rFonts w:ascii="Times New Roman" w:hAnsi="Times New Roman" w:cs="Times New Roman"/>
        </w:rPr>
        <w:t>a member of the Maryland Club, li</w:t>
      </w:r>
      <w:r>
        <w:rPr>
          <w:rFonts w:ascii="Times New Roman" w:hAnsi="Times New Roman" w:cs="Times New Roman"/>
        </w:rPr>
        <w:t>ving at</w:t>
      </w:r>
      <w:r w:rsidR="00360F38" w:rsidRPr="009B2091">
        <w:rPr>
          <w:rFonts w:ascii="Times New Roman" w:hAnsi="Times New Roman" w:cs="Times New Roman"/>
        </w:rPr>
        <w:t xml:space="preserve"> </w:t>
      </w:r>
      <w:r w:rsidR="00593475">
        <w:rPr>
          <w:rFonts w:ascii="Times New Roman" w:hAnsi="Times New Roman" w:cs="Times New Roman"/>
        </w:rPr>
        <w:t xml:space="preserve">his estate, </w:t>
      </w:r>
      <w:proofErr w:type="spellStart"/>
      <w:r w:rsidR="00360F38" w:rsidRPr="009B2091">
        <w:rPr>
          <w:rFonts w:ascii="Times New Roman" w:hAnsi="Times New Roman" w:cs="Times New Roman"/>
        </w:rPr>
        <w:t>Glenmir</w:t>
      </w:r>
      <w:proofErr w:type="spellEnd"/>
      <w:r w:rsidR="00360F38" w:rsidRPr="009B2091">
        <w:rPr>
          <w:rFonts w:ascii="Times New Roman" w:hAnsi="Times New Roman" w:cs="Times New Roman"/>
        </w:rPr>
        <w:t>, on Edmondson Aven</w:t>
      </w:r>
      <w:r>
        <w:rPr>
          <w:rFonts w:ascii="Times New Roman" w:hAnsi="Times New Roman" w:cs="Times New Roman"/>
        </w:rPr>
        <w:t>ue. The Baltimore Sun elaborated</w:t>
      </w:r>
      <w:r w:rsidR="00360F38" w:rsidRPr="009B2091">
        <w:rPr>
          <w:rFonts w:ascii="Times New Roman" w:hAnsi="Times New Roman" w:cs="Times New Roman"/>
        </w:rPr>
        <w:t xml:space="preserve"> at length on his dignity, refinement and gourmet tastes, as well as ho</w:t>
      </w:r>
      <w:r>
        <w:rPr>
          <w:rFonts w:ascii="Times New Roman" w:hAnsi="Times New Roman" w:cs="Times New Roman"/>
        </w:rPr>
        <w:t xml:space="preserve">w his enjoyment of sporting was </w:t>
      </w:r>
      <w:r w:rsidR="00360F38" w:rsidRPr="009B2091">
        <w:rPr>
          <w:rFonts w:ascii="Times New Roman" w:hAnsi="Times New Roman" w:cs="Times New Roman"/>
        </w:rPr>
        <w:t>cut sho</w:t>
      </w:r>
      <w:r w:rsidR="00593475">
        <w:rPr>
          <w:rFonts w:ascii="Times New Roman" w:hAnsi="Times New Roman" w:cs="Times New Roman"/>
        </w:rPr>
        <w:t>r</w:t>
      </w:r>
      <w:r w:rsidR="00360F38" w:rsidRPr="009B2091">
        <w:rPr>
          <w:rFonts w:ascii="Times New Roman" w:hAnsi="Times New Roman" w:cs="Times New Roman"/>
        </w:rPr>
        <w:t xml:space="preserve">t by an accident and the subsequent amputation of </w:t>
      </w:r>
      <w:r w:rsidR="002E246C">
        <w:rPr>
          <w:rFonts w:ascii="Times New Roman" w:hAnsi="Times New Roman" w:cs="Times New Roman"/>
        </w:rPr>
        <w:t>one</w:t>
      </w:r>
      <w:r w:rsidR="00360F38" w:rsidRPr="009B2091">
        <w:rPr>
          <w:rFonts w:ascii="Times New Roman" w:hAnsi="Times New Roman" w:cs="Times New Roman"/>
        </w:rPr>
        <w:t xml:space="preserve"> leg.</w:t>
      </w:r>
      <w:r w:rsidR="00360F38" w:rsidRPr="00245313">
        <w:rPr>
          <w:rStyle w:val="FootnoteReference"/>
        </w:rPr>
        <w:footnoteReference w:id="55"/>
      </w:r>
      <w:r w:rsidR="00360F38" w:rsidRPr="009B2091">
        <w:rPr>
          <w:rFonts w:ascii="Times New Roman" w:hAnsi="Times New Roman" w:cs="Times New Roman"/>
        </w:rPr>
        <w:t xml:space="preserve"> In addition to his own proper affinity for the two generals, J. Henry Ferguson was the son of James Henry Ferguson, a leading businessman of Baltimore and the inventor of the Merrill Rifle. This military innovation acquainted the elder Ferguson </w:t>
      </w:r>
      <w:r w:rsidR="00593475">
        <w:rPr>
          <w:rFonts w:ascii="Times New Roman" w:hAnsi="Times New Roman" w:cs="Times New Roman"/>
        </w:rPr>
        <w:t xml:space="preserve">with Jefferson Davis during Davis’ </w:t>
      </w:r>
      <w:r w:rsidR="00360F38" w:rsidRPr="009B2091">
        <w:rPr>
          <w:rFonts w:ascii="Times New Roman" w:hAnsi="Times New Roman" w:cs="Times New Roman"/>
        </w:rPr>
        <w:t xml:space="preserve">as Secretary of War of the United States. The two remained close, and according to the obituary of the elder Ferguson </w:t>
      </w:r>
      <w:r w:rsidR="007A02B2">
        <w:rPr>
          <w:rFonts w:ascii="Times New Roman" w:hAnsi="Times New Roman" w:cs="Times New Roman"/>
        </w:rPr>
        <w:t xml:space="preserve">that </w:t>
      </w:r>
      <w:r w:rsidR="00360F38" w:rsidRPr="009B2091">
        <w:rPr>
          <w:rFonts w:ascii="Times New Roman" w:hAnsi="Times New Roman" w:cs="Times New Roman"/>
        </w:rPr>
        <w:t>appeared in the Baltimore Sun, “Mr. Ferguson was one of the few allowed to visit Mr. Davis when he was confined at Fortress Monroe.”</w:t>
      </w:r>
      <w:r w:rsidR="00360F38" w:rsidRPr="00245313">
        <w:rPr>
          <w:rStyle w:val="FootnoteReference"/>
        </w:rPr>
        <w:footnoteReference w:id="56"/>
      </w:r>
    </w:p>
    <w:p w14:paraId="0B49229D" w14:textId="77777777" w:rsidR="003E4A26" w:rsidRPr="009B2091" w:rsidRDefault="00360F38" w:rsidP="00360F38">
      <w:pPr>
        <w:spacing w:line="480" w:lineRule="auto"/>
        <w:ind w:firstLine="720"/>
        <w:rPr>
          <w:rFonts w:ascii="Times New Roman" w:hAnsi="Times New Roman" w:cs="Times New Roman"/>
        </w:rPr>
      </w:pPr>
      <w:r w:rsidRPr="009B2091">
        <w:rPr>
          <w:rFonts w:ascii="Times New Roman" w:hAnsi="Times New Roman" w:cs="Times New Roman"/>
        </w:rPr>
        <w:lastRenderedPageBreak/>
        <w:t>A November 19, 1934 article discussed two bequests for statues of Confederate figures that presented a legal challenge for the city of Baltimore. J. Henry Ferguson’s 1928 will had provided $100,000 for a statue of Lee and Jackson just before Chancellorsville, to be placed not more than t</w:t>
      </w:r>
      <w:r w:rsidR="00A11232">
        <w:rPr>
          <w:rFonts w:ascii="Times New Roman" w:hAnsi="Times New Roman" w:cs="Times New Roman"/>
        </w:rPr>
        <w:t>en miles from City H</w:t>
      </w:r>
      <w:r w:rsidRPr="009B2091">
        <w:rPr>
          <w:rFonts w:ascii="Times New Roman" w:hAnsi="Times New Roman" w:cs="Times New Roman"/>
        </w:rPr>
        <w:t>all</w:t>
      </w:r>
      <w:r w:rsidR="00115B2B">
        <w:rPr>
          <w:rFonts w:ascii="Times New Roman" w:hAnsi="Times New Roman" w:cs="Times New Roman"/>
        </w:rPr>
        <w:t>,</w:t>
      </w:r>
      <w:r w:rsidRPr="009B2091">
        <w:rPr>
          <w:rFonts w:ascii="Times New Roman" w:hAnsi="Times New Roman" w:cs="Times New Roman"/>
        </w:rPr>
        <w:t xml:space="preserve"> while the will of Elizabeth White had provided that the sale of her estate, around $40,000</w:t>
      </w:r>
      <w:r w:rsidR="00A11232">
        <w:rPr>
          <w:rFonts w:ascii="Times New Roman" w:hAnsi="Times New Roman" w:cs="Times New Roman"/>
        </w:rPr>
        <w:t>.00</w:t>
      </w:r>
      <w:r w:rsidRPr="009B2091">
        <w:rPr>
          <w:rFonts w:ascii="Times New Roman" w:hAnsi="Times New Roman" w:cs="Times New Roman"/>
        </w:rPr>
        <w:t xml:space="preserve"> should be used for an equestrian statue of Lee in Druid Hill Park. Robert Garrett, the great-nephew of Mrs. White and her executor, suggested that it might be possible to combine the funds, as the money from Mrs. White’s estate “would not be sufficient to carry out my aunt’s will.”</w:t>
      </w:r>
      <w:r w:rsidRPr="00245313">
        <w:rPr>
          <w:rStyle w:val="FootnoteReference"/>
        </w:rPr>
        <w:footnoteReference w:id="57"/>
      </w:r>
      <w:r w:rsidRPr="009B2091">
        <w:rPr>
          <w:rFonts w:ascii="Times New Roman" w:hAnsi="Times New Roman" w:cs="Times New Roman"/>
        </w:rPr>
        <w:t xml:space="preserve"> The desire to </w:t>
      </w:r>
      <w:r w:rsidR="002E246C" w:rsidRPr="009B2091">
        <w:rPr>
          <w:rFonts w:ascii="Times New Roman" w:hAnsi="Times New Roman" w:cs="Times New Roman"/>
        </w:rPr>
        <w:t>publicly</w:t>
      </w:r>
      <w:r w:rsidRPr="009B2091">
        <w:rPr>
          <w:rFonts w:ascii="Times New Roman" w:hAnsi="Times New Roman" w:cs="Times New Roman"/>
        </w:rPr>
        <w:t xml:space="preserve"> comme</w:t>
      </w:r>
      <w:r w:rsidR="00A11232">
        <w:rPr>
          <w:rFonts w:ascii="Times New Roman" w:hAnsi="Times New Roman" w:cs="Times New Roman"/>
        </w:rPr>
        <w:t>morate Confederate generalship</w:t>
      </w:r>
      <w:r w:rsidRPr="009B2091">
        <w:rPr>
          <w:rFonts w:ascii="Times New Roman" w:hAnsi="Times New Roman" w:cs="Times New Roman"/>
        </w:rPr>
        <w:t xml:space="preserve"> was an impulse shared by at least two members of the Baltimore elite who chose to leave sizeable bequests to the city. Following much negotiation, White’s bequest would ultimately be utilized not for a statue of Robert E. Lee, but for a park dedicated in his name </w:t>
      </w:r>
      <w:r w:rsidR="002E246C">
        <w:rPr>
          <w:rFonts w:ascii="Times New Roman" w:hAnsi="Times New Roman" w:cs="Times New Roman"/>
        </w:rPr>
        <w:t xml:space="preserve">located </w:t>
      </w:r>
      <w:r w:rsidRPr="009B2091">
        <w:rPr>
          <w:rFonts w:ascii="Times New Roman" w:hAnsi="Times New Roman" w:cs="Times New Roman"/>
        </w:rPr>
        <w:t xml:space="preserve">in Baltimore County. </w:t>
      </w:r>
    </w:p>
    <w:p w14:paraId="0FC18D52" w14:textId="77777777" w:rsidR="00620E71" w:rsidRDefault="00B4737C" w:rsidP="00360F38">
      <w:pPr>
        <w:spacing w:line="480" w:lineRule="auto"/>
        <w:ind w:firstLine="720"/>
        <w:rPr>
          <w:rFonts w:ascii="Times New Roman" w:hAnsi="Times New Roman" w:cs="Times New Roman"/>
        </w:rPr>
      </w:pPr>
      <w:r>
        <w:rPr>
          <w:rFonts w:ascii="Times New Roman" w:hAnsi="Times New Roman" w:cs="Times New Roman"/>
        </w:rPr>
        <w:t xml:space="preserve">Besides their interest in constructing monuments, Baltimore citizens also performed rituals celebrating both Lee and Jackson. </w:t>
      </w:r>
      <w:r w:rsidR="00892AEF">
        <w:rPr>
          <w:rFonts w:ascii="Times New Roman" w:hAnsi="Times New Roman" w:cs="Times New Roman"/>
          <w:i/>
        </w:rPr>
        <w:t xml:space="preserve">The Baltimore Sun </w:t>
      </w:r>
      <w:r w:rsidR="00892AEF">
        <w:rPr>
          <w:rFonts w:ascii="Times New Roman" w:hAnsi="Times New Roman" w:cs="Times New Roman"/>
        </w:rPr>
        <w:t>published</w:t>
      </w:r>
      <w:r w:rsidR="00360F38" w:rsidRPr="009B2091">
        <w:rPr>
          <w:rFonts w:ascii="Times New Roman" w:hAnsi="Times New Roman" w:cs="Times New Roman"/>
        </w:rPr>
        <w:t xml:space="preserve"> a brief preview of a birthday celebration to be held by the United Daughters of the Confederacy in 1936. The Baltimore chapter of the organization hosted an afternoon event at the Alcazar and open to the public</w:t>
      </w:r>
      <w:r w:rsidR="00A11232">
        <w:rPr>
          <w:rFonts w:ascii="Times New Roman" w:hAnsi="Times New Roman" w:cs="Times New Roman"/>
        </w:rPr>
        <w:t>,</w:t>
      </w:r>
      <w:r w:rsidR="00360F38" w:rsidRPr="009B2091">
        <w:rPr>
          <w:rFonts w:ascii="Times New Roman" w:hAnsi="Times New Roman" w:cs="Times New Roman"/>
        </w:rPr>
        <w:t xml:space="preserve"> featuring a Goucher history professor speaking on the lives of the two generals.</w:t>
      </w:r>
      <w:r w:rsidR="00360F38" w:rsidRPr="00245313">
        <w:rPr>
          <w:rStyle w:val="FootnoteReference"/>
        </w:rPr>
        <w:footnoteReference w:id="58"/>
      </w:r>
      <w:r w:rsidR="00360F38" w:rsidRPr="009B2091">
        <w:rPr>
          <w:rFonts w:ascii="Times New Roman" w:hAnsi="Times New Roman" w:cs="Times New Roman"/>
        </w:rPr>
        <w:t xml:space="preserve"> In April of 1939, </w:t>
      </w:r>
      <w:r w:rsidR="00360F38" w:rsidRPr="00A11232">
        <w:rPr>
          <w:rFonts w:ascii="Times New Roman" w:hAnsi="Times New Roman" w:cs="Times New Roman"/>
          <w:i/>
        </w:rPr>
        <w:t>The Baltimore Sun</w:t>
      </w:r>
      <w:r w:rsidR="00360F38" w:rsidRPr="009B2091">
        <w:rPr>
          <w:rFonts w:ascii="Times New Roman" w:hAnsi="Times New Roman" w:cs="Times New Roman"/>
        </w:rPr>
        <w:t xml:space="preserve"> published an update on the completion of the double equestrian statue, eagerly anticipating the arrival of the “at least eleven feet high” monument at Wyman Park, “its permanent home.</w:t>
      </w:r>
      <w:r>
        <w:rPr>
          <w:rFonts w:ascii="Times New Roman" w:hAnsi="Times New Roman" w:cs="Times New Roman"/>
        </w:rPr>
        <w:t>”</w:t>
      </w:r>
      <w:r w:rsidR="00360F38" w:rsidRPr="009B2091">
        <w:rPr>
          <w:rFonts w:ascii="Times New Roman" w:hAnsi="Times New Roman" w:cs="Times New Roman"/>
        </w:rPr>
        <w:t xml:space="preserve"> A prediction was made that the memorial would go to a bronze foundry for casting in June of that year, so that the bronze statuary could join with the base </w:t>
      </w:r>
      <w:r w:rsidR="00360F38" w:rsidRPr="009B2091">
        <w:rPr>
          <w:rFonts w:ascii="Times New Roman" w:hAnsi="Times New Roman" w:cs="Times New Roman"/>
        </w:rPr>
        <w:lastRenderedPageBreak/>
        <w:t xml:space="preserve">which had already been finished by John Russell Pope. The inscriptions on the base of the monument were in place </w:t>
      </w:r>
      <w:r w:rsidR="00A74D51">
        <w:rPr>
          <w:rFonts w:ascii="Times New Roman" w:hAnsi="Times New Roman" w:cs="Times New Roman"/>
        </w:rPr>
        <w:t>by this time.</w:t>
      </w:r>
      <w:r w:rsidR="00A74D51" w:rsidRPr="00245313">
        <w:rPr>
          <w:rStyle w:val="FootnoteReference"/>
        </w:rPr>
        <w:footnoteReference w:id="59"/>
      </w:r>
    </w:p>
    <w:p w14:paraId="0F5743AE" w14:textId="77777777" w:rsidR="001447E9" w:rsidRDefault="00A74D51" w:rsidP="001447E9">
      <w:pPr>
        <w:spacing w:line="480" w:lineRule="auto"/>
        <w:ind w:firstLine="720"/>
        <w:rPr>
          <w:rFonts w:ascii="Times New Roman" w:hAnsi="Times New Roman" w:cs="Times New Roman"/>
        </w:rPr>
      </w:pPr>
      <w:r>
        <w:rPr>
          <w:rFonts w:ascii="Times New Roman" w:hAnsi="Times New Roman" w:cs="Times New Roman"/>
        </w:rPr>
        <w:t>In October 1947, the bronze statue arrived in Baltimore after many years of waiting, halted by war shortages and constraints</w:t>
      </w:r>
      <w:r w:rsidR="00A11232">
        <w:rPr>
          <w:rFonts w:ascii="Times New Roman" w:hAnsi="Times New Roman" w:cs="Times New Roman"/>
        </w:rPr>
        <w:t>,</w:t>
      </w:r>
      <w:r>
        <w:rPr>
          <w:rFonts w:ascii="Times New Roman" w:hAnsi="Times New Roman" w:cs="Times New Roman"/>
        </w:rPr>
        <w:t xml:space="preserve"> as well as </w:t>
      </w:r>
      <w:r w:rsidR="002E246C">
        <w:rPr>
          <w:rFonts w:ascii="Times New Roman" w:hAnsi="Times New Roman" w:cs="Times New Roman"/>
        </w:rPr>
        <w:t xml:space="preserve">by </w:t>
      </w:r>
      <w:r>
        <w:rPr>
          <w:rFonts w:ascii="Times New Roman" w:hAnsi="Times New Roman" w:cs="Times New Roman"/>
        </w:rPr>
        <w:t xml:space="preserve">transportation difficulties. The artist, Laura </w:t>
      </w:r>
      <w:proofErr w:type="spellStart"/>
      <w:r>
        <w:rPr>
          <w:rFonts w:ascii="Times New Roman" w:hAnsi="Times New Roman" w:cs="Times New Roman"/>
        </w:rPr>
        <w:t>Gardin</w:t>
      </w:r>
      <w:proofErr w:type="spellEnd"/>
      <w:r>
        <w:rPr>
          <w:rFonts w:ascii="Times New Roman" w:hAnsi="Times New Roman" w:cs="Times New Roman"/>
        </w:rPr>
        <w:t xml:space="preserve"> Fraser, remained pleased and optimistic as she expressed her feelings over the chosen site for her monumental bronze sculpture. “The site for this memorial is the most wonderful in the country. This wide sweep of drive in front of the statue is similar to the turning road where Jackson and Lee said farewell before the battle of Chancellorsville. That street is like the road over which Lee watched Jackson depart to visit his troops. I have visited the site and I know.”</w:t>
      </w:r>
      <w:r w:rsidRPr="00245313">
        <w:rPr>
          <w:rStyle w:val="FootnoteReference"/>
        </w:rPr>
        <w:footnoteReference w:id="60"/>
      </w:r>
      <w:r>
        <w:rPr>
          <w:rFonts w:ascii="Times New Roman" w:hAnsi="Times New Roman" w:cs="Times New Roman"/>
        </w:rPr>
        <w:t xml:space="preserve"> </w:t>
      </w:r>
      <w:r w:rsidR="001447E9">
        <w:rPr>
          <w:rFonts w:ascii="Times New Roman" w:hAnsi="Times New Roman" w:cs="Times New Roman"/>
        </w:rPr>
        <w:t xml:space="preserve">Yet others involved in the installation were preoccupied by less rosy thoughts. Peter Guertin, a representative of the Gorham foundry, spoke with </w:t>
      </w:r>
      <w:r w:rsidR="001447E9" w:rsidRPr="00A11232">
        <w:rPr>
          <w:rFonts w:ascii="Times New Roman" w:hAnsi="Times New Roman" w:cs="Times New Roman"/>
          <w:i/>
        </w:rPr>
        <w:t>The Baltimore Sun</w:t>
      </w:r>
      <w:r w:rsidR="001447E9">
        <w:rPr>
          <w:rFonts w:ascii="Times New Roman" w:hAnsi="Times New Roman" w:cs="Times New Roman"/>
        </w:rPr>
        <w:t xml:space="preserve"> about how World War </w:t>
      </w:r>
      <w:r w:rsidR="00A11232">
        <w:rPr>
          <w:rFonts w:ascii="Times New Roman" w:hAnsi="Times New Roman" w:cs="Times New Roman"/>
        </w:rPr>
        <w:t xml:space="preserve">II </w:t>
      </w:r>
      <w:r w:rsidR="001447E9">
        <w:rPr>
          <w:rFonts w:ascii="Times New Roman" w:hAnsi="Times New Roman" w:cs="Times New Roman"/>
        </w:rPr>
        <w:t>had exponentially increased the costs of the work, saying “Everybody connected with this has lost money.” He added that “Everything connected with the statue from the bronze up or down, has increased tremendously in price over the cost when the contract was let.”</w:t>
      </w:r>
      <w:r w:rsidR="001447E9" w:rsidRPr="00245313">
        <w:rPr>
          <w:rStyle w:val="FootnoteReference"/>
        </w:rPr>
        <w:footnoteReference w:id="61"/>
      </w:r>
    </w:p>
    <w:p w14:paraId="21CC293A" w14:textId="77777777" w:rsidR="00360F38" w:rsidRPr="009B2091" w:rsidRDefault="001447E9" w:rsidP="00C8397B">
      <w:pPr>
        <w:spacing w:line="480" w:lineRule="auto"/>
        <w:ind w:firstLine="720"/>
        <w:rPr>
          <w:rFonts w:ascii="Times New Roman" w:hAnsi="Times New Roman" w:cs="Times New Roman"/>
        </w:rPr>
      </w:pPr>
      <w:r>
        <w:rPr>
          <w:rFonts w:ascii="Times New Roman" w:hAnsi="Times New Roman" w:cs="Times New Roman"/>
        </w:rPr>
        <w:t>The inauguration of the monument to Jackson and Lee took place on May 1, 1948, the anniversary of the day when the two men said their final farewells at</w:t>
      </w:r>
      <w:r w:rsidR="00E26D9B">
        <w:rPr>
          <w:rFonts w:ascii="Times New Roman" w:hAnsi="Times New Roman" w:cs="Times New Roman"/>
        </w:rPr>
        <w:t xml:space="preserve"> Chancellorsville</w:t>
      </w:r>
      <w:r>
        <w:rPr>
          <w:rFonts w:ascii="Times New Roman" w:hAnsi="Times New Roman" w:cs="Times New Roman"/>
        </w:rPr>
        <w:t xml:space="preserve">. Descendants of both men were present, and over three hundred cadets of the Virginia Military Institute marched in full dress uniform, along with units of the Maryland National Guard and the U.S. Army. Over three thousand people gathered for the ceremony in Wyman Park, and a litany of invited guests, mainly members of the military, were present at the unveiling. A grandstand </w:t>
      </w:r>
      <w:r w:rsidR="00C179AF">
        <w:rPr>
          <w:rFonts w:ascii="Times New Roman" w:hAnsi="Times New Roman" w:cs="Times New Roman"/>
        </w:rPr>
        <w:t xml:space="preserve">was mounted, and Governor Lane and Mayor </w:t>
      </w:r>
      <w:proofErr w:type="spellStart"/>
      <w:r w:rsidR="00C179AF">
        <w:rPr>
          <w:rFonts w:ascii="Times New Roman" w:hAnsi="Times New Roman" w:cs="Times New Roman"/>
        </w:rPr>
        <w:t>D’Alesandro</w:t>
      </w:r>
      <w:proofErr w:type="spellEnd"/>
      <w:r w:rsidR="00C179AF">
        <w:rPr>
          <w:rFonts w:ascii="Times New Roman" w:hAnsi="Times New Roman" w:cs="Times New Roman"/>
        </w:rPr>
        <w:t xml:space="preserve"> each </w:t>
      </w:r>
      <w:r w:rsidR="00E26D9B">
        <w:rPr>
          <w:rFonts w:ascii="Times New Roman" w:hAnsi="Times New Roman" w:cs="Times New Roman"/>
        </w:rPr>
        <w:t xml:space="preserve">offered </w:t>
      </w:r>
      <w:r w:rsidR="00C179AF">
        <w:rPr>
          <w:rFonts w:ascii="Times New Roman" w:hAnsi="Times New Roman" w:cs="Times New Roman"/>
        </w:rPr>
        <w:t>a long discourse.</w:t>
      </w:r>
      <w:r w:rsidR="00C179AF" w:rsidRPr="00245313">
        <w:rPr>
          <w:rStyle w:val="FootnoteReference"/>
        </w:rPr>
        <w:footnoteReference w:id="62"/>
      </w:r>
      <w:r w:rsidR="00C8397B">
        <w:rPr>
          <w:rFonts w:ascii="Times New Roman" w:hAnsi="Times New Roman" w:cs="Times New Roman"/>
        </w:rPr>
        <w:t xml:space="preserve"> </w:t>
      </w:r>
      <w:r w:rsidR="00360F38" w:rsidRPr="009B2091">
        <w:rPr>
          <w:rFonts w:ascii="Times New Roman" w:hAnsi="Times New Roman" w:cs="Times New Roman"/>
        </w:rPr>
        <w:t xml:space="preserve">In his </w:t>
      </w:r>
      <w:r w:rsidR="00360F38" w:rsidRPr="009B2091">
        <w:rPr>
          <w:rFonts w:ascii="Times New Roman" w:hAnsi="Times New Roman" w:cs="Times New Roman"/>
        </w:rPr>
        <w:lastRenderedPageBreak/>
        <w:t xml:space="preserve">speech at the unveiling of the monument, </w:t>
      </w:r>
      <w:r w:rsidR="00C8397B">
        <w:rPr>
          <w:rFonts w:ascii="Times New Roman" w:hAnsi="Times New Roman" w:cs="Times New Roman"/>
        </w:rPr>
        <w:t xml:space="preserve">the mayor </w:t>
      </w:r>
      <w:r w:rsidR="00360F38" w:rsidRPr="009B2091">
        <w:rPr>
          <w:rFonts w:ascii="Times New Roman" w:hAnsi="Times New Roman" w:cs="Times New Roman"/>
        </w:rPr>
        <w:t xml:space="preserve">described the two generals as renowned for their military prowess. </w:t>
      </w:r>
      <w:proofErr w:type="spellStart"/>
      <w:r w:rsidR="00360F38" w:rsidRPr="009B2091">
        <w:rPr>
          <w:rFonts w:ascii="Times New Roman" w:hAnsi="Times New Roman" w:cs="Times New Roman"/>
        </w:rPr>
        <w:t>D’Alesandro</w:t>
      </w:r>
      <w:proofErr w:type="spellEnd"/>
      <w:r w:rsidR="00360F38" w:rsidRPr="009B2091">
        <w:rPr>
          <w:rFonts w:ascii="Times New Roman" w:hAnsi="Times New Roman" w:cs="Times New Roman"/>
        </w:rPr>
        <w:t xml:space="preserve"> also made clear some of the real intention behind this memorialization of the long-dead Southern generals: the maintenance of law and order within his city and across the country. “Today, with our nation beset by subversive groups and propaganda which seeks to destroy our national unity, we can look for inspiration to the lives of Lee and Jackson to remind us to be resolute and determined in preserving our sacred institutions.”</w:t>
      </w:r>
      <w:r w:rsidR="00360F38" w:rsidRPr="00245313">
        <w:rPr>
          <w:rStyle w:val="FootnoteReference"/>
        </w:rPr>
        <w:footnoteReference w:id="63"/>
      </w:r>
      <w:r w:rsidR="00360F38" w:rsidRPr="009B2091">
        <w:rPr>
          <w:rFonts w:ascii="Times New Roman" w:hAnsi="Times New Roman" w:cs="Times New Roman"/>
        </w:rPr>
        <w:t xml:space="preserve"> The generals were commemo</w:t>
      </w:r>
      <w:r w:rsidR="00A11232">
        <w:rPr>
          <w:rFonts w:ascii="Times New Roman" w:hAnsi="Times New Roman" w:cs="Times New Roman"/>
        </w:rPr>
        <w:t>rated within the context of the</w:t>
      </w:r>
      <w:r w:rsidR="00360F38" w:rsidRPr="009B2091">
        <w:rPr>
          <w:rFonts w:ascii="Times New Roman" w:hAnsi="Times New Roman" w:cs="Times New Roman"/>
        </w:rPr>
        <w:t xml:space="preserve"> postwar era, as concerns about civil right</w:t>
      </w:r>
      <w:r w:rsidR="00C8397B">
        <w:rPr>
          <w:rFonts w:ascii="Times New Roman" w:hAnsi="Times New Roman" w:cs="Times New Roman"/>
        </w:rPr>
        <w:t>s agitation</w:t>
      </w:r>
      <w:r w:rsidR="00A11232">
        <w:rPr>
          <w:rFonts w:ascii="Times New Roman" w:hAnsi="Times New Roman" w:cs="Times New Roman"/>
        </w:rPr>
        <w:t>, as well as C</w:t>
      </w:r>
      <w:r w:rsidR="00C8397B">
        <w:rPr>
          <w:rFonts w:ascii="Times New Roman" w:hAnsi="Times New Roman" w:cs="Times New Roman"/>
        </w:rPr>
        <w:t>ommunist</w:t>
      </w:r>
      <w:r w:rsidR="00360F38" w:rsidRPr="009B2091">
        <w:rPr>
          <w:rFonts w:ascii="Times New Roman" w:hAnsi="Times New Roman" w:cs="Times New Roman"/>
        </w:rPr>
        <w:t xml:space="preserve"> infiltration</w:t>
      </w:r>
      <w:r w:rsidR="00A11232">
        <w:rPr>
          <w:rFonts w:ascii="Times New Roman" w:hAnsi="Times New Roman" w:cs="Times New Roman"/>
        </w:rPr>
        <w:t>,</w:t>
      </w:r>
      <w:r w:rsidR="00360F38" w:rsidRPr="009B2091">
        <w:rPr>
          <w:rFonts w:ascii="Times New Roman" w:hAnsi="Times New Roman" w:cs="Times New Roman"/>
        </w:rPr>
        <w:t xml:space="preserve"> left many </w:t>
      </w:r>
      <w:r w:rsidR="00C8397B">
        <w:rPr>
          <w:rFonts w:ascii="Times New Roman" w:hAnsi="Times New Roman" w:cs="Times New Roman"/>
        </w:rPr>
        <w:t xml:space="preserve">political leaders </w:t>
      </w:r>
      <w:r w:rsidR="00360F38" w:rsidRPr="009B2091">
        <w:rPr>
          <w:rFonts w:ascii="Times New Roman" w:hAnsi="Times New Roman" w:cs="Times New Roman"/>
        </w:rPr>
        <w:t>feeling anxi</w:t>
      </w:r>
      <w:r w:rsidR="00C8397B">
        <w:rPr>
          <w:rFonts w:ascii="Times New Roman" w:hAnsi="Times New Roman" w:cs="Times New Roman"/>
        </w:rPr>
        <w:t>ous</w:t>
      </w:r>
      <w:r w:rsidR="00E26D9B">
        <w:rPr>
          <w:rFonts w:ascii="Times New Roman" w:hAnsi="Times New Roman" w:cs="Times New Roman"/>
        </w:rPr>
        <w:t xml:space="preserve"> over American tradition, culture and values</w:t>
      </w:r>
      <w:r w:rsidR="00EA1365">
        <w:rPr>
          <w:rFonts w:ascii="Times New Roman" w:hAnsi="Times New Roman" w:cs="Times New Roman"/>
        </w:rPr>
        <w:t xml:space="preserve">. </w:t>
      </w:r>
    </w:p>
    <w:p w14:paraId="305666B2" w14:textId="77777777" w:rsidR="00360F38" w:rsidRPr="009B2091" w:rsidRDefault="00360F38" w:rsidP="00360F38">
      <w:pPr>
        <w:spacing w:line="480" w:lineRule="auto"/>
        <w:ind w:firstLine="720"/>
        <w:rPr>
          <w:rFonts w:ascii="Times New Roman" w:hAnsi="Times New Roman" w:cs="Times New Roman"/>
        </w:rPr>
      </w:pPr>
      <w:r w:rsidRPr="009B2091">
        <w:rPr>
          <w:rFonts w:ascii="Times New Roman" w:hAnsi="Times New Roman" w:cs="Times New Roman"/>
        </w:rPr>
        <w:t xml:space="preserve">Reactions to the erection of the monument among the white community were generally positive. One letter to </w:t>
      </w:r>
      <w:r w:rsidRPr="00A11232">
        <w:rPr>
          <w:rFonts w:ascii="Times New Roman" w:hAnsi="Times New Roman" w:cs="Times New Roman"/>
          <w:i/>
        </w:rPr>
        <w:t>The Baltimore Sun</w:t>
      </w:r>
      <w:r w:rsidRPr="009B2091">
        <w:rPr>
          <w:rFonts w:ascii="Times New Roman" w:hAnsi="Times New Roman" w:cs="Times New Roman"/>
        </w:rPr>
        <w:t xml:space="preserve"> from an anonymous citizen spoke unfavorably about certain of the</w:t>
      </w:r>
      <w:r w:rsidR="00115B2B">
        <w:rPr>
          <w:rFonts w:ascii="Times New Roman" w:hAnsi="Times New Roman" w:cs="Times New Roman"/>
        </w:rPr>
        <w:t xml:space="preserve"> other</w:t>
      </w:r>
      <w:r w:rsidRPr="009B2091">
        <w:rPr>
          <w:rFonts w:ascii="Times New Roman" w:hAnsi="Times New Roman" w:cs="Times New Roman"/>
        </w:rPr>
        <w:t xml:space="preserve"> monuments th</w:t>
      </w:r>
      <w:r w:rsidR="00115B2B">
        <w:rPr>
          <w:rFonts w:ascii="Times New Roman" w:hAnsi="Times New Roman" w:cs="Times New Roman"/>
        </w:rPr>
        <w:t>roughout the city</w:t>
      </w:r>
      <w:r w:rsidRPr="009B2091">
        <w:rPr>
          <w:rFonts w:ascii="Times New Roman" w:hAnsi="Times New Roman" w:cs="Times New Roman"/>
        </w:rPr>
        <w:t xml:space="preserve"> in order to more highly praise the statue designed by Laura </w:t>
      </w:r>
      <w:proofErr w:type="spellStart"/>
      <w:r w:rsidRPr="009B2091">
        <w:rPr>
          <w:rFonts w:ascii="Times New Roman" w:hAnsi="Times New Roman" w:cs="Times New Roman"/>
        </w:rPr>
        <w:t>Gardin</w:t>
      </w:r>
      <w:proofErr w:type="spellEnd"/>
      <w:r w:rsidRPr="009B2091">
        <w:rPr>
          <w:rFonts w:ascii="Times New Roman" w:hAnsi="Times New Roman" w:cs="Times New Roman"/>
        </w:rPr>
        <w:t xml:space="preserve"> Fraser. “Baltimore has many monuments commemorative of heroes and great events. A few of them are good but, to be candid about it, most of them hardly merit a second glance as works of art. If they were to be carted away, it would be no great loss.”</w:t>
      </w:r>
      <w:r w:rsidRPr="00245313">
        <w:rPr>
          <w:rStyle w:val="FootnoteReference"/>
        </w:rPr>
        <w:footnoteReference w:id="64"/>
      </w:r>
      <w:r w:rsidRPr="009B2091">
        <w:rPr>
          <w:rFonts w:ascii="Times New Roman" w:hAnsi="Times New Roman" w:cs="Times New Roman"/>
        </w:rPr>
        <w:t xml:space="preserve"> In words that prove surprisingly prophetic, this writer spoke of the judgment of future generations</w:t>
      </w:r>
      <w:r w:rsidR="00C8397B">
        <w:rPr>
          <w:rFonts w:ascii="Times New Roman" w:hAnsi="Times New Roman" w:cs="Times New Roman"/>
        </w:rPr>
        <w:t xml:space="preserve"> and how posterity would have the power to review past choices in public art.</w:t>
      </w:r>
      <w:r w:rsidRPr="009B2091">
        <w:rPr>
          <w:rFonts w:ascii="Times New Roman" w:hAnsi="Times New Roman" w:cs="Times New Roman"/>
        </w:rPr>
        <w:t xml:space="preserve"> “The new double equestrian will be finally judged by the generations which follow this one. As of now we can only guess what the verdict will be…Here is one memorial which raises the average of our public art and helps support our reputation as the Monumental City.”</w:t>
      </w:r>
      <w:r w:rsidRPr="00245313">
        <w:rPr>
          <w:rStyle w:val="FootnoteReference"/>
        </w:rPr>
        <w:footnoteReference w:id="65"/>
      </w:r>
      <w:r w:rsidRPr="009B2091">
        <w:rPr>
          <w:rFonts w:ascii="Times New Roman" w:hAnsi="Times New Roman" w:cs="Times New Roman"/>
        </w:rPr>
        <w:t xml:space="preserve"> </w:t>
      </w:r>
    </w:p>
    <w:p w14:paraId="7DAE7F38" w14:textId="77777777" w:rsidR="00360F38" w:rsidRPr="009B2091" w:rsidRDefault="00360F38" w:rsidP="003D442F">
      <w:pPr>
        <w:spacing w:line="480" w:lineRule="auto"/>
        <w:ind w:firstLine="720"/>
        <w:rPr>
          <w:rFonts w:ascii="Times New Roman" w:hAnsi="Times New Roman" w:cs="Times New Roman"/>
        </w:rPr>
      </w:pPr>
      <w:r w:rsidRPr="009B2091">
        <w:rPr>
          <w:rFonts w:ascii="Times New Roman" w:hAnsi="Times New Roman" w:cs="Times New Roman"/>
        </w:rPr>
        <w:lastRenderedPageBreak/>
        <w:t>However, the wishes of elite Baltimoreans to memorialize these two Southern generals did meet with the opposition of the vocal African American community, as represented by its leading newspaper, the Baltimore Afro-American. A writer for this journal excoriated both the Mayor and the Governor for their participation in th</w:t>
      </w:r>
      <w:r w:rsidR="00BA6756" w:rsidRPr="009B2091">
        <w:rPr>
          <w:rFonts w:ascii="Times New Roman" w:hAnsi="Times New Roman" w:cs="Times New Roman"/>
        </w:rPr>
        <w:t>e unveiling of this monument and</w:t>
      </w:r>
      <w:r w:rsidRPr="009B2091">
        <w:rPr>
          <w:rFonts w:ascii="Times New Roman" w:hAnsi="Times New Roman" w:cs="Times New Roman"/>
        </w:rPr>
        <w:t xml:space="preserve"> for the false rhetoric of healing and reconciliation </w:t>
      </w:r>
      <w:r w:rsidR="007A02B2">
        <w:rPr>
          <w:rFonts w:ascii="Times New Roman" w:hAnsi="Times New Roman" w:cs="Times New Roman"/>
        </w:rPr>
        <w:t xml:space="preserve">that </w:t>
      </w:r>
      <w:r w:rsidRPr="009B2091">
        <w:rPr>
          <w:rFonts w:ascii="Times New Roman" w:hAnsi="Times New Roman" w:cs="Times New Roman"/>
        </w:rPr>
        <w:t>they utilized in their discourses on that day.</w:t>
      </w:r>
      <w:r w:rsidR="00BA6756" w:rsidRPr="009B2091">
        <w:rPr>
          <w:rFonts w:ascii="Times New Roman" w:hAnsi="Times New Roman" w:cs="Times New Roman"/>
        </w:rPr>
        <w:t xml:space="preserve"> </w:t>
      </w:r>
      <w:r w:rsidR="00C8397B">
        <w:rPr>
          <w:rFonts w:ascii="Times New Roman" w:hAnsi="Times New Roman" w:cs="Times New Roman"/>
        </w:rPr>
        <w:t xml:space="preserve">The author targeted </w:t>
      </w:r>
      <w:proofErr w:type="spellStart"/>
      <w:r w:rsidR="001B43FF" w:rsidRPr="009B2091">
        <w:rPr>
          <w:rFonts w:ascii="Times New Roman" w:hAnsi="Times New Roman" w:cs="Times New Roman"/>
        </w:rPr>
        <w:t>D’Alesandro’s</w:t>
      </w:r>
      <w:proofErr w:type="spellEnd"/>
      <w:r w:rsidR="001B43FF" w:rsidRPr="009B2091">
        <w:rPr>
          <w:rFonts w:ascii="Times New Roman" w:hAnsi="Times New Roman" w:cs="Times New Roman"/>
        </w:rPr>
        <w:t xml:space="preserve"> </w:t>
      </w:r>
      <w:r w:rsidR="00C8397B">
        <w:rPr>
          <w:rFonts w:ascii="Times New Roman" w:hAnsi="Times New Roman" w:cs="Times New Roman"/>
        </w:rPr>
        <w:t xml:space="preserve">notion </w:t>
      </w:r>
      <w:r w:rsidR="00A11232">
        <w:rPr>
          <w:rFonts w:ascii="Times New Roman" w:hAnsi="Times New Roman" w:cs="Times New Roman"/>
        </w:rPr>
        <w:t>of “sacred institutions,”</w:t>
      </w:r>
      <w:r w:rsidR="001B43FF" w:rsidRPr="009B2091">
        <w:rPr>
          <w:rFonts w:ascii="Times New Roman" w:hAnsi="Times New Roman" w:cs="Times New Roman"/>
        </w:rPr>
        <w:t xml:space="preserve"> writing “The ‘sacred institution’ which Lee and Jackson sought to wreck was this Federal union of ours. The ‘sacred institution’ they sought to preserve was slavery.”</w:t>
      </w:r>
      <w:r w:rsidR="003A4AC6" w:rsidRPr="00245313">
        <w:rPr>
          <w:rStyle w:val="FootnoteReference"/>
        </w:rPr>
        <w:footnoteReference w:id="66"/>
      </w:r>
      <w:r w:rsidR="001B43FF" w:rsidRPr="009B2091">
        <w:rPr>
          <w:rFonts w:ascii="Times New Roman" w:hAnsi="Times New Roman" w:cs="Times New Roman"/>
        </w:rPr>
        <w:t xml:space="preserve"> The author also cited recent history</w:t>
      </w:r>
      <w:r w:rsidR="00C8397B">
        <w:rPr>
          <w:rFonts w:ascii="Times New Roman" w:hAnsi="Times New Roman" w:cs="Times New Roman"/>
        </w:rPr>
        <w:t xml:space="preserve"> in</w:t>
      </w:r>
      <w:r w:rsidR="001B43FF" w:rsidRPr="009B2091">
        <w:rPr>
          <w:rFonts w:ascii="Times New Roman" w:hAnsi="Times New Roman" w:cs="Times New Roman"/>
        </w:rPr>
        <w:t xml:space="preserve"> seeking to emphasize the insidious racism of men like Jackson and Lee: “Hitler killed Jews. Lee and Jackson exploited colored people as animals and property.”</w:t>
      </w:r>
      <w:r w:rsidR="003A4AC6" w:rsidRPr="00245313">
        <w:rPr>
          <w:rStyle w:val="FootnoteReference"/>
        </w:rPr>
        <w:footnoteReference w:id="67"/>
      </w:r>
      <w:r w:rsidR="001B43FF" w:rsidRPr="009B2091">
        <w:rPr>
          <w:rFonts w:ascii="Times New Roman" w:hAnsi="Times New Roman" w:cs="Times New Roman"/>
        </w:rPr>
        <w:t xml:space="preserve"> To this author, the two Confedera</w:t>
      </w:r>
      <w:r w:rsidR="00FA1E3D" w:rsidRPr="009B2091">
        <w:rPr>
          <w:rFonts w:ascii="Times New Roman" w:hAnsi="Times New Roman" w:cs="Times New Roman"/>
        </w:rPr>
        <w:t xml:space="preserve">te generals were more traitors than heroes. </w:t>
      </w:r>
      <w:r w:rsidR="001B43FF" w:rsidRPr="009B2091">
        <w:rPr>
          <w:rFonts w:ascii="Times New Roman" w:hAnsi="Times New Roman" w:cs="Times New Roman"/>
        </w:rPr>
        <w:t>“Jackson and Lee, rebels, conspirators, were responsible for the sacrifice of a million lives and the out-pouring of the nation’s wealth to fight a four-year war.”</w:t>
      </w:r>
      <w:r w:rsidR="003A4AC6" w:rsidRPr="00245313">
        <w:rPr>
          <w:rStyle w:val="FootnoteReference"/>
        </w:rPr>
        <w:footnoteReference w:id="68"/>
      </w:r>
      <w:r w:rsidR="00FA1E3D" w:rsidRPr="009B2091">
        <w:rPr>
          <w:rFonts w:ascii="Times New Roman" w:hAnsi="Times New Roman" w:cs="Times New Roman"/>
        </w:rPr>
        <w:t xml:space="preserve"> The author also upbraided all of the notables who had assembled at the inauguration to celebrate two such infamous men. “These traitors are today held up before us by the Governor of the State, the Mayor of the </w:t>
      </w:r>
      <w:r w:rsidR="003D442F" w:rsidRPr="009B2091">
        <w:rPr>
          <w:rFonts w:ascii="Times New Roman" w:hAnsi="Times New Roman" w:cs="Times New Roman"/>
        </w:rPr>
        <w:t>city, and Bishop Noble C. Powell of the Episcopal Diocese of Maryland, and Brother Douglass Freeman of Richmond, Va., editor of the News Leader, as characters to whom we can look for ‘inspiration’? This is pure drivel and tommyrot.”</w:t>
      </w:r>
      <w:r w:rsidRPr="00245313">
        <w:rPr>
          <w:rStyle w:val="FootnoteReference"/>
        </w:rPr>
        <w:footnoteReference w:id="69"/>
      </w:r>
      <w:r w:rsidRPr="009B2091">
        <w:rPr>
          <w:rFonts w:ascii="Times New Roman" w:hAnsi="Times New Roman" w:cs="Times New Roman"/>
        </w:rPr>
        <w:t xml:space="preserve"> </w:t>
      </w:r>
      <w:r w:rsidR="007829AF" w:rsidRPr="007829AF">
        <w:rPr>
          <w:rFonts w:ascii="Times New Roman" w:hAnsi="Times New Roman" w:cs="Times New Roman"/>
          <w:i/>
        </w:rPr>
        <w:t xml:space="preserve">The Baltimore Afro-American </w:t>
      </w:r>
      <w:r w:rsidR="006057FE">
        <w:rPr>
          <w:rFonts w:ascii="Times New Roman" w:hAnsi="Times New Roman" w:cs="Times New Roman"/>
        </w:rPr>
        <w:t>contes</w:t>
      </w:r>
      <w:r w:rsidR="007829AF">
        <w:rPr>
          <w:rFonts w:ascii="Times New Roman" w:hAnsi="Times New Roman" w:cs="Times New Roman"/>
        </w:rPr>
        <w:t xml:space="preserve">ted the </w:t>
      </w:r>
      <w:r w:rsidR="006057FE">
        <w:rPr>
          <w:rFonts w:ascii="Times New Roman" w:hAnsi="Times New Roman" w:cs="Times New Roman"/>
        </w:rPr>
        <w:t>positioni</w:t>
      </w:r>
      <w:r w:rsidR="00445E48">
        <w:rPr>
          <w:rFonts w:ascii="Times New Roman" w:hAnsi="Times New Roman" w:cs="Times New Roman"/>
        </w:rPr>
        <w:t>ng of Jackson and Lee as heroes</w:t>
      </w:r>
      <w:r w:rsidR="006057FE">
        <w:rPr>
          <w:rFonts w:ascii="Times New Roman" w:hAnsi="Times New Roman" w:cs="Times New Roman"/>
        </w:rPr>
        <w:t xml:space="preserve"> and authored a passionate argument about the damage which these men had inflicted upon the country as a whole and </w:t>
      </w:r>
      <w:r w:rsidR="00445E48">
        <w:rPr>
          <w:rFonts w:ascii="Times New Roman" w:hAnsi="Times New Roman" w:cs="Times New Roman"/>
        </w:rPr>
        <w:t>up</w:t>
      </w:r>
      <w:r w:rsidR="006057FE">
        <w:rPr>
          <w:rFonts w:ascii="Times New Roman" w:hAnsi="Times New Roman" w:cs="Times New Roman"/>
        </w:rPr>
        <w:t xml:space="preserve">on African Americans in particular. </w:t>
      </w:r>
    </w:p>
    <w:p w14:paraId="2A538F44" w14:textId="77777777" w:rsidR="003D442F" w:rsidRPr="009B2091" w:rsidRDefault="00A11232" w:rsidP="00A11232">
      <w:pPr>
        <w:spacing w:line="480" w:lineRule="auto"/>
        <w:rPr>
          <w:rFonts w:ascii="Times New Roman" w:hAnsi="Times New Roman" w:cs="Times New Roman"/>
          <w:i/>
        </w:rPr>
      </w:pPr>
      <w:r>
        <w:rPr>
          <w:rFonts w:ascii="Times New Roman" w:hAnsi="Times New Roman" w:cs="Times New Roman"/>
          <w:i/>
        </w:rPr>
        <w:lastRenderedPageBreak/>
        <w:t>Events of 2015 and</w:t>
      </w:r>
      <w:r w:rsidR="003D442F" w:rsidRPr="009B2091">
        <w:rPr>
          <w:rFonts w:ascii="Times New Roman" w:hAnsi="Times New Roman" w:cs="Times New Roman"/>
          <w:i/>
        </w:rPr>
        <w:t xml:space="preserve"> </w:t>
      </w:r>
      <w:r w:rsidR="00AD1490">
        <w:rPr>
          <w:rFonts w:ascii="Times New Roman" w:hAnsi="Times New Roman" w:cs="Times New Roman"/>
          <w:i/>
        </w:rPr>
        <w:t xml:space="preserve">the </w:t>
      </w:r>
      <w:r w:rsidR="00CC48C6" w:rsidRPr="009B2091">
        <w:rPr>
          <w:rFonts w:ascii="Times New Roman" w:hAnsi="Times New Roman" w:cs="Times New Roman"/>
          <w:i/>
        </w:rPr>
        <w:t xml:space="preserve">Special Commission to </w:t>
      </w:r>
      <w:r w:rsidR="001C1C19" w:rsidRPr="009B2091">
        <w:rPr>
          <w:rFonts w:ascii="Times New Roman" w:hAnsi="Times New Roman" w:cs="Times New Roman"/>
          <w:i/>
        </w:rPr>
        <w:t>Review Baltimore’s Public Confederate Monuments</w:t>
      </w:r>
    </w:p>
    <w:p w14:paraId="62ABEA5C" w14:textId="77777777" w:rsidR="003D442F" w:rsidRPr="009B2091" w:rsidRDefault="006057FE" w:rsidP="00D60BBD">
      <w:pPr>
        <w:spacing w:line="480" w:lineRule="auto"/>
        <w:ind w:firstLine="720"/>
        <w:rPr>
          <w:rFonts w:ascii="Times New Roman" w:hAnsi="Times New Roman" w:cs="Times New Roman"/>
        </w:rPr>
      </w:pPr>
      <w:r>
        <w:rPr>
          <w:rFonts w:ascii="Times New Roman" w:hAnsi="Times New Roman" w:cs="Times New Roman"/>
        </w:rPr>
        <w:t>I</w:t>
      </w:r>
      <w:r w:rsidR="00D60BBD" w:rsidRPr="009B2091">
        <w:rPr>
          <w:rFonts w:ascii="Times New Roman" w:hAnsi="Times New Roman" w:cs="Times New Roman"/>
        </w:rPr>
        <w:t>n the Spring and Summer of 2015</w:t>
      </w:r>
      <w:r w:rsidR="00445E48">
        <w:rPr>
          <w:rFonts w:ascii="Times New Roman" w:hAnsi="Times New Roman" w:cs="Times New Roman"/>
        </w:rPr>
        <w:t>,</w:t>
      </w:r>
      <w:r w:rsidR="00D60BBD" w:rsidRPr="009B2091">
        <w:rPr>
          <w:rFonts w:ascii="Times New Roman" w:hAnsi="Times New Roman" w:cs="Times New Roman"/>
        </w:rPr>
        <w:t xml:space="preserve"> the death of Freddie Gray and the mass shooting at the Emanuel African Methodist Episcopal church in Charleston, South Carolina</w:t>
      </w:r>
      <w:r>
        <w:rPr>
          <w:rFonts w:ascii="Times New Roman" w:hAnsi="Times New Roman" w:cs="Times New Roman"/>
        </w:rPr>
        <w:t xml:space="preserve"> </w:t>
      </w:r>
      <w:r w:rsidRPr="009B2091">
        <w:rPr>
          <w:rFonts w:ascii="Times New Roman" w:hAnsi="Times New Roman" w:cs="Times New Roman"/>
        </w:rPr>
        <w:t xml:space="preserve">would </w:t>
      </w:r>
      <w:r w:rsidR="00A11232">
        <w:rPr>
          <w:rFonts w:ascii="Times New Roman" w:hAnsi="Times New Roman" w:cs="Times New Roman"/>
        </w:rPr>
        <w:t xml:space="preserve">prompt </w:t>
      </w:r>
      <w:r>
        <w:rPr>
          <w:rFonts w:ascii="Times New Roman" w:hAnsi="Times New Roman" w:cs="Times New Roman"/>
        </w:rPr>
        <w:t xml:space="preserve">a </w:t>
      </w:r>
      <w:r w:rsidRPr="009B2091">
        <w:rPr>
          <w:rFonts w:ascii="Times New Roman" w:hAnsi="Times New Roman" w:cs="Times New Roman"/>
        </w:rPr>
        <w:t>review of Confederate monuments wi</w:t>
      </w:r>
      <w:r>
        <w:rPr>
          <w:rFonts w:ascii="Times New Roman" w:hAnsi="Times New Roman" w:cs="Times New Roman"/>
        </w:rPr>
        <w:t>thin the City of Baltimore</w:t>
      </w:r>
      <w:r w:rsidR="00D60BBD" w:rsidRPr="009B2091">
        <w:rPr>
          <w:rFonts w:ascii="Times New Roman" w:hAnsi="Times New Roman" w:cs="Times New Roman"/>
        </w:rPr>
        <w:t>. The death of Freddie Gray i</w:t>
      </w:r>
      <w:r w:rsidR="007A02B2">
        <w:rPr>
          <w:rFonts w:ascii="Times New Roman" w:hAnsi="Times New Roman" w:cs="Times New Roman"/>
        </w:rPr>
        <w:t>n Baltimore and the unrest that</w:t>
      </w:r>
      <w:r w:rsidR="00D60BBD" w:rsidRPr="009B2091">
        <w:rPr>
          <w:rFonts w:ascii="Times New Roman" w:hAnsi="Times New Roman" w:cs="Times New Roman"/>
        </w:rPr>
        <w:t xml:space="preserve"> followed would mark a major</w:t>
      </w:r>
      <w:r w:rsidR="00010F5E">
        <w:rPr>
          <w:rFonts w:ascii="Times New Roman" w:hAnsi="Times New Roman" w:cs="Times New Roman"/>
        </w:rPr>
        <w:t xml:space="preserve"> event in the history of the city </w:t>
      </w:r>
      <w:r w:rsidR="00D60BBD" w:rsidRPr="009B2091">
        <w:rPr>
          <w:rFonts w:ascii="Times New Roman" w:hAnsi="Times New Roman" w:cs="Times New Roman"/>
        </w:rPr>
        <w:t xml:space="preserve">and </w:t>
      </w:r>
      <w:r w:rsidR="00445E48">
        <w:rPr>
          <w:rFonts w:ascii="Times New Roman" w:hAnsi="Times New Roman" w:cs="Times New Roman"/>
        </w:rPr>
        <w:t xml:space="preserve">prompted a </w:t>
      </w:r>
      <w:r w:rsidR="00D60BBD" w:rsidRPr="009B2091">
        <w:rPr>
          <w:rFonts w:ascii="Times New Roman" w:hAnsi="Times New Roman" w:cs="Times New Roman"/>
        </w:rPr>
        <w:t>reexamination of existing dy</w:t>
      </w:r>
      <w:r w:rsidR="00010F5E">
        <w:rPr>
          <w:rFonts w:ascii="Times New Roman" w:hAnsi="Times New Roman" w:cs="Times New Roman"/>
        </w:rPr>
        <w:t>namics and inequities</w:t>
      </w:r>
      <w:r w:rsidR="00D60BBD" w:rsidRPr="009B2091">
        <w:rPr>
          <w:rFonts w:ascii="Times New Roman" w:hAnsi="Times New Roman" w:cs="Times New Roman"/>
        </w:rPr>
        <w:t xml:space="preserve">. The mass shooting at Emanuel A.M.E. church, an attack by a white supremacist on innocent black worshippers, would occasion a review of Confederate monuments and symbols throughout the United States. In Baltimore, these two events </w:t>
      </w:r>
      <w:r w:rsidR="00445E48">
        <w:rPr>
          <w:rFonts w:ascii="Times New Roman" w:hAnsi="Times New Roman" w:cs="Times New Roman"/>
        </w:rPr>
        <w:t>le</w:t>
      </w:r>
      <w:r w:rsidR="00D60BBD" w:rsidRPr="009B2091">
        <w:rPr>
          <w:rFonts w:ascii="Times New Roman" w:hAnsi="Times New Roman" w:cs="Times New Roman"/>
        </w:rPr>
        <w:t xml:space="preserve">d to the founding of the Mayor’s Special Commission to Review Baltimore’s Public Confederate Monuments. </w:t>
      </w:r>
    </w:p>
    <w:p w14:paraId="784AB046" w14:textId="77777777" w:rsidR="00D60BBD" w:rsidRPr="009B2091" w:rsidRDefault="00D60BBD" w:rsidP="00D60BBD">
      <w:pPr>
        <w:spacing w:line="480" w:lineRule="auto"/>
        <w:ind w:firstLine="720"/>
        <w:rPr>
          <w:rFonts w:ascii="Times New Roman" w:hAnsi="Times New Roman" w:cs="Times New Roman"/>
        </w:rPr>
      </w:pPr>
      <w:r w:rsidRPr="009B2091">
        <w:rPr>
          <w:rFonts w:ascii="Times New Roman" w:hAnsi="Times New Roman" w:cs="Times New Roman"/>
        </w:rPr>
        <w:t>On April 12, 2015, Freddie Gray w</w:t>
      </w:r>
      <w:r w:rsidR="00010F5E">
        <w:rPr>
          <w:rFonts w:ascii="Times New Roman" w:hAnsi="Times New Roman" w:cs="Times New Roman"/>
        </w:rPr>
        <w:t>as arrested by officers</w:t>
      </w:r>
      <w:r w:rsidR="0049039C">
        <w:rPr>
          <w:rFonts w:ascii="Times New Roman" w:hAnsi="Times New Roman" w:cs="Times New Roman"/>
        </w:rPr>
        <w:t xml:space="preserve"> of the Baltimore Police Department</w:t>
      </w:r>
      <w:r w:rsidR="00010F5E">
        <w:rPr>
          <w:rFonts w:ascii="Times New Roman" w:hAnsi="Times New Roman" w:cs="Times New Roman"/>
        </w:rPr>
        <w:t xml:space="preserve"> o</w:t>
      </w:r>
      <w:r w:rsidRPr="009B2091">
        <w:rPr>
          <w:rFonts w:ascii="Times New Roman" w:hAnsi="Times New Roman" w:cs="Times New Roman"/>
        </w:rPr>
        <w:t xml:space="preserve">n </w:t>
      </w:r>
      <w:r w:rsidR="00A11232">
        <w:rPr>
          <w:rFonts w:ascii="Times New Roman" w:hAnsi="Times New Roman" w:cs="Times New Roman"/>
        </w:rPr>
        <w:t xml:space="preserve">bicycle </w:t>
      </w:r>
      <w:r w:rsidRPr="009B2091">
        <w:rPr>
          <w:rFonts w:ascii="Times New Roman" w:hAnsi="Times New Roman" w:cs="Times New Roman"/>
        </w:rPr>
        <w:t>patrol at 8:40 am</w:t>
      </w:r>
      <w:r w:rsidR="00A11232">
        <w:rPr>
          <w:rFonts w:ascii="Times New Roman" w:hAnsi="Times New Roman" w:cs="Times New Roman"/>
        </w:rPr>
        <w:t>,</w:t>
      </w:r>
      <w:r w:rsidRPr="009B2091">
        <w:rPr>
          <w:rFonts w:ascii="Times New Roman" w:hAnsi="Times New Roman" w:cs="Times New Roman"/>
        </w:rPr>
        <w:t xml:space="preserve"> when they saw him walking with two friends. Gray had made eye contact and then fled, and the officers caught up with him</w:t>
      </w:r>
      <w:r w:rsidR="00A11232">
        <w:rPr>
          <w:rFonts w:ascii="Times New Roman" w:hAnsi="Times New Roman" w:cs="Times New Roman"/>
        </w:rPr>
        <w:t xml:space="preserve"> at the 1700 block of </w:t>
      </w:r>
      <w:proofErr w:type="spellStart"/>
      <w:r w:rsidR="00A11232">
        <w:rPr>
          <w:rFonts w:ascii="Times New Roman" w:hAnsi="Times New Roman" w:cs="Times New Roman"/>
        </w:rPr>
        <w:t>Presbury</w:t>
      </w:r>
      <w:proofErr w:type="spellEnd"/>
      <w:r w:rsidR="00A11232">
        <w:rPr>
          <w:rFonts w:ascii="Times New Roman" w:hAnsi="Times New Roman" w:cs="Times New Roman"/>
        </w:rPr>
        <w:t xml:space="preserve"> S</w:t>
      </w:r>
      <w:r w:rsidRPr="009B2091">
        <w:rPr>
          <w:rFonts w:ascii="Times New Roman" w:hAnsi="Times New Roman" w:cs="Times New Roman"/>
        </w:rPr>
        <w:t xml:space="preserve">treet. </w:t>
      </w:r>
      <w:r w:rsidR="00971C4F" w:rsidRPr="009B2091">
        <w:rPr>
          <w:rFonts w:ascii="Times New Roman" w:hAnsi="Times New Roman" w:cs="Times New Roman"/>
        </w:rPr>
        <w:t xml:space="preserve">As a cellphone camera recorded the arrest, Gray was loaded into a police van, though his seatbelt was left unhooked. When </w:t>
      </w:r>
      <w:r w:rsidR="00010F5E">
        <w:rPr>
          <w:rFonts w:ascii="Times New Roman" w:hAnsi="Times New Roman" w:cs="Times New Roman"/>
        </w:rPr>
        <w:t>the van arrived at the Western D</w:t>
      </w:r>
      <w:r w:rsidR="00971C4F" w:rsidRPr="009B2091">
        <w:rPr>
          <w:rFonts w:ascii="Times New Roman" w:hAnsi="Times New Roman" w:cs="Times New Roman"/>
        </w:rPr>
        <w:t>istrict precinct forty-five minutes later, after making six stops, Gray was found unconscious in the back of the van, his spine severed. Gray was taken to the hospital and remained in a coma for a week. Protests surroundin</w:t>
      </w:r>
      <w:r w:rsidR="00A11232">
        <w:rPr>
          <w:rFonts w:ascii="Times New Roman" w:hAnsi="Times New Roman" w:cs="Times New Roman"/>
        </w:rPr>
        <w:t>g Gray’s injuries began in the D</w:t>
      </w:r>
      <w:r w:rsidR="00971C4F" w:rsidRPr="009B2091">
        <w:rPr>
          <w:rFonts w:ascii="Times New Roman" w:hAnsi="Times New Roman" w:cs="Times New Roman"/>
        </w:rPr>
        <w:t>istrict on 18 April, and</w:t>
      </w:r>
      <w:r w:rsidR="00010F5E">
        <w:rPr>
          <w:rFonts w:ascii="Times New Roman" w:hAnsi="Times New Roman" w:cs="Times New Roman"/>
        </w:rPr>
        <w:t xml:space="preserve"> when he died the next day, protests grew still larger</w:t>
      </w:r>
      <w:r w:rsidR="00971C4F" w:rsidRPr="009B2091">
        <w:rPr>
          <w:rFonts w:ascii="Times New Roman" w:hAnsi="Times New Roman" w:cs="Times New Roman"/>
        </w:rPr>
        <w:t>.</w:t>
      </w:r>
      <w:r w:rsidR="00971C4F" w:rsidRPr="00245313">
        <w:rPr>
          <w:rStyle w:val="FootnoteReference"/>
        </w:rPr>
        <w:footnoteReference w:id="70"/>
      </w:r>
      <w:r w:rsidR="00971C4F" w:rsidRPr="009B2091">
        <w:rPr>
          <w:rFonts w:ascii="Times New Roman" w:hAnsi="Times New Roman" w:cs="Times New Roman"/>
        </w:rPr>
        <w:t xml:space="preserve"> On April 20, city officials announced that the six officers </w:t>
      </w:r>
      <w:r w:rsidR="00010F5E">
        <w:rPr>
          <w:rFonts w:ascii="Times New Roman" w:hAnsi="Times New Roman" w:cs="Times New Roman"/>
        </w:rPr>
        <w:t xml:space="preserve">involved in the arrest </w:t>
      </w:r>
      <w:r w:rsidR="00971C4F" w:rsidRPr="009B2091">
        <w:rPr>
          <w:rFonts w:ascii="Times New Roman" w:hAnsi="Times New Roman" w:cs="Times New Roman"/>
        </w:rPr>
        <w:t xml:space="preserve">had been suspended, but that they had </w:t>
      </w:r>
      <w:r w:rsidR="00010F5E">
        <w:rPr>
          <w:rFonts w:ascii="Times New Roman" w:hAnsi="Times New Roman" w:cs="Times New Roman"/>
        </w:rPr>
        <w:t xml:space="preserve">each </w:t>
      </w:r>
      <w:r w:rsidR="00971C4F" w:rsidRPr="009B2091">
        <w:rPr>
          <w:rFonts w:ascii="Times New Roman" w:hAnsi="Times New Roman" w:cs="Times New Roman"/>
        </w:rPr>
        <w:t xml:space="preserve">denied the use of excessive force during Gray’s arrest. On </w:t>
      </w:r>
      <w:r w:rsidR="00A11232">
        <w:rPr>
          <w:rFonts w:ascii="Times New Roman" w:hAnsi="Times New Roman" w:cs="Times New Roman"/>
        </w:rPr>
        <w:t xml:space="preserve">April </w:t>
      </w:r>
      <w:r w:rsidR="00971C4F" w:rsidRPr="009B2091">
        <w:rPr>
          <w:rFonts w:ascii="Times New Roman" w:hAnsi="Times New Roman" w:cs="Times New Roman"/>
        </w:rPr>
        <w:t xml:space="preserve">21, the Justice Department announced a federal </w:t>
      </w:r>
      <w:r w:rsidR="00971C4F" w:rsidRPr="009B2091">
        <w:rPr>
          <w:rFonts w:ascii="Times New Roman" w:hAnsi="Times New Roman" w:cs="Times New Roman"/>
        </w:rPr>
        <w:lastRenderedPageBreak/>
        <w:t>investigation into Gray’s death.</w:t>
      </w:r>
      <w:r w:rsidR="00971C4F" w:rsidRPr="00245313">
        <w:rPr>
          <w:rStyle w:val="FootnoteReference"/>
        </w:rPr>
        <w:footnoteReference w:id="71"/>
      </w:r>
      <w:r w:rsidR="00971C4F" w:rsidRPr="009B2091">
        <w:rPr>
          <w:rFonts w:ascii="Times New Roman" w:hAnsi="Times New Roman" w:cs="Times New Roman"/>
        </w:rPr>
        <w:t xml:space="preserve"> On April 25, a crowd of several thousand Baltimoreans marched from the Western District to City Hall, demanding that the officers involved in the death of Freddie Gray be prosecuted. The crowd dispersed following a series of speakers, however brawls broke out between sports fans near Camden Yards and protestors.</w:t>
      </w:r>
      <w:r w:rsidR="00971C4F" w:rsidRPr="00245313">
        <w:rPr>
          <w:rStyle w:val="FootnoteReference"/>
        </w:rPr>
        <w:footnoteReference w:id="72"/>
      </w:r>
      <w:r w:rsidR="00971C4F" w:rsidRPr="009B2091">
        <w:rPr>
          <w:rFonts w:ascii="Times New Roman" w:hAnsi="Times New Roman" w:cs="Times New Roman"/>
        </w:rPr>
        <w:t xml:space="preserve"> A police car’s windows were smashed, the windows of nearby businesses were broken, and there was a standof</w:t>
      </w:r>
      <w:r w:rsidR="00A11232">
        <w:rPr>
          <w:rFonts w:ascii="Times New Roman" w:hAnsi="Times New Roman" w:cs="Times New Roman"/>
        </w:rPr>
        <w:t>f between protestors and police. T</w:t>
      </w:r>
      <w:r w:rsidR="00971C4F" w:rsidRPr="009B2091">
        <w:rPr>
          <w:rFonts w:ascii="Times New Roman" w:hAnsi="Times New Roman" w:cs="Times New Roman"/>
        </w:rPr>
        <w:t xml:space="preserve">welve people were </w:t>
      </w:r>
      <w:proofErr w:type="gramStart"/>
      <w:r w:rsidR="00971C4F" w:rsidRPr="009B2091">
        <w:rPr>
          <w:rFonts w:ascii="Times New Roman" w:hAnsi="Times New Roman" w:cs="Times New Roman"/>
        </w:rPr>
        <w:t>arrested</w:t>
      </w:r>
      <w:proofErr w:type="gramEnd"/>
      <w:r w:rsidR="00971C4F" w:rsidRPr="009B2091">
        <w:rPr>
          <w:rFonts w:ascii="Times New Roman" w:hAnsi="Times New Roman" w:cs="Times New Roman"/>
        </w:rPr>
        <w:t xml:space="preserve"> and five officers were injured.</w:t>
      </w:r>
      <w:r w:rsidR="00971C4F" w:rsidRPr="00245313">
        <w:rPr>
          <w:rStyle w:val="FootnoteReference"/>
        </w:rPr>
        <w:footnoteReference w:id="73"/>
      </w:r>
      <w:r w:rsidR="00971C4F" w:rsidRPr="009B2091">
        <w:rPr>
          <w:rFonts w:ascii="Times New Roman" w:hAnsi="Times New Roman" w:cs="Times New Roman"/>
        </w:rPr>
        <w:t xml:space="preserve"> </w:t>
      </w:r>
    </w:p>
    <w:p w14:paraId="64595A00" w14:textId="77777777" w:rsidR="00971C4F" w:rsidRPr="009B2091" w:rsidRDefault="00971C4F" w:rsidP="00971C4F">
      <w:pPr>
        <w:spacing w:line="480" w:lineRule="auto"/>
        <w:ind w:firstLine="720"/>
        <w:rPr>
          <w:rFonts w:ascii="Times New Roman" w:hAnsi="Times New Roman" w:cs="Times New Roman"/>
        </w:rPr>
      </w:pPr>
      <w:r w:rsidRPr="009B2091">
        <w:rPr>
          <w:rFonts w:ascii="Times New Roman" w:hAnsi="Times New Roman" w:cs="Times New Roman"/>
        </w:rPr>
        <w:t>On April 27, the day of Freddie Gray’s funeral, the tensions between police and community members reached a boiling point. Baltimore police announced that there were credible threats against police officers by gangs and that high school students were</w:t>
      </w:r>
      <w:r w:rsidR="00A11232">
        <w:rPr>
          <w:rFonts w:ascii="Times New Roman" w:hAnsi="Times New Roman" w:cs="Times New Roman"/>
        </w:rPr>
        <w:t xml:space="preserve"> readying for a day of violence. A</w:t>
      </w:r>
      <w:r w:rsidRPr="009B2091">
        <w:rPr>
          <w:rFonts w:ascii="Times New Roman" w:hAnsi="Times New Roman" w:cs="Times New Roman"/>
        </w:rPr>
        <w:t xml:space="preserve">s a result, they made the decision to shut down public transport at Mondawmin mall, where students were forced from buses and police arrived in riot gear. Students and police soon began scuffling, with both </w:t>
      </w:r>
      <w:r w:rsidR="00003AFC">
        <w:rPr>
          <w:rFonts w:ascii="Times New Roman" w:hAnsi="Times New Roman" w:cs="Times New Roman"/>
        </w:rPr>
        <w:t xml:space="preserve">groups </w:t>
      </w:r>
      <w:r w:rsidRPr="009B2091">
        <w:rPr>
          <w:rFonts w:ascii="Times New Roman" w:hAnsi="Times New Roman" w:cs="Times New Roman"/>
        </w:rPr>
        <w:t>throwing rocks and police using teargas. The unrest spread to the corner of Pennsylvania and North Avenue</w:t>
      </w:r>
      <w:r w:rsidR="00A73B95">
        <w:rPr>
          <w:rFonts w:ascii="Times New Roman" w:hAnsi="Times New Roman" w:cs="Times New Roman"/>
        </w:rPr>
        <w:t>s</w:t>
      </w:r>
      <w:r w:rsidRPr="009B2091">
        <w:rPr>
          <w:rFonts w:ascii="Times New Roman" w:hAnsi="Times New Roman" w:cs="Times New Roman"/>
        </w:rPr>
        <w:t>, where a CVS drugsto</w:t>
      </w:r>
      <w:r w:rsidR="00A73B95">
        <w:rPr>
          <w:rFonts w:ascii="Times New Roman" w:hAnsi="Times New Roman" w:cs="Times New Roman"/>
        </w:rPr>
        <w:t>re and other stores were looted. N</w:t>
      </w:r>
      <w:r w:rsidRPr="009B2091">
        <w:rPr>
          <w:rFonts w:ascii="Times New Roman" w:hAnsi="Times New Roman" w:cs="Times New Roman"/>
        </w:rPr>
        <w:t>ext</w:t>
      </w:r>
      <w:r w:rsidR="00010F5E">
        <w:rPr>
          <w:rFonts w:ascii="Times New Roman" w:hAnsi="Times New Roman" w:cs="Times New Roman"/>
        </w:rPr>
        <w:t>,</w:t>
      </w:r>
      <w:r w:rsidRPr="009B2091">
        <w:rPr>
          <w:rFonts w:ascii="Times New Roman" w:hAnsi="Times New Roman" w:cs="Times New Roman"/>
        </w:rPr>
        <w:t xml:space="preserve"> rioters set flame to a police car and to the CVS.</w:t>
      </w:r>
      <w:r w:rsidRPr="00245313">
        <w:rPr>
          <w:rStyle w:val="FootnoteReference"/>
        </w:rPr>
        <w:footnoteReference w:id="74"/>
      </w:r>
      <w:r w:rsidRPr="009B2091">
        <w:rPr>
          <w:rFonts w:ascii="Times New Roman" w:hAnsi="Times New Roman" w:cs="Times New Roman"/>
        </w:rPr>
        <w:t xml:space="preserve"> Throughout the night, there was chaos, violence, looting and fire, and Governor Larry Hogan declared a state of emergency and deployed the National Guard.</w:t>
      </w:r>
      <w:r w:rsidRPr="00245313">
        <w:rPr>
          <w:rStyle w:val="FootnoteReference"/>
        </w:rPr>
        <w:footnoteReference w:id="75"/>
      </w:r>
      <w:r w:rsidR="00A73B95">
        <w:rPr>
          <w:rFonts w:ascii="Times New Roman" w:hAnsi="Times New Roman" w:cs="Times New Roman"/>
        </w:rPr>
        <w:t xml:space="preserve"> The next day, the C</w:t>
      </w:r>
      <w:r w:rsidRPr="009B2091">
        <w:rPr>
          <w:rFonts w:ascii="Times New Roman" w:hAnsi="Times New Roman" w:cs="Times New Roman"/>
        </w:rPr>
        <w:t>ity released the totals:</w:t>
      </w:r>
      <w:r w:rsidR="00010F5E">
        <w:rPr>
          <w:rFonts w:ascii="Times New Roman" w:hAnsi="Times New Roman" w:cs="Times New Roman"/>
        </w:rPr>
        <w:t xml:space="preserve"> there had been</w:t>
      </w:r>
      <w:r w:rsidRPr="009B2091">
        <w:rPr>
          <w:rFonts w:ascii="Times New Roman" w:hAnsi="Times New Roman" w:cs="Times New Roman"/>
        </w:rPr>
        <w:t xml:space="preserve"> fires in 144 vehicles and 15 buildings, 235 arrests overnight and twenty officers injured. A weeklong citywide curfew was instituted by Mayor Stephanie Rawlings-Blake.</w:t>
      </w:r>
      <w:r w:rsidRPr="00245313">
        <w:rPr>
          <w:rStyle w:val="FootnoteReference"/>
        </w:rPr>
        <w:footnoteReference w:id="76"/>
      </w:r>
      <w:r w:rsidRPr="009B2091">
        <w:rPr>
          <w:rFonts w:ascii="Times New Roman" w:hAnsi="Times New Roman" w:cs="Times New Roman"/>
        </w:rPr>
        <w:t xml:space="preserve"> Over </w:t>
      </w:r>
      <w:r w:rsidRPr="009B2091">
        <w:rPr>
          <w:rFonts w:ascii="Times New Roman" w:hAnsi="Times New Roman" w:cs="Times New Roman"/>
        </w:rPr>
        <w:lastRenderedPageBreak/>
        <w:t>the coming days, there were small protests, and 100 protesters who had been arrested during the riots were released without charges on April 29. On May 1, the state’s attorney for Baltimore City, brought charges against six officers involved in the arrest and transport of Freddie Gray, causing celebration throughout the city.</w:t>
      </w:r>
      <w:r w:rsidRPr="00245313">
        <w:rPr>
          <w:rStyle w:val="FootnoteReference"/>
        </w:rPr>
        <w:footnoteReference w:id="77"/>
      </w:r>
      <w:r w:rsidR="00C17DF3">
        <w:rPr>
          <w:rFonts w:ascii="Times New Roman" w:hAnsi="Times New Roman" w:cs="Times New Roman"/>
        </w:rPr>
        <w:t xml:space="preserve"> All charges against the officers were later dropped in July 2016.</w:t>
      </w:r>
      <w:r w:rsidR="00C17DF3" w:rsidRPr="00245313">
        <w:rPr>
          <w:rStyle w:val="FootnoteReference"/>
        </w:rPr>
        <w:footnoteReference w:id="78"/>
      </w:r>
      <w:r w:rsidR="00C17DF3">
        <w:rPr>
          <w:rFonts w:ascii="Times New Roman" w:hAnsi="Times New Roman" w:cs="Times New Roman"/>
        </w:rPr>
        <w:t xml:space="preserve"> The six officers have returned to the Baltimore Police Department, though none are assigned to patrolling the West Baltimore, where Freddie Gray was arrested.</w:t>
      </w:r>
      <w:r w:rsidR="00C17DF3" w:rsidRPr="00245313">
        <w:rPr>
          <w:rStyle w:val="FootnoteReference"/>
        </w:rPr>
        <w:footnoteReference w:id="79"/>
      </w:r>
    </w:p>
    <w:p w14:paraId="52DE937B" w14:textId="77777777" w:rsidR="00AB45AF" w:rsidRPr="009B2091" w:rsidRDefault="00971C4F" w:rsidP="00AB45AF">
      <w:pPr>
        <w:spacing w:line="480" w:lineRule="auto"/>
        <w:ind w:firstLine="720"/>
        <w:rPr>
          <w:rFonts w:ascii="Times New Roman" w:hAnsi="Times New Roman" w:cs="Times New Roman"/>
        </w:rPr>
      </w:pPr>
      <w:r w:rsidRPr="009B2091">
        <w:rPr>
          <w:rFonts w:ascii="Times New Roman" w:hAnsi="Times New Roman" w:cs="Times New Roman"/>
        </w:rPr>
        <w:t xml:space="preserve">On June 17, 2015, white gunman </w:t>
      </w:r>
      <w:proofErr w:type="spellStart"/>
      <w:r w:rsidRPr="009B2091">
        <w:rPr>
          <w:rFonts w:ascii="Times New Roman" w:hAnsi="Times New Roman" w:cs="Times New Roman"/>
        </w:rPr>
        <w:t>Dylann</w:t>
      </w:r>
      <w:proofErr w:type="spellEnd"/>
      <w:r w:rsidRPr="009B2091">
        <w:rPr>
          <w:rFonts w:ascii="Times New Roman" w:hAnsi="Times New Roman" w:cs="Times New Roman"/>
        </w:rPr>
        <w:t xml:space="preserve"> Roof murdered nine members of the historic Emanuel African Methodist Episcopal Church in Charleston, South Carolina. These nine victims, six women and three men, were all African American, and the gunman’s racist motives in this attack were soon clear. A friend who had tipped off the Federal Bureau of Investigation described Roof as complaining about how “blacks were taking over the world” and rambling that “someone needed to do something about it for the white race.”</w:t>
      </w:r>
      <w:r w:rsidRPr="00245313">
        <w:rPr>
          <w:rStyle w:val="FootnoteReference"/>
        </w:rPr>
        <w:footnoteReference w:id="80"/>
      </w:r>
      <w:r w:rsidRPr="009B2091">
        <w:rPr>
          <w:rFonts w:ascii="Times New Roman" w:hAnsi="Times New Roman" w:cs="Times New Roman"/>
        </w:rPr>
        <w:t xml:space="preserve"> The shooting would reignite a debate about the power of Confederate symbols, as a photo emerged of Roof posing in front of a car with Confederate license plates.</w:t>
      </w:r>
      <w:r w:rsidRPr="00245313">
        <w:rPr>
          <w:rStyle w:val="FootnoteReference"/>
        </w:rPr>
        <w:footnoteReference w:id="81"/>
      </w:r>
      <w:r w:rsidRPr="009B2091">
        <w:rPr>
          <w:rFonts w:ascii="Times New Roman" w:hAnsi="Times New Roman" w:cs="Times New Roman"/>
        </w:rPr>
        <w:t xml:space="preserve"> In South Carolina, where the Confederate flag was flown outside the state’s capitol, a 30-year old black activist named Bree Newsome scaled a thirty-foot </w:t>
      </w:r>
      <w:r w:rsidR="00A73B95">
        <w:rPr>
          <w:rFonts w:ascii="Times New Roman" w:hAnsi="Times New Roman" w:cs="Times New Roman"/>
        </w:rPr>
        <w:t xml:space="preserve">high </w:t>
      </w:r>
      <w:r w:rsidRPr="009B2091">
        <w:rPr>
          <w:rFonts w:ascii="Times New Roman" w:hAnsi="Times New Roman" w:cs="Times New Roman"/>
        </w:rPr>
        <w:t xml:space="preserve">flagpole to take down the flag. Both </w:t>
      </w:r>
      <w:r w:rsidR="00EB3BBD">
        <w:rPr>
          <w:rFonts w:ascii="Times New Roman" w:hAnsi="Times New Roman" w:cs="Times New Roman"/>
        </w:rPr>
        <w:t xml:space="preserve">Newsome </w:t>
      </w:r>
      <w:r w:rsidRPr="009B2091">
        <w:rPr>
          <w:rFonts w:ascii="Times New Roman" w:hAnsi="Times New Roman" w:cs="Times New Roman"/>
        </w:rPr>
        <w:t>and another activist were arrested, then later released, for the misdemeanor charge of defacing of a monument.</w:t>
      </w:r>
      <w:r w:rsidRPr="00245313">
        <w:rPr>
          <w:rStyle w:val="FootnoteReference"/>
        </w:rPr>
        <w:footnoteReference w:id="82"/>
      </w:r>
      <w:r w:rsidR="00EB3BBD">
        <w:rPr>
          <w:rFonts w:ascii="Times New Roman" w:hAnsi="Times New Roman" w:cs="Times New Roman"/>
        </w:rPr>
        <w:t xml:space="preserve"> Following the massacre, t</w:t>
      </w:r>
      <w:r w:rsidR="00AB45AF" w:rsidRPr="009B2091">
        <w:rPr>
          <w:rFonts w:ascii="Times New Roman" w:hAnsi="Times New Roman" w:cs="Times New Roman"/>
        </w:rPr>
        <w:t xml:space="preserve">he </w:t>
      </w:r>
      <w:r w:rsidR="00AB45AF" w:rsidRPr="009B2091">
        <w:rPr>
          <w:rFonts w:ascii="Times New Roman" w:hAnsi="Times New Roman" w:cs="Times New Roman"/>
        </w:rPr>
        <w:lastRenderedPageBreak/>
        <w:t>Souther</w:t>
      </w:r>
      <w:r w:rsidR="00A73B95">
        <w:rPr>
          <w:rFonts w:ascii="Times New Roman" w:hAnsi="Times New Roman" w:cs="Times New Roman"/>
        </w:rPr>
        <w:t xml:space="preserve">n Poverty Law Center launched an </w:t>
      </w:r>
      <w:r w:rsidR="00AB45AF" w:rsidRPr="009B2091">
        <w:rPr>
          <w:rFonts w:ascii="Times New Roman" w:hAnsi="Times New Roman" w:cs="Times New Roman"/>
        </w:rPr>
        <w:t xml:space="preserve">investigation </w:t>
      </w:r>
      <w:r w:rsidR="00C17DF3">
        <w:rPr>
          <w:rFonts w:ascii="Times New Roman" w:hAnsi="Times New Roman" w:cs="Times New Roman"/>
        </w:rPr>
        <w:t xml:space="preserve">into </w:t>
      </w:r>
      <w:r w:rsidR="00AB45AF" w:rsidRPr="009B2091">
        <w:rPr>
          <w:rFonts w:ascii="Times New Roman" w:hAnsi="Times New Roman" w:cs="Times New Roman"/>
        </w:rPr>
        <w:t xml:space="preserve">of all of the Confederate symbols and monuments across the country in order to provide a resource for municipalities seeking to review their </w:t>
      </w:r>
      <w:r w:rsidR="00EB3BBD">
        <w:rPr>
          <w:rFonts w:ascii="Times New Roman" w:hAnsi="Times New Roman" w:cs="Times New Roman"/>
        </w:rPr>
        <w:t xml:space="preserve">public </w:t>
      </w:r>
      <w:r w:rsidR="00AB45AF" w:rsidRPr="009B2091">
        <w:rPr>
          <w:rFonts w:ascii="Times New Roman" w:hAnsi="Times New Roman" w:cs="Times New Roman"/>
        </w:rPr>
        <w:t>monuments.</w:t>
      </w:r>
      <w:r w:rsidR="00AB45AF" w:rsidRPr="00245313">
        <w:rPr>
          <w:rStyle w:val="FootnoteReference"/>
        </w:rPr>
        <w:footnoteReference w:id="83"/>
      </w:r>
      <w:r w:rsidR="00AB45AF" w:rsidRPr="009B2091">
        <w:rPr>
          <w:rFonts w:ascii="Times New Roman" w:hAnsi="Times New Roman" w:cs="Times New Roman"/>
        </w:rPr>
        <w:t xml:space="preserve"> </w:t>
      </w:r>
      <w:r w:rsidRPr="009B2091">
        <w:rPr>
          <w:rFonts w:ascii="Times New Roman" w:hAnsi="Times New Roman" w:cs="Times New Roman"/>
        </w:rPr>
        <w:t xml:space="preserve"> </w:t>
      </w:r>
    </w:p>
    <w:p w14:paraId="3FCCBB96" w14:textId="77777777" w:rsidR="00AB45AF" w:rsidRPr="009B2091" w:rsidRDefault="00AB45AF" w:rsidP="00AB45AF">
      <w:pPr>
        <w:spacing w:line="480" w:lineRule="auto"/>
        <w:ind w:firstLine="720"/>
        <w:rPr>
          <w:rFonts w:ascii="Times New Roman" w:hAnsi="Times New Roman" w:cs="Times New Roman"/>
        </w:rPr>
      </w:pPr>
      <w:r w:rsidRPr="009B2091">
        <w:rPr>
          <w:rFonts w:ascii="Times New Roman" w:hAnsi="Times New Roman" w:cs="Times New Roman"/>
        </w:rPr>
        <w:t xml:space="preserve">The new national discussion about Confederate monuments and symbols </w:t>
      </w:r>
      <w:r w:rsidR="007A02B2">
        <w:rPr>
          <w:rFonts w:ascii="Times New Roman" w:hAnsi="Times New Roman" w:cs="Times New Roman"/>
        </w:rPr>
        <w:t xml:space="preserve">that </w:t>
      </w:r>
      <w:r w:rsidRPr="009B2091">
        <w:rPr>
          <w:rFonts w:ascii="Times New Roman" w:hAnsi="Times New Roman" w:cs="Times New Roman"/>
        </w:rPr>
        <w:t xml:space="preserve">had arisen after the Charleston A.M.E. shooting now spread to Baltimore, where the Confederate Soldiers and Sailors Monument was vandalized in June 2015. </w:t>
      </w:r>
      <w:r w:rsidR="00BF54B9">
        <w:rPr>
          <w:rFonts w:ascii="Times New Roman" w:hAnsi="Times New Roman" w:cs="Times New Roman"/>
        </w:rPr>
        <w:t xml:space="preserve">Five days after the shooting, </w:t>
      </w:r>
      <w:r w:rsidRPr="009B2091">
        <w:rPr>
          <w:rFonts w:ascii="Times New Roman" w:hAnsi="Times New Roman" w:cs="Times New Roman"/>
        </w:rPr>
        <w:t>t</w:t>
      </w:r>
      <w:r w:rsidR="00A73B95">
        <w:rPr>
          <w:rFonts w:ascii="Times New Roman" w:hAnsi="Times New Roman" w:cs="Times New Roman"/>
        </w:rPr>
        <w:t>he words “Black Lives Matter”</w:t>
      </w:r>
      <w:r w:rsidR="00BF54B9">
        <w:rPr>
          <w:rFonts w:ascii="Times New Roman" w:hAnsi="Times New Roman" w:cs="Times New Roman"/>
        </w:rPr>
        <w:t xml:space="preserve"> were scrawled in yellow paint upon the monument.</w:t>
      </w:r>
      <w:r w:rsidRPr="009B2091">
        <w:rPr>
          <w:rFonts w:ascii="Times New Roman" w:hAnsi="Times New Roman" w:cs="Times New Roman"/>
        </w:rPr>
        <w:t xml:space="preserve"> </w:t>
      </w:r>
      <w:r w:rsidRPr="00BF54B9">
        <w:rPr>
          <w:rFonts w:ascii="Times New Roman" w:hAnsi="Times New Roman" w:cs="Times New Roman"/>
          <w:i/>
        </w:rPr>
        <w:t>The Baltimore Sun</w:t>
      </w:r>
      <w:r w:rsidRPr="009B2091">
        <w:rPr>
          <w:rFonts w:ascii="Times New Roman" w:hAnsi="Times New Roman" w:cs="Times New Roman"/>
        </w:rPr>
        <w:t xml:space="preserve"> noted that the message of </w:t>
      </w:r>
      <w:r w:rsidR="00062D11">
        <w:rPr>
          <w:rFonts w:ascii="Times New Roman" w:hAnsi="Times New Roman" w:cs="Times New Roman"/>
        </w:rPr>
        <w:t>“</w:t>
      </w:r>
      <w:r w:rsidRPr="009B2091">
        <w:rPr>
          <w:rFonts w:ascii="Times New Roman" w:hAnsi="Times New Roman" w:cs="Times New Roman"/>
        </w:rPr>
        <w:t>Black Lives Matter</w:t>
      </w:r>
      <w:r w:rsidR="00062D11">
        <w:rPr>
          <w:rFonts w:ascii="Times New Roman" w:hAnsi="Times New Roman" w:cs="Times New Roman"/>
        </w:rPr>
        <w:t>”</w:t>
      </w:r>
      <w:r w:rsidRPr="009B2091">
        <w:rPr>
          <w:rFonts w:ascii="Times New Roman" w:hAnsi="Times New Roman" w:cs="Times New Roman"/>
        </w:rPr>
        <w:t xml:space="preserve"> had been one of the important messages of the protests following the death of Freddie Gray in Baltimore.</w:t>
      </w:r>
      <w:r w:rsidRPr="00245313">
        <w:rPr>
          <w:rStyle w:val="FootnoteReference"/>
        </w:rPr>
        <w:footnoteReference w:id="84"/>
      </w:r>
      <w:r w:rsidRPr="009B2091">
        <w:rPr>
          <w:rFonts w:ascii="Times New Roman" w:hAnsi="Times New Roman" w:cs="Times New Roman"/>
        </w:rPr>
        <w:t xml:space="preserve"> </w:t>
      </w:r>
      <w:r w:rsidR="000E1142">
        <w:rPr>
          <w:rFonts w:ascii="Times New Roman" w:hAnsi="Times New Roman" w:cs="Times New Roman"/>
        </w:rPr>
        <w:t xml:space="preserve">Black Lives Matter is both a </w:t>
      </w:r>
      <w:r w:rsidR="00D14059">
        <w:rPr>
          <w:rFonts w:ascii="Times New Roman" w:hAnsi="Times New Roman" w:cs="Times New Roman"/>
        </w:rPr>
        <w:t xml:space="preserve">phrase </w:t>
      </w:r>
      <w:r w:rsidR="000E1142">
        <w:rPr>
          <w:rFonts w:ascii="Times New Roman" w:hAnsi="Times New Roman" w:cs="Times New Roman"/>
        </w:rPr>
        <w:t xml:space="preserve">as well as the name of an activist movement </w:t>
      </w:r>
      <w:r w:rsidR="00D14059">
        <w:rPr>
          <w:rFonts w:ascii="Times New Roman" w:hAnsi="Times New Roman" w:cs="Times New Roman"/>
        </w:rPr>
        <w:t xml:space="preserve">that emerged in 2013, and which </w:t>
      </w:r>
      <w:r w:rsidR="000E1142">
        <w:rPr>
          <w:rFonts w:ascii="Times New Roman" w:hAnsi="Times New Roman" w:cs="Times New Roman"/>
        </w:rPr>
        <w:t xml:space="preserve">protests against </w:t>
      </w:r>
      <w:r w:rsidR="001E5E9F">
        <w:rPr>
          <w:rFonts w:ascii="Times New Roman" w:hAnsi="Times New Roman" w:cs="Times New Roman"/>
        </w:rPr>
        <w:t xml:space="preserve">the undervaluing of black life in American society as well as </w:t>
      </w:r>
      <w:r w:rsidR="000E1142">
        <w:rPr>
          <w:rFonts w:ascii="Times New Roman" w:hAnsi="Times New Roman" w:cs="Times New Roman"/>
        </w:rPr>
        <w:t xml:space="preserve">violence and institutional racism </w:t>
      </w:r>
      <w:r w:rsidR="00D14059">
        <w:rPr>
          <w:rFonts w:ascii="Times New Roman" w:hAnsi="Times New Roman" w:cs="Times New Roman"/>
        </w:rPr>
        <w:t xml:space="preserve">against </w:t>
      </w:r>
      <w:r w:rsidR="000E1142">
        <w:rPr>
          <w:rFonts w:ascii="Times New Roman" w:hAnsi="Times New Roman" w:cs="Times New Roman"/>
        </w:rPr>
        <w:t>black</w:t>
      </w:r>
      <w:r w:rsidR="00D14059">
        <w:rPr>
          <w:rFonts w:ascii="Times New Roman" w:hAnsi="Times New Roman" w:cs="Times New Roman"/>
        </w:rPr>
        <w:t xml:space="preserve"> people.</w:t>
      </w:r>
      <w:r w:rsidR="000E1142" w:rsidRPr="00245313">
        <w:rPr>
          <w:rStyle w:val="FootnoteReference"/>
        </w:rPr>
        <w:footnoteReference w:id="85"/>
      </w:r>
    </w:p>
    <w:p w14:paraId="2C454488" w14:textId="77777777" w:rsidR="00971C4F" w:rsidRPr="009B2091" w:rsidRDefault="00D20069" w:rsidP="00D20069">
      <w:pPr>
        <w:spacing w:line="480" w:lineRule="auto"/>
        <w:ind w:firstLine="720"/>
        <w:rPr>
          <w:rFonts w:ascii="Times New Roman" w:hAnsi="Times New Roman" w:cs="Times New Roman"/>
        </w:rPr>
      </w:pPr>
      <w:r w:rsidRPr="009B2091">
        <w:rPr>
          <w:rFonts w:ascii="Times New Roman" w:hAnsi="Times New Roman" w:cs="Times New Roman"/>
        </w:rPr>
        <w:t>Baltimore Mayor Stephanie Rawlings-Blake</w:t>
      </w:r>
      <w:r w:rsidR="00CC48C6" w:rsidRPr="009B2091">
        <w:rPr>
          <w:rFonts w:ascii="Times New Roman" w:hAnsi="Times New Roman" w:cs="Times New Roman"/>
        </w:rPr>
        <w:t xml:space="preserve"> announced the appointment of a Special Commission to Review Baltimore’s Public Confederate Monuments, a committee of experts in history and art, to study the monuments and their history and </w:t>
      </w:r>
      <w:r w:rsidRPr="009B2091">
        <w:rPr>
          <w:rFonts w:ascii="Times New Roman" w:hAnsi="Times New Roman" w:cs="Times New Roman"/>
        </w:rPr>
        <w:t>offer recommendations as to their future place in the City of Baltimore.</w:t>
      </w:r>
      <w:r w:rsidRPr="00245313">
        <w:rPr>
          <w:rStyle w:val="FootnoteReference"/>
        </w:rPr>
        <w:footnoteReference w:id="86"/>
      </w:r>
      <w:r w:rsidRPr="009B2091">
        <w:rPr>
          <w:rFonts w:ascii="Times New Roman" w:hAnsi="Times New Roman" w:cs="Times New Roman"/>
        </w:rPr>
        <w:t xml:space="preserve"> "It is important that we recognize the delicate balance between respecting history and being offensive. I believe that by bringing together representatives from the art community and historians, and gathering public testimony, we have a better chance of understanding the importance of historic monuments—not only the </w:t>
      </w:r>
      <w:r w:rsidRPr="009B2091">
        <w:rPr>
          <w:rFonts w:ascii="Times New Roman" w:hAnsi="Times New Roman" w:cs="Times New Roman"/>
        </w:rPr>
        <w:lastRenderedPageBreak/>
        <w:t>significance they have in our history, but the role they should play in our future.”</w:t>
      </w:r>
      <w:r w:rsidRPr="00245313">
        <w:rPr>
          <w:rStyle w:val="FootnoteReference"/>
        </w:rPr>
        <w:footnoteReference w:id="87"/>
      </w:r>
      <w:r w:rsidRPr="009B2091">
        <w:rPr>
          <w:rFonts w:ascii="Times New Roman" w:hAnsi="Times New Roman" w:cs="Times New Roman"/>
        </w:rPr>
        <w:t xml:space="preserve"> On September 4, 2015, Mayor Rawlings-Blake named the seven members of this commission, which included members of the Baltimore City Commission for Historical and Architectural Preservation, </w:t>
      </w:r>
      <w:r w:rsidR="000E03DC" w:rsidRPr="009B2091">
        <w:rPr>
          <w:rFonts w:ascii="Times New Roman" w:hAnsi="Times New Roman" w:cs="Times New Roman"/>
        </w:rPr>
        <w:t>members of the Baltimore City Public Arts Commission</w:t>
      </w:r>
      <w:r w:rsidR="00EB3BBD">
        <w:rPr>
          <w:rFonts w:ascii="Times New Roman" w:hAnsi="Times New Roman" w:cs="Times New Roman"/>
        </w:rPr>
        <w:t>,</w:t>
      </w:r>
      <w:r w:rsidR="000E03DC" w:rsidRPr="009B2091">
        <w:rPr>
          <w:rFonts w:ascii="Times New Roman" w:hAnsi="Times New Roman" w:cs="Times New Roman"/>
        </w:rPr>
        <w:t xml:space="preserve"> </w:t>
      </w:r>
      <w:r w:rsidRPr="009B2091">
        <w:rPr>
          <w:rFonts w:ascii="Times New Roman" w:hAnsi="Times New Roman" w:cs="Times New Roman"/>
        </w:rPr>
        <w:t xml:space="preserve">museum experts </w:t>
      </w:r>
      <w:r w:rsidR="000E03DC">
        <w:rPr>
          <w:rFonts w:ascii="Times New Roman" w:hAnsi="Times New Roman" w:cs="Times New Roman"/>
        </w:rPr>
        <w:t>and historians</w:t>
      </w:r>
      <w:r w:rsidRPr="009B2091">
        <w:rPr>
          <w:rFonts w:ascii="Times New Roman" w:hAnsi="Times New Roman" w:cs="Times New Roman"/>
        </w:rPr>
        <w:t>.</w:t>
      </w:r>
      <w:r w:rsidRPr="00245313">
        <w:rPr>
          <w:rStyle w:val="FootnoteReference"/>
        </w:rPr>
        <w:footnoteReference w:id="88"/>
      </w:r>
      <w:r w:rsidRPr="009B2091">
        <w:rPr>
          <w:rFonts w:ascii="Times New Roman" w:hAnsi="Times New Roman" w:cs="Times New Roman"/>
        </w:rPr>
        <w:t xml:space="preserve"> The Commission’s final report dire</w:t>
      </w:r>
      <w:r w:rsidR="000E03DC">
        <w:rPr>
          <w:rFonts w:ascii="Times New Roman" w:hAnsi="Times New Roman" w:cs="Times New Roman"/>
        </w:rPr>
        <w:t>ctly links the creation of the C</w:t>
      </w:r>
      <w:r w:rsidRPr="009B2091">
        <w:rPr>
          <w:rFonts w:ascii="Times New Roman" w:hAnsi="Times New Roman" w:cs="Times New Roman"/>
        </w:rPr>
        <w:t xml:space="preserve">ommission with the violence </w:t>
      </w:r>
      <w:r w:rsidR="007A02B2">
        <w:rPr>
          <w:rFonts w:ascii="Times New Roman" w:hAnsi="Times New Roman" w:cs="Times New Roman"/>
        </w:rPr>
        <w:t xml:space="preserve">that </w:t>
      </w:r>
      <w:r w:rsidRPr="009B2091">
        <w:rPr>
          <w:rFonts w:ascii="Times New Roman" w:hAnsi="Times New Roman" w:cs="Times New Roman"/>
        </w:rPr>
        <w:t>had taken place in Charleston, South Carolina. “The connection of the flag of the Confederacy with the massacre - which was identified as a racially-motivated hate crime by a Federal grand jury - led to an eruption of debates across the country about</w:t>
      </w:r>
      <w:r w:rsidR="000E03DC">
        <w:rPr>
          <w:rFonts w:ascii="Times New Roman" w:hAnsi="Times New Roman" w:cs="Times New Roman"/>
        </w:rPr>
        <w:t xml:space="preserve"> the</w:t>
      </w:r>
      <w:r w:rsidRPr="009B2091">
        <w:rPr>
          <w:rFonts w:ascii="Times New Roman" w:hAnsi="Times New Roman" w:cs="Times New Roman"/>
        </w:rPr>
        <w:t xml:space="preserve"> role of Confederate symbols in America today.” The report also noted that Baltimore citizens had engaged in a new artistic debate surrounding the meaning of monuments. “Baltimore’s Confederate Soldiers and Sailors monument was tagged with “Black Lives Matter” in yellow paint, demonstrating that some citizens associate these monuments not only with historic white supremacy, but with the current issues of systemic injustice for African Americans today. In Baltimore and across the nation, there have been debates on whether to take down the Confederate monuments.”</w:t>
      </w:r>
      <w:r w:rsidRPr="00245313">
        <w:rPr>
          <w:rStyle w:val="FootnoteReference"/>
        </w:rPr>
        <w:footnoteReference w:id="89"/>
      </w:r>
    </w:p>
    <w:p w14:paraId="7862E37A" w14:textId="2B26BC45" w:rsidR="00D20069" w:rsidRPr="009B2091" w:rsidRDefault="000E03DC" w:rsidP="00CC48C6">
      <w:pPr>
        <w:spacing w:line="480" w:lineRule="auto"/>
        <w:ind w:firstLine="720"/>
        <w:rPr>
          <w:rFonts w:ascii="Times New Roman" w:hAnsi="Times New Roman" w:cs="Times New Roman"/>
        </w:rPr>
      </w:pPr>
      <w:r>
        <w:rPr>
          <w:rFonts w:ascii="Times New Roman" w:hAnsi="Times New Roman" w:cs="Times New Roman"/>
        </w:rPr>
        <w:t>The first C</w:t>
      </w:r>
      <w:r w:rsidR="00CC48C6" w:rsidRPr="009B2091">
        <w:rPr>
          <w:rFonts w:ascii="Times New Roman" w:hAnsi="Times New Roman" w:cs="Times New Roman"/>
        </w:rPr>
        <w:t>ommission meeting took place on September 16, 2015, and during this meeting guidelines</w:t>
      </w:r>
      <w:r>
        <w:rPr>
          <w:rFonts w:ascii="Times New Roman" w:hAnsi="Times New Roman" w:cs="Times New Roman"/>
        </w:rPr>
        <w:t xml:space="preserve"> were established</w:t>
      </w:r>
      <w:r w:rsidR="00CC48C6" w:rsidRPr="009B2091">
        <w:rPr>
          <w:rFonts w:ascii="Times New Roman" w:hAnsi="Times New Roman" w:cs="Times New Roman"/>
        </w:rPr>
        <w:t xml:space="preserve"> for the incorporation of public opinion and testimony into the pr</w:t>
      </w:r>
      <w:r w:rsidR="00EB3BBD">
        <w:rPr>
          <w:rFonts w:ascii="Times New Roman" w:hAnsi="Times New Roman" w:cs="Times New Roman"/>
        </w:rPr>
        <w:t xml:space="preserve">ocess. Citizens could submit written testimony </w:t>
      </w:r>
      <w:r w:rsidR="00CC48C6" w:rsidRPr="009B2091">
        <w:rPr>
          <w:rFonts w:ascii="Times New Roman" w:hAnsi="Times New Roman" w:cs="Times New Roman"/>
        </w:rPr>
        <w:t>or speak to the Commission during a public hearing on December 15, 2015.</w:t>
      </w:r>
      <w:r w:rsidR="00CC48C6" w:rsidRPr="00245313">
        <w:rPr>
          <w:rStyle w:val="FootnoteReference"/>
        </w:rPr>
        <w:footnoteReference w:id="90"/>
      </w:r>
      <w:r w:rsidR="00CC48C6" w:rsidRPr="009B2091">
        <w:rPr>
          <w:rFonts w:ascii="Times New Roman" w:hAnsi="Times New Roman" w:cs="Times New Roman"/>
        </w:rPr>
        <w:t xml:space="preserve"> Over the course of six months, the Commission conducted intensive research on the monuments and their history, solicited public testimony from Baltimore </w:t>
      </w:r>
      <w:r w:rsidR="00CC48C6" w:rsidRPr="009B2091">
        <w:rPr>
          <w:rFonts w:ascii="Times New Roman" w:hAnsi="Times New Roman" w:cs="Times New Roman"/>
        </w:rPr>
        <w:lastRenderedPageBreak/>
        <w:t xml:space="preserve">citizens, and held four public meetings. The Commission sought information on other cities and how they had dealt with questions regarding controversial monuments and </w:t>
      </w:r>
      <w:r>
        <w:rPr>
          <w:rFonts w:ascii="Times New Roman" w:hAnsi="Times New Roman" w:cs="Times New Roman"/>
        </w:rPr>
        <w:t xml:space="preserve">looked to </w:t>
      </w:r>
      <w:r w:rsidR="00CC48C6" w:rsidRPr="009B2091">
        <w:rPr>
          <w:rFonts w:ascii="Times New Roman" w:hAnsi="Times New Roman" w:cs="Times New Roman"/>
        </w:rPr>
        <w:t>other examples from around the world.</w:t>
      </w:r>
      <w:r w:rsidR="00CC48C6" w:rsidRPr="00245313">
        <w:rPr>
          <w:rStyle w:val="FootnoteReference"/>
        </w:rPr>
        <w:footnoteReference w:id="91"/>
      </w:r>
      <w:r w:rsidR="00CC48C6" w:rsidRPr="009B2091">
        <w:rPr>
          <w:rFonts w:ascii="Times New Roman" w:hAnsi="Times New Roman" w:cs="Times New Roman"/>
        </w:rPr>
        <w:t xml:space="preserve"> The Commission consulted a variety of scholars, includin</w:t>
      </w:r>
      <w:r>
        <w:rPr>
          <w:rFonts w:ascii="Times New Roman" w:hAnsi="Times New Roman" w:cs="Times New Roman"/>
        </w:rPr>
        <w:t>g local experts on Baltimore’s Civil W</w:t>
      </w:r>
      <w:r w:rsidR="00CC48C6" w:rsidRPr="009B2091">
        <w:rPr>
          <w:rFonts w:ascii="Times New Roman" w:hAnsi="Times New Roman" w:cs="Times New Roman"/>
        </w:rPr>
        <w:t>ar history and monuments. Eli Pousson, of the Baltimore Heritage</w:t>
      </w:r>
      <w:bookmarkStart w:id="0" w:name="_GoBack"/>
      <w:bookmarkEnd w:id="0"/>
      <w:r w:rsidR="00CC48C6" w:rsidRPr="009B2091">
        <w:rPr>
          <w:rFonts w:ascii="Times New Roman" w:hAnsi="Times New Roman" w:cs="Times New Roman"/>
        </w:rPr>
        <w:t>, supplied the necessary historical context for understanding Baltimore during and after the American Civil War in his working paper “Baltimore’s Confederate Monuments: Historic Context and Related Resources.”</w:t>
      </w:r>
      <w:r w:rsidR="00CC48C6" w:rsidRPr="00245313">
        <w:rPr>
          <w:rStyle w:val="FootnoteReference"/>
        </w:rPr>
        <w:footnoteReference w:id="92"/>
      </w:r>
      <w:r w:rsidR="00F94674">
        <w:rPr>
          <w:rFonts w:ascii="Times New Roman" w:hAnsi="Times New Roman" w:cs="Times New Roman"/>
        </w:rPr>
        <w:t xml:space="preserve"> Both Pousson and sociologist and writer James Loewen presented testimony at the second meeting of the commission in November 2015. Loewen suggested the removal of all statues as well as the removal of a statue to Maryland politician and secessionist Severn</w:t>
      </w:r>
      <w:r w:rsidR="00CC48C6" w:rsidRPr="009B2091">
        <w:rPr>
          <w:rFonts w:ascii="Times New Roman" w:hAnsi="Times New Roman" w:cs="Times New Roman"/>
        </w:rPr>
        <w:t xml:space="preserve"> </w:t>
      </w:r>
      <w:proofErr w:type="spellStart"/>
      <w:r w:rsidR="00F94674">
        <w:rPr>
          <w:rFonts w:ascii="Times New Roman" w:hAnsi="Times New Roman" w:cs="Times New Roman"/>
        </w:rPr>
        <w:t>Teackle</w:t>
      </w:r>
      <w:proofErr w:type="spellEnd"/>
      <w:r w:rsidR="00F94674">
        <w:rPr>
          <w:rFonts w:ascii="Times New Roman" w:hAnsi="Times New Roman" w:cs="Times New Roman"/>
        </w:rPr>
        <w:t xml:space="preserve"> Wallis.</w:t>
      </w:r>
      <w:r w:rsidR="00774ED6" w:rsidRPr="00245313">
        <w:rPr>
          <w:rStyle w:val="FootnoteReference"/>
        </w:rPr>
        <w:footnoteReference w:id="93"/>
      </w:r>
      <w:r w:rsidR="00F94674">
        <w:rPr>
          <w:rFonts w:ascii="Times New Roman" w:hAnsi="Times New Roman" w:cs="Times New Roman"/>
        </w:rPr>
        <w:t xml:space="preserve"> </w:t>
      </w:r>
      <w:r>
        <w:rPr>
          <w:rFonts w:ascii="Times New Roman" w:hAnsi="Times New Roman" w:cs="Times New Roman"/>
        </w:rPr>
        <w:t xml:space="preserve">Local art historian and monument specialist </w:t>
      </w:r>
      <w:r w:rsidR="00CC48C6" w:rsidRPr="009B2091">
        <w:rPr>
          <w:rFonts w:ascii="Times New Roman" w:hAnsi="Times New Roman" w:cs="Times New Roman"/>
        </w:rPr>
        <w:t xml:space="preserve">Cindy Kelly </w:t>
      </w:r>
      <w:r w:rsidR="001E5E9F">
        <w:rPr>
          <w:rFonts w:ascii="Times New Roman" w:hAnsi="Times New Roman" w:cs="Times New Roman"/>
        </w:rPr>
        <w:t xml:space="preserve">offered </w:t>
      </w:r>
      <w:r w:rsidR="00CC48C6" w:rsidRPr="009B2091">
        <w:rPr>
          <w:rFonts w:ascii="Times New Roman" w:hAnsi="Times New Roman" w:cs="Times New Roman"/>
        </w:rPr>
        <w:t>testimony regarding the historical and artistic significance of the statues.</w:t>
      </w:r>
      <w:r w:rsidR="00CC48C6" w:rsidRPr="00245313">
        <w:rPr>
          <w:rStyle w:val="FootnoteReference"/>
        </w:rPr>
        <w:footnoteReference w:id="94"/>
      </w:r>
      <w:r w:rsidR="00CC48C6" w:rsidRPr="009B2091">
        <w:rPr>
          <w:rFonts w:ascii="Times New Roman" w:hAnsi="Times New Roman" w:cs="Times New Roman"/>
        </w:rPr>
        <w:t xml:space="preserve"> </w:t>
      </w:r>
    </w:p>
    <w:p w14:paraId="04BDC9DE" w14:textId="77777777" w:rsidR="00CC48C6" w:rsidRPr="009B2091" w:rsidRDefault="000E03DC" w:rsidP="00CC48C6">
      <w:pPr>
        <w:spacing w:line="480" w:lineRule="auto"/>
        <w:ind w:firstLine="720"/>
        <w:rPr>
          <w:rFonts w:ascii="Times New Roman" w:hAnsi="Times New Roman" w:cs="Times New Roman"/>
        </w:rPr>
      </w:pPr>
      <w:r>
        <w:rPr>
          <w:rFonts w:ascii="Times New Roman" w:hAnsi="Times New Roman" w:cs="Times New Roman"/>
        </w:rPr>
        <w:t>On January 14, 2016, the C</w:t>
      </w:r>
      <w:r w:rsidR="00CC48C6" w:rsidRPr="009B2091">
        <w:rPr>
          <w:rFonts w:ascii="Times New Roman" w:hAnsi="Times New Roman" w:cs="Times New Roman"/>
        </w:rPr>
        <w:t xml:space="preserve">ommission recommended the removal of two of the statues </w:t>
      </w:r>
      <w:r w:rsidR="001E5E9F">
        <w:rPr>
          <w:rFonts w:ascii="Times New Roman" w:hAnsi="Times New Roman" w:cs="Times New Roman"/>
        </w:rPr>
        <w:t xml:space="preserve">that </w:t>
      </w:r>
      <w:r w:rsidR="00CC48C6" w:rsidRPr="009B2091">
        <w:rPr>
          <w:rFonts w:ascii="Times New Roman" w:hAnsi="Times New Roman" w:cs="Times New Roman"/>
        </w:rPr>
        <w:t>it h</w:t>
      </w:r>
      <w:r>
        <w:rPr>
          <w:rFonts w:ascii="Times New Roman" w:hAnsi="Times New Roman" w:cs="Times New Roman"/>
        </w:rPr>
        <w:t>ad studied, the Roger B. Taney m</w:t>
      </w:r>
      <w:r w:rsidR="00CC48C6" w:rsidRPr="009B2091">
        <w:rPr>
          <w:rFonts w:ascii="Times New Roman" w:hAnsi="Times New Roman" w:cs="Times New Roman"/>
        </w:rPr>
        <w:t>onument and the Jackson and L</w:t>
      </w:r>
      <w:r>
        <w:rPr>
          <w:rFonts w:ascii="Times New Roman" w:hAnsi="Times New Roman" w:cs="Times New Roman"/>
        </w:rPr>
        <w:t>ee monument. The C</w:t>
      </w:r>
      <w:r w:rsidR="00CC48C6" w:rsidRPr="009B2091">
        <w:rPr>
          <w:rFonts w:ascii="Times New Roman" w:hAnsi="Times New Roman" w:cs="Times New Roman"/>
        </w:rPr>
        <w:t xml:space="preserve">ommission suggested that the Jackson and Lee monument could be potentially relocated to Chancellorsville National Battlefield and placed under the aegis of the National Park Service. The Taney monument was recommended for removal, with no suggested relocation, as it is a bronze copy of the State House statue and </w:t>
      </w:r>
      <w:r w:rsidR="001E5E9F">
        <w:rPr>
          <w:rFonts w:ascii="Times New Roman" w:hAnsi="Times New Roman" w:cs="Times New Roman"/>
        </w:rPr>
        <w:t xml:space="preserve">commission members </w:t>
      </w:r>
      <w:r w:rsidR="001E5E9F" w:rsidRPr="009B2091">
        <w:rPr>
          <w:rFonts w:ascii="Times New Roman" w:hAnsi="Times New Roman" w:cs="Times New Roman"/>
        </w:rPr>
        <w:t>viewed</w:t>
      </w:r>
      <w:r w:rsidR="001E5E9F">
        <w:rPr>
          <w:rFonts w:ascii="Times New Roman" w:hAnsi="Times New Roman" w:cs="Times New Roman"/>
        </w:rPr>
        <w:t xml:space="preserve"> it</w:t>
      </w:r>
      <w:r w:rsidR="001E5E9F" w:rsidRPr="009B2091">
        <w:rPr>
          <w:rFonts w:ascii="Times New Roman" w:hAnsi="Times New Roman" w:cs="Times New Roman"/>
        </w:rPr>
        <w:t xml:space="preserve"> with particular scorn</w:t>
      </w:r>
      <w:r w:rsidR="001E5E9F">
        <w:rPr>
          <w:rFonts w:ascii="Times New Roman" w:hAnsi="Times New Roman" w:cs="Times New Roman"/>
        </w:rPr>
        <w:t xml:space="preserve"> due to Taney’s involvement in the Dred Scott decision</w:t>
      </w:r>
      <w:r w:rsidR="00CC48C6" w:rsidRPr="009B2091">
        <w:rPr>
          <w:rFonts w:ascii="Times New Roman" w:hAnsi="Times New Roman" w:cs="Times New Roman"/>
        </w:rPr>
        <w:t>.</w:t>
      </w:r>
      <w:r w:rsidR="00CC48C6" w:rsidRPr="00245313">
        <w:rPr>
          <w:rStyle w:val="FootnoteReference"/>
        </w:rPr>
        <w:footnoteReference w:id="95"/>
      </w:r>
      <w:r>
        <w:rPr>
          <w:rFonts w:ascii="Times New Roman" w:hAnsi="Times New Roman" w:cs="Times New Roman"/>
        </w:rPr>
        <w:t xml:space="preserve"> The C</w:t>
      </w:r>
      <w:r w:rsidR="00CC48C6" w:rsidRPr="009B2091">
        <w:rPr>
          <w:rFonts w:ascii="Times New Roman" w:hAnsi="Times New Roman" w:cs="Times New Roman"/>
        </w:rPr>
        <w:t xml:space="preserve">ommission issued its formal </w:t>
      </w:r>
      <w:r w:rsidR="00CC48C6" w:rsidRPr="009B2091">
        <w:rPr>
          <w:rFonts w:ascii="Times New Roman" w:hAnsi="Times New Roman" w:cs="Times New Roman"/>
        </w:rPr>
        <w:lastRenderedPageBreak/>
        <w:t>report on August 16, 2016, wherein it reviewed each of</w:t>
      </w:r>
      <w:r w:rsidR="002A07D5">
        <w:rPr>
          <w:rFonts w:ascii="Times New Roman" w:hAnsi="Times New Roman" w:cs="Times New Roman"/>
        </w:rPr>
        <w:t xml:space="preserve"> the monuments and their context</w:t>
      </w:r>
      <w:r w:rsidR="00CC48C6" w:rsidRPr="009B2091">
        <w:rPr>
          <w:rFonts w:ascii="Times New Roman" w:hAnsi="Times New Roman" w:cs="Times New Roman"/>
        </w:rPr>
        <w:t>, the lar</w:t>
      </w:r>
      <w:r>
        <w:rPr>
          <w:rFonts w:ascii="Times New Roman" w:hAnsi="Times New Roman" w:cs="Times New Roman"/>
        </w:rPr>
        <w:t>ger history of the myth of the Lost C</w:t>
      </w:r>
      <w:r w:rsidR="00CC48C6" w:rsidRPr="009B2091">
        <w:rPr>
          <w:rFonts w:ascii="Times New Roman" w:hAnsi="Times New Roman" w:cs="Times New Roman"/>
        </w:rPr>
        <w:t xml:space="preserve">ause, the legal requirements surrounding a potential removal, and the grounds on which </w:t>
      </w:r>
      <w:r>
        <w:rPr>
          <w:rFonts w:ascii="Times New Roman" w:hAnsi="Times New Roman" w:cs="Times New Roman"/>
        </w:rPr>
        <w:t xml:space="preserve">it </w:t>
      </w:r>
      <w:r w:rsidR="00CC48C6" w:rsidRPr="009B2091">
        <w:rPr>
          <w:rFonts w:ascii="Times New Roman" w:hAnsi="Times New Roman" w:cs="Times New Roman"/>
        </w:rPr>
        <w:t xml:space="preserve">had made </w:t>
      </w:r>
      <w:r>
        <w:rPr>
          <w:rFonts w:ascii="Times New Roman" w:hAnsi="Times New Roman" w:cs="Times New Roman"/>
        </w:rPr>
        <w:t xml:space="preserve">its </w:t>
      </w:r>
      <w:r w:rsidR="00CC48C6" w:rsidRPr="009B2091">
        <w:rPr>
          <w:rFonts w:ascii="Times New Roman" w:hAnsi="Times New Roman" w:cs="Times New Roman"/>
        </w:rPr>
        <w:t>decision.</w:t>
      </w:r>
      <w:r w:rsidR="00CC48C6" w:rsidRPr="009B2091">
        <w:rPr>
          <w:rStyle w:val="FootnoteReference"/>
          <w:rFonts w:ascii="Times New Roman" w:hAnsi="Times New Roman" w:cs="Times New Roman"/>
        </w:rPr>
        <w:t xml:space="preserve"> </w:t>
      </w:r>
      <w:r w:rsidR="00CC48C6" w:rsidRPr="00245313">
        <w:rPr>
          <w:rStyle w:val="FootnoteReference"/>
        </w:rPr>
        <w:footnoteReference w:id="96"/>
      </w:r>
      <w:r w:rsidR="00CC48C6" w:rsidRPr="009B2091">
        <w:rPr>
          <w:rFonts w:ascii="Times New Roman" w:hAnsi="Times New Roman" w:cs="Times New Roman"/>
        </w:rPr>
        <w:t xml:space="preserve"> </w:t>
      </w:r>
    </w:p>
    <w:p w14:paraId="7FF5F793" w14:textId="77777777" w:rsidR="00CC48C6" w:rsidRPr="009B2091" w:rsidRDefault="001E5E9F" w:rsidP="00CC48C6">
      <w:pPr>
        <w:spacing w:line="480" w:lineRule="auto"/>
        <w:ind w:firstLine="720"/>
        <w:rPr>
          <w:rFonts w:ascii="Times New Roman" w:hAnsi="Times New Roman" w:cs="Times New Roman"/>
        </w:rPr>
      </w:pPr>
      <w:r>
        <w:rPr>
          <w:rFonts w:ascii="Times New Roman" w:hAnsi="Times New Roman" w:cs="Times New Roman"/>
        </w:rPr>
        <w:t>Dealing with t</w:t>
      </w:r>
      <w:r w:rsidR="00CC48C6" w:rsidRPr="009B2091">
        <w:rPr>
          <w:rFonts w:ascii="Times New Roman" w:hAnsi="Times New Roman" w:cs="Times New Roman"/>
        </w:rPr>
        <w:t xml:space="preserve">he legal protections surrounding three of the monuments </w:t>
      </w:r>
      <w:r>
        <w:rPr>
          <w:rFonts w:ascii="Times New Roman" w:hAnsi="Times New Roman" w:cs="Times New Roman"/>
        </w:rPr>
        <w:t xml:space="preserve">was </w:t>
      </w:r>
      <w:r w:rsidR="00CC48C6" w:rsidRPr="009B2091">
        <w:rPr>
          <w:rFonts w:ascii="Times New Roman" w:hAnsi="Times New Roman" w:cs="Times New Roman"/>
        </w:rPr>
        <w:t xml:space="preserve">part of a collaborative partnership between the City of Baltimore and </w:t>
      </w:r>
      <w:r w:rsidR="00995359" w:rsidRPr="009B2091">
        <w:rPr>
          <w:rFonts w:ascii="Times New Roman" w:hAnsi="Times New Roman" w:cs="Times New Roman"/>
        </w:rPr>
        <w:t xml:space="preserve">a state preservation agency. </w:t>
      </w:r>
      <w:r w:rsidR="00CC48C6" w:rsidRPr="009B2091">
        <w:rPr>
          <w:rFonts w:ascii="Times New Roman" w:hAnsi="Times New Roman" w:cs="Times New Roman"/>
        </w:rPr>
        <w:t>Historic easements were held by the Maryland Historical Trust on the Confederate Soldiers and Sailors Monument, the Confederate Women’s Monument and the Lee and Jackson Monument. There was an agreement between the City of Baltimore and the Maryland Historic Trust dating to March 14, 1984, wherein the two bodi</w:t>
      </w:r>
      <w:r w:rsidR="000E03DC">
        <w:rPr>
          <w:rFonts w:ascii="Times New Roman" w:hAnsi="Times New Roman" w:cs="Times New Roman"/>
        </w:rPr>
        <w:t>es had legally agreed that the T</w:t>
      </w:r>
      <w:r w:rsidR="00CC48C6" w:rsidRPr="009B2091">
        <w:rPr>
          <w:rFonts w:ascii="Times New Roman" w:hAnsi="Times New Roman" w:cs="Times New Roman"/>
        </w:rPr>
        <w:t>rust would have the right to review changes to the monument</w:t>
      </w:r>
      <w:r w:rsidR="000E03DC">
        <w:rPr>
          <w:rFonts w:ascii="Times New Roman" w:hAnsi="Times New Roman" w:cs="Times New Roman"/>
        </w:rPr>
        <w:t>s</w:t>
      </w:r>
      <w:r w:rsidR="00CC48C6" w:rsidRPr="009B2091">
        <w:rPr>
          <w:rFonts w:ascii="Times New Roman" w:hAnsi="Times New Roman" w:cs="Times New Roman"/>
        </w:rPr>
        <w:t>, while the city would fund the cyclical maintenance of these sculptures. The easements included not only the sculptures themselves, but also the surrounding site</w:t>
      </w:r>
      <w:r w:rsidR="000E03DC">
        <w:rPr>
          <w:rFonts w:ascii="Times New Roman" w:hAnsi="Times New Roman" w:cs="Times New Roman"/>
        </w:rPr>
        <w:t>s. The C</w:t>
      </w:r>
      <w:r w:rsidR="00CC48C6" w:rsidRPr="009B2091">
        <w:rPr>
          <w:rFonts w:ascii="Times New Roman" w:hAnsi="Times New Roman" w:cs="Times New Roman"/>
        </w:rPr>
        <w:t>ommission was explicit regar</w:t>
      </w:r>
      <w:r w:rsidR="000E03DC">
        <w:rPr>
          <w:rFonts w:ascii="Times New Roman" w:hAnsi="Times New Roman" w:cs="Times New Roman"/>
        </w:rPr>
        <w:t>ding the steps required of the C</w:t>
      </w:r>
      <w:r w:rsidR="00CC48C6" w:rsidRPr="009B2091">
        <w:rPr>
          <w:rFonts w:ascii="Times New Roman" w:hAnsi="Times New Roman" w:cs="Times New Roman"/>
        </w:rPr>
        <w:t xml:space="preserve">ity if it wished to carry </w:t>
      </w:r>
      <w:r w:rsidR="0049039C">
        <w:rPr>
          <w:rFonts w:ascii="Times New Roman" w:hAnsi="Times New Roman" w:cs="Times New Roman"/>
        </w:rPr>
        <w:t xml:space="preserve">out </w:t>
      </w:r>
      <w:r w:rsidR="00CC48C6" w:rsidRPr="009B2091">
        <w:rPr>
          <w:rFonts w:ascii="Times New Roman" w:hAnsi="Times New Roman" w:cs="Times New Roman"/>
        </w:rPr>
        <w:t>the relocation of the monuments. “Changes and alterations to these monuments cannot occur without written permission of the Director of the Maryland Historical Trust. In addition, de-accessioning these monuments would have to follow a process to dispose of Baltimore city property (AM 306 and AM 306-1). Under the City Charter all monuments are in the care of the Department of Recreation and Parks as stated in Article 7 Section 67 of the Baltimore City Charter.”</w:t>
      </w:r>
      <w:r w:rsidR="00CC48C6" w:rsidRPr="00245313">
        <w:rPr>
          <w:rStyle w:val="FootnoteReference"/>
        </w:rPr>
        <w:footnoteReference w:id="97"/>
      </w:r>
    </w:p>
    <w:p w14:paraId="1A27CFDF" w14:textId="77777777" w:rsidR="001C1C19" w:rsidRPr="009B2091" w:rsidRDefault="001C1C19" w:rsidP="00CC48C6">
      <w:pPr>
        <w:spacing w:line="480" w:lineRule="auto"/>
        <w:ind w:firstLine="720"/>
        <w:rPr>
          <w:rFonts w:ascii="Times New Roman" w:hAnsi="Times New Roman" w:cs="Times New Roman"/>
          <w:i/>
        </w:rPr>
      </w:pPr>
      <w:r w:rsidRPr="009B2091">
        <w:rPr>
          <w:rFonts w:ascii="Times New Roman" w:hAnsi="Times New Roman" w:cs="Times New Roman"/>
          <w:i/>
        </w:rPr>
        <w:t>The Time in Between</w:t>
      </w:r>
    </w:p>
    <w:p w14:paraId="045E4F18" w14:textId="77777777" w:rsidR="00995359" w:rsidRPr="009B2091" w:rsidRDefault="00995359" w:rsidP="00995359">
      <w:pPr>
        <w:spacing w:line="480" w:lineRule="auto"/>
        <w:ind w:firstLine="720"/>
        <w:rPr>
          <w:rFonts w:ascii="Times New Roman" w:hAnsi="Times New Roman" w:cs="Times New Roman"/>
        </w:rPr>
      </w:pPr>
      <w:r w:rsidRPr="009B2091">
        <w:rPr>
          <w:rFonts w:ascii="Times New Roman" w:hAnsi="Times New Roman" w:cs="Times New Roman"/>
        </w:rPr>
        <w:t xml:space="preserve">On September 5, 2016, the Baltimore Sun reported that Mayor Stephanie Rawlings-Blake had developed an interim solution to the monument question, the installation of interpretive </w:t>
      </w:r>
      <w:r w:rsidRPr="009B2091">
        <w:rPr>
          <w:rFonts w:ascii="Times New Roman" w:hAnsi="Times New Roman" w:cs="Times New Roman"/>
        </w:rPr>
        <w:lastRenderedPageBreak/>
        <w:t>signage to add historical context to each of the monuments. Unwilling to make a firm decision on the monuments during the final months of her term, Rawlings-Blake felt that adding signs offered a “practical s</w:t>
      </w:r>
      <w:r w:rsidR="005F1A45">
        <w:rPr>
          <w:rFonts w:ascii="Times New Roman" w:hAnsi="Times New Roman" w:cs="Times New Roman"/>
        </w:rPr>
        <w:t>olution to a complicated issue.”</w:t>
      </w:r>
      <w:r w:rsidRPr="009B2091">
        <w:rPr>
          <w:rFonts w:ascii="Times New Roman" w:hAnsi="Times New Roman" w:cs="Times New Roman"/>
        </w:rPr>
        <w:t xml:space="preserve"> To answer her critics, she pointed out the fiscal difficulties </w:t>
      </w:r>
      <w:r w:rsidR="007A02B2">
        <w:rPr>
          <w:rFonts w:ascii="Times New Roman" w:hAnsi="Times New Roman" w:cs="Times New Roman"/>
        </w:rPr>
        <w:t xml:space="preserve">that </w:t>
      </w:r>
      <w:r w:rsidR="005F1A45">
        <w:rPr>
          <w:rFonts w:ascii="Times New Roman" w:hAnsi="Times New Roman" w:cs="Times New Roman"/>
        </w:rPr>
        <w:t>the C</w:t>
      </w:r>
      <w:r w:rsidRPr="009B2091">
        <w:rPr>
          <w:rFonts w:ascii="Times New Roman" w:hAnsi="Times New Roman" w:cs="Times New Roman"/>
        </w:rPr>
        <w:t>ity faced</w:t>
      </w:r>
      <w:r w:rsidR="001E5E9F">
        <w:rPr>
          <w:rFonts w:ascii="Times New Roman" w:hAnsi="Times New Roman" w:cs="Times New Roman"/>
        </w:rPr>
        <w:t>.</w:t>
      </w:r>
      <w:r w:rsidRPr="009B2091">
        <w:rPr>
          <w:rFonts w:ascii="Times New Roman" w:hAnsi="Times New Roman" w:cs="Times New Roman"/>
        </w:rPr>
        <w:t xml:space="preserve"> “There’s a vote to remove it, and then there’s the ability to remove it. You need the funds and you need the relocation. Everyone can say, ‘You should remove them all and put them in one big Confederate monument park, but who’s paying for it?”</w:t>
      </w:r>
      <w:r w:rsidRPr="00245313">
        <w:rPr>
          <w:rStyle w:val="FootnoteReference"/>
        </w:rPr>
        <w:footnoteReference w:id="98"/>
      </w:r>
      <w:r w:rsidRPr="009B2091">
        <w:rPr>
          <w:rFonts w:ascii="Times New Roman" w:hAnsi="Times New Roman" w:cs="Times New Roman"/>
        </w:rPr>
        <w:t xml:space="preserve"> The text of these interpretive signs attempted to place the erection of these monuments into the broader story of racism and segre</w:t>
      </w:r>
      <w:r w:rsidR="00010F5E">
        <w:rPr>
          <w:rFonts w:ascii="Times New Roman" w:hAnsi="Times New Roman" w:cs="Times New Roman"/>
        </w:rPr>
        <w:t>gation in the City of Baltimore, stating</w:t>
      </w:r>
      <w:r w:rsidRPr="009B2091">
        <w:rPr>
          <w:rFonts w:ascii="Times New Roman" w:hAnsi="Times New Roman" w:cs="Times New Roman"/>
        </w:rPr>
        <w:t xml:space="preserve"> “In the same period that this monument was installed, Baltimore City continued to enforce racial segregation housing ordinances and deed covenants, continued to support segregation policies in public spaces and programs, and unequally funded African American school budgets, infrastructure improvements and public programs.” The text also shared information about the founding and the conclusions of the Commission regarding these monuments. “In 2015, Mayor Stephanie Rawlings-Blake appointed a Special Commission to Review Baltimore’s Public Confederate Monuments to provide recommendations based on informed decisions and citizen input on how to address Baltimore’s monuments that honor the Confederacy and the Lost Cause movement. This Commission concluded that this monument was part of a movement to perpetuate the beliefs of white supremacy, falsify history, and support segregation and racial intimidation.” The sign text was developed by the Baltimore City Commission on Historical and Architectural Preservation, and the design </w:t>
      </w:r>
      <w:r w:rsidR="002541A6">
        <w:rPr>
          <w:rFonts w:ascii="Times New Roman" w:hAnsi="Times New Roman" w:cs="Times New Roman"/>
        </w:rPr>
        <w:t xml:space="preserve">was </w:t>
      </w:r>
      <w:r w:rsidRPr="009B2091">
        <w:rPr>
          <w:rFonts w:ascii="Times New Roman" w:hAnsi="Times New Roman" w:cs="Times New Roman"/>
        </w:rPr>
        <w:t>offered by the Baltimore National Heritage Area.</w:t>
      </w:r>
      <w:r w:rsidRPr="00245313">
        <w:rPr>
          <w:rStyle w:val="FootnoteReference"/>
        </w:rPr>
        <w:footnoteReference w:id="99"/>
      </w:r>
    </w:p>
    <w:p w14:paraId="310CFE39" w14:textId="77777777" w:rsidR="001E5E9F" w:rsidRDefault="001C1C19" w:rsidP="00A970C2">
      <w:pPr>
        <w:spacing w:line="480" w:lineRule="auto"/>
        <w:ind w:firstLine="720"/>
        <w:rPr>
          <w:rFonts w:ascii="Times New Roman" w:hAnsi="Times New Roman" w:cs="Times New Roman"/>
        </w:rPr>
      </w:pPr>
      <w:r w:rsidRPr="009B2091">
        <w:rPr>
          <w:rFonts w:ascii="Times New Roman" w:hAnsi="Times New Roman" w:cs="Times New Roman"/>
        </w:rPr>
        <w:lastRenderedPageBreak/>
        <w:t>On December 6, 2016, Catherine Pugh became Baltimore’s fiftieth mayor, replacing Stephanie Rawlings-Blake at Baltimore City Hall. Rawlings-Blake had chosen not to run for reelection, her career ended by her inability to quell the unrest of April 27</w:t>
      </w:r>
      <w:r w:rsidR="00FB27A2">
        <w:rPr>
          <w:rFonts w:ascii="Times New Roman" w:hAnsi="Times New Roman" w:cs="Times New Roman"/>
        </w:rPr>
        <w:t>, 2015</w:t>
      </w:r>
      <w:r w:rsidR="0029223A">
        <w:rPr>
          <w:rFonts w:ascii="Times New Roman" w:hAnsi="Times New Roman" w:cs="Times New Roman"/>
        </w:rPr>
        <w:t>,</w:t>
      </w:r>
      <w:r w:rsidR="009F7CB0">
        <w:rPr>
          <w:rFonts w:ascii="Times New Roman" w:hAnsi="Times New Roman" w:cs="Times New Roman"/>
        </w:rPr>
        <w:t xml:space="preserve"> following the death of Freddie Gray</w:t>
      </w:r>
      <w:r w:rsidRPr="009B2091">
        <w:rPr>
          <w:rFonts w:ascii="Times New Roman" w:hAnsi="Times New Roman" w:cs="Times New Roman"/>
        </w:rPr>
        <w:t>.</w:t>
      </w:r>
      <w:r w:rsidRPr="00245313">
        <w:rPr>
          <w:rStyle w:val="FootnoteReference"/>
        </w:rPr>
        <w:footnoteReference w:id="100"/>
      </w:r>
      <w:r w:rsidRPr="009B2091">
        <w:rPr>
          <w:rFonts w:ascii="Times New Roman" w:hAnsi="Times New Roman" w:cs="Times New Roman"/>
        </w:rPr>
        <w:t xml:space="preserve"> </w:t>
      </w:r>
      <w:r w:rsidR="00F85C9A" w:rsidRPr="009B2091">
        <w:rPr>
          <w:rFonts w:ascii="Times New Roman" w:hAnsi="Times New Roman" w:cs="Times New Roman"/>
        </w:rPr>
        <w:t>For the first several months of her time as Mayor, Pugh made no public announcements regarding the fate of the monuments. In the meantime, other cities across the country were taking actions to confront the problem of these monuments. In New Orleans, Mayor Mitch Landrieu, facing the last months of his final term, removed statues of Jefferson Davis, Robert E. Lee and Pierre Gustave Toutant Beauregard, as well as an obelisk commemorating an act of white racial terror, the Battle of Liberty Place.</w:t>
      </w:r>
      <w:r w:rsidR="00F85C9A" w:rsidRPr="00245313">
        <w:rPr>
          <w:rStyle w:val="FootnoteReference"/>
        </w:rPr>
        <w:footnoteReference w:id="101"/>
      </w:r>
      <w:r w:rsidR="00F85C9A" w:rsidRPr="009B2091">
        <w:rPr>
          <w:rFonts w:ascii="Times New Roman" w:hAnsi="Times New Roman" w:cs="Times New Roman"/>
        </w:rPr>
        <w:t xml:space="preserve"> The Liberty Place monument commemorated the fallen members of the Crescent City White League, a white supremacist organization that in 1874 fought</w:t>
      </w:r>
      <w:r w:rsidR="00A970C2" w:rsidRPr="009B2091">
        <w:rPr>
          <w:rFonts w:ascii="Times New Roman" w:hAnsi="Times New Roman" w:cs="Times New Roman"/>
        </w:rPr>
        <w:t xml:space="preserve"> with police, state militia and federal troops in an effort</w:t>
      </w:r>
      <w:r w:rsidR="00F85C9A" w:rsidRPr="009B2091">
        <w:rPr>
          <w:rFonts w:ascii="Times New Roman" w:hAnsi="Times New Roman" w:cs="Times New Roman"/>
        </w:rPr>
        <w:t xml:space="preserve"> to overthrow the Republican state government</w:t>
      </w:r>
      <w:r w:rsidR="00A970C2" w:rsidRPr="009B2091">
        <w:rPr>
          <w:rFonts w:ascii="Times New Roman" w:hAnsi="Times New Roman" w:cs="Times New Roman"/>
        </w:rPr>
        <w:t>.</w:t>
      </w:r>
      <w:r w:rsidR="00A970C2" w:rsidRPr="00245313">
        <w:rPr>
          <w:rStyle w:val="FootnoteReference"/>
        </w:rPr>
        <w:footnoteReference w:id="102"/>
      </w:r>
      <w:r w:rsidR="00A970C2" w:rsidRPr="009B2091">
        <w:rPr>
          <w:rFonts w:ascii="Times New Roman" w:hAnsi="Times New Roman" w:cs="Times New Roman"/>
        </w:rPr>
        <w:t xml:space="preserve"> </w:t>
      </w:r>
    </w:p>
    <w:p w14:paraId="5A819484" w14:textId="77777777" w:rsidR="00A970C2" w:rsidRPr="009B2091" w:rsidRDefault="00A970C2" w:rsidP="00A970C2">
      <w:pPr>
        <w:spacing w:line="480" w:lineRule="auto"/>
        <w:ind w:firstLine="720"/>
        <w:rPr>
          <w:rFonts w:ascii="Times New Roman" w:hAnsi="Times New Roman" w:cs="Times New Roman"/>
        </w:rPr>
      </w:pPr>
      <w:r w:rsidRPr="009B2091">
        <w:rPr>
          <w:rFonts w:ascii="Times New Roman" w:hAnsi="Times New Roman" w:cs="Times New Roman"/>
        </w:rPr>
        <w:t xml:space="preserve">A speech </w:t>
      </w:r>
      <w:r w:rsidR="007A02B2">
        <w:rPr>
          <w:rFonts w:ascii="Times New Roman" w:hAnsi="Times New Roman" w:cs="Times New Roman"/>
        </w:rPr>
        <w:t xml:space="preserve">that </w:t>
      </w:r>
      <w:r w:rsidRPr="009B2091">
        <w:rPr>
          <w:rFonts w:ascii="Times New Roman" w:hAnsi="Times New Roman" w:cs="Times New Roman"/>
        </w:rPr>
        <w:t xml:space="preserve">Landrieu gave upon the removal of these monuments offered a </w:t>
      </w:r>
      <w:r w:rsidR="001E5E9F">
        <w:rPr>
          <w:rFonts w:ascii="Times New Roman" w:hAnsi="Times New Roman" w:cs="Times New Roman"/>
        </w:rPr>
        <w:t xml:space="preserve">powerful and influential </w:t>
      </w:r>
      <w:r w:rsidRPr="009B2091">
        <w:rPr>
          <w:rFonts w:ascii="Times New Roman" w:hAnsi="Times New Roman" w:cs="Times New Roman"/>
        </w:rPr>
        <w:t xml:space="preserve">rebuttal to those who claimed that the city was erasing its history in removing these monuments from its streets. </w:t>
      </w:r>
      <w:r w:rsidR="00F01D6B" w:rsidRPr="009B2091">
        <w:rPr>
          <w:rFonts w:ascii="Times New Roman" w:hAnsi="Times New Roman" w:cs="Times New Roman"/>
        </w:rPr>
        <w:t>Landrieu first</w:t>
      </w:r>
      <w:r w:rsidR="00F96909" w:rsidRPr="009B2091">
        <w:rPr>
          <w:rFonts w:ascii="Times New Roman" w:hAnsi="Times New Roman" w:cs="Times New Roman"/>
        </w:rPr>
        <w:t xml:space="preserve"> explained the way in which the commemoration of these Confederate figures had been fundamental to the Lost Cause and its revision of the real history of slavery and the American Civil War.</w:t>
      </w:r>
    </w:p>
    <w:p w14:paraId="382B748E" w14:textId="77777777" w:rsidR="00CC48C6" w:rsidRPr="009B2091" w:rsidRDefault="00F01D6B" w:rsidP="00F96909">
      <w:pPr>
        <w:ind w:left="720"/>
        <w:rPr>
          <w:rFonts w:ascii="Times New Roman" w:hAnsi="Times New Roman" w:cs="Times New Roman"/>
        </w:rPr>
      </w:pPr>
      <w:r w:rsidRPr="009B2091">
        <w:rPr>
          <w:rFonts w:ascii="Times New Roman" w:hAnsi="Times New Roman" w:cs="Times New Roman"/>
        </w:rPr>
        <w:t>The historic record is clear, the Robert E. Lee, Jefferson Davis, and P.G.T. Beauregard statues were not erected just to honor these men, but as part of the movement which became known as The Cult of the Lost Cause. This ‘cult’ had one goal — through monuments and through other means — to rewrite history to hide the truth, which is that the Confederacy was on the wrong side of humanity.</w:t>
      </w:r>
      <w:r w:rsidR="00F96909" w:rsidRPr="009B2091">
        <w:rPr>
          <w:rFonts w:ascii="Times New Roman" w:hAnsi="Times New Roman" w:cs="Times New Roman"/>
        </w:rPr>
        <w:t xml:space="preserve"> First erected over 166 years after the founding of our city and 19 years after the end of the Civil War, the monuments that </w:t>
      </w:r>
      <w:r w:rsidR="00F96909" w:rsidRPr="009B2091">
        <w:rPr>
          <w:rFonts w:ascii="Times New Roman" w:hAnsi="Times New Roman" w:cs="Times New Roman"/>
        </w:rPr>
        <w:lastRenderedPageBreak/>
        <w:t>we took down were meant to rebrand the history of our city and the ideals of a defeated Confederacy.</w:t>
      </w:r>
      <w:r w:rsidR="00F96909" w:rsidRPr="009B2091">
        <w:rPr>
          <w:rStyle w:val="FootnoteReference"/>
          <w:rFonts w:ascii="Times New Roman" w:hAnsi="Times New Roman" w:cs="Times New Roman"/>
        </w:rPr>
        <w:t xml:space="preserve"> </w:t>
      </w:r>
      <w:r w:rsidR="00F96909" w:rsidRPr="00245313">
        <w:rPr>
          <w:rStyle w:val="FootnoteReference"/>
        </w:rPr>
        <w:footnoteReference w:id="103"/>
      </w:r>
    </w:p>
    <w:p w14:paraId="762334F0" w14:textId="77777777" w:rsidR="00F96909" w:rsidRPr="009B2091" w:rsidRDefault="00F96909" w:rsidP="00F96909">
      <w:pPr>
        <w:rPr>
          <w:rFonts w:ascii="Times New Roman" w:hAnsi="Times New Roman" w:cs="Times New Roman"/>
        </w:rPr>
      </w:pPr>
    </w:p>
    <w:p w14:paraId="3FB2D4B9" w14:textId="77777777" w:rsidR="00F96909" w:rsidRPr="009B2091" w:rsidRDefault="00F96909" w:rsidP="000C5C68">
      <w:pPr>
        <w:spacing w:line="480" w:lineRule="auto"/>
        <w:ind w:firstLine="720"/>
        <w:rPr>
          <w:rFonts w:ascii="Times New Roman" w:hAnsi="Times New Roman" w:cs="Times New Roman"/>
        </w:rPr>
      </w:pPr>
      <w:r w:rsidRPr="009B2091">
        <w:rPr>
          <w:rFonts w:ascii="Times New Roman" w:hAnsi="Times New Roman" w:cs="Times New Roman"/>
        </w:rPr>
        <w:t xml:space="preserve">As had the writer of the </w:t>
      </w:r>
      <w:r w:rsidRPr="000C5C68">
        <w:rPr>
          <w:rFonts w:ascii="Times New Roman" w:hAnsi="Times New Roman" w:cs="Times New Roman"/>
          <w:i/>
        </w:rPr>
        <w:t xml:space="preserve">Afro-American </w:t>
      </w:r>
      <w:r w:rsidRPr="009B2091">
        <w:rPr>
          <w:rFonts w:ascii="Times New Roman" w:hAnsi="Times New Roman" w:cs="Times New Roman"/>
        </w:rPr>
        <w:t xml:space="preserve">editorial, Landrieu stated that the Confederates who were commemorated through these statues were not men who deserved such an august honor, and that within these statues was imbued an immense distortion of the facts of history. </w:t>
      </w:r>
    </w:p>
    <w:p w14:paraId="4A9788A9" w14:textId="77777777" w:rsidR="00F96909" w:rsidRPr="009B2091" w:rsidRDefault="00F96909" w:rsidP="0029223A">
      <w:pPr>
        <w:ind w:left="720"/>
        <w:rPr>
          <w:rFonts w:ascii="Times New Roman" w:hAnsi="Times New Roman" w:cs="Times New Roman"/>
        </w:rPr>
      </w:pPr>
      <w:r w:rsidRPr="009B2091">
        <w:rPr>
          <w:rFonts w:ascii="Times New Roman" w:hAnsi="Times New Roman" w:cs="Times New Roman"/>
        </w:rPr>
        <w:t xml:space="preserve">It is self-evident that these men did not fight for the United States of America, </w:t>
      </w:r>
      <w:proofErr w:type="gramStart"/>
      <w:r w:rsidRPr="009B2091">
        <w:rPr>
          <w:rFonts w:ascii="Times New Roman" w:hAnsi="Times New Roman" w:cs="Times New Roman"/>
        </w:rPr>
        <w:t>They</w:t>
      </w:r>
      <w:proofErr w:type="gramEnd"/>
      <w:r w:rsidR="0029223A">
        <w:rPr>
          <w:rFonts w:ascii="Times New Roman" w:hAnsi="Times New Roman" w:cs="Times New Roman"/>
        </w:rPr>
        <w:t xml:space="preserve"> </w:t>
      </w:r>
      <w:r w:rsidRPr="009B2091">
        <w:rPr>
          <w:rFonts w:ascii="Times New Roman" w:hAnsi="Times New Roman" w:cs="Times New Roman"/>
        </w:rPr>
        <w:t xml:space="preserve">fought against it. They may have been warriors, but in this </w:t>
      </w:r>
      <w:proofErr w:type="gramStart"/>
      <w:r w:rsidRPr="009B2091">
        <w:rPr>
          <w:rFonts w:ascii="Times New Roman" w:hAnsi="Times New Roman" w:cs="Times New Roman"/>
        </w:rPr>
        <w:t>cause</w:t>
      </w:r>
      <w:proofErr w:type="gramEnd"/>
      <w:r w:rsidRPr="009B2091">
        <w:rPr>
          <w:rFonts w:ascii="Times New Roman" w:hAnsi="Times New Roman" w:cs="Times New Roman"/>
        </w:rPr>
        <w:t xml:space="preserve"> they were not patriots. These statues are not just stone and metal. They are not just innocent remembrances of a benign history. These monuments purposefully celebrate a fictional, sanitized Confederacy; ignoring the death, ignoring the enslavement, and the terror that it actually stood for.</w:t>
      </w:r>
      <w:r w:rsidRPr="00245313">
        <w:rPr>
          <w:rStyle w:val="FootnoteReference"/>
        </w:rPr>
        <w:footnoteReference w:id="104"/>
      </w:r>
    </w:p>
    <w:p w14:paraId="326291DD" w14:textId="77777777" w:rsidR="00F96909" w:rsidRPr="009B2091" w:rsidRDefault="00F96909" w:rsidP="00F96909">
      <w:pPr>
        <w:rPr>
          <w:rFonts w:ascii="Times New Roman" w:hAnsi="Times New Roman" w:cs="Times New Roman"/>
        </w:rPr>
      </w:pPr>
    </w:p>
    <w:p w14:paraId="0A82964B" w14:textId="77777777" w:rsidR="00F96909" w:rsidRPr="009B2091" w:rsidRDefault="00F96909" w:rsidP="00AD71F6">
      <w:pPr>
        <w:spacing w:line="480" w:lineRule="auto"/>
        <w:rPr>
          <w:rFonts w:ascii="Times New Roman" w:hAnsi="Times New Roman" w:cs="Times New Roman"/>
        </w:rPr>
      </w:pPr>
      <w:r w:rsidRPr="009B2091">
        <w:rPr>
          <w:rFonts w:ascii="Times New Roman" w:hAnsi="Times New Roman" w:cs="Times New Roman"/>
        </w:rPr>
        <w:tab/>
        <w:t xml:space="preserve">For this May 19, 2017 speech, Landrieu would gain widespread praise and be quoted in numerous media outlets. The New York Times ran a full transcript of his remarks as well as an editorial </w:t>
      </w:r>
      <w:r w:rsidR="007A02B2">
        <w:rPr>
          <w:rFonts w:ascii="Times New Roman" w:hAnsi="Times New Roman" w:cs="Times New Roman"/>
        </w:rPr>
        <w:t xml:space="preserve">that </w:t>
      </w:r>
      <w:r w:rsidR="000C5C68">
        <w:rPr>
          <w:rFonts w:ascii="Times New Roman" w:hAnsi="Times New Roman" w:cs="Times New Roman"/>
        </w:rPr>
        <w:t>extolled the M</w:t>
      </w:r>
      <w:r w:rsidRPr="009B2091">
        <w:rPr>
          <w:rFonts w:ascii="Times New Roman" w:hAnsi="Times New Roman" w:cs="Times New Roman"/>
        </w:rPr>
        <w:t>ayor’s</w:t>
      </w:r>
      <w:r w:rsidR="00C8367F">
        <w:rPr>
          <w:rFonts w:ascii="Times New Roman" w:hAnsi="Times New Roman" w:cs="Times New Roman"/>
        </w:rPr>
        <w:t xml:space="preserve"> eloquence and courage</w:t>
      </w:r>
      <w:r w:rsidRPr="009B2091">
        <w:rPr>
          <w:rFonts w:ascii="Times New Roman" w:hAnsi="Times New Roman" w:cs="Times New Roman"/>
        </w:rPr>
        <w:t>.</w:t>
      </w:r>
      <w:r w:rsidRPr="00245313">
        <w:rPr>
          <w:rStyle w:val="FootnoteReference"/>
        </w:rPr>
        <w:footnoteReference w:id="105"/>
      </w:r>
      <w:r w:rsidRPr="00245313">
        <w:rPr>
          <w:rStyle w:val="FootnoteReference"/>
        </w:rPr>
        <w:footnoteReference w:id="106"/>
      </w:r>
      <w:r w:rsidRPr="009B2091">
        <w:rPr>
          <w:rFonts w:ascii="Times New Roman" w:hAnsi="Times New Roman" w:cs="Times New Roman"/>
        </w:rPr>
        <w:t xml:space="preserve"> </w:t>
      </w:r>
      <w:r w:rsidR="00AD71F6" w:rsidRPr="009B2091">
        <w:rPr>
          <w:rFonts w:ascii="Times New Roman" w:hAnsi="Times New Roman" w:cs="Times New Roman"/>
        </w:rPr>
        <w:t xml:space="preserve">Ten days after this speech in New Orleans, </w:t>
      </w:r>
      <w:r w:rsidR="00AD71F6" w:rsidRPr="009B2091">
        <w:rPr>
          <w:rFonts w:ascii="Times New Roman" w:hAnsi="Times New Roman" w:cs="Times New Roman"/>
          <w:i/>
        </w:rPr>
        <w:t>The Baltimore Sun</w:t>
      </w:r>
      <w:r w:rsidR="00AD71F6" w:rsidRPr="009B2091">
        <w:rPr>
          <w:rFonts w:ascii="Times New Roman" w:hAnsi="Times New Roman" w:cs="Times New Roman"/>
        </w:rPr>
        <w:t xml:space="preserve"> reported that Mayor Pugh was now interested in the removal of the Confederate monuments located in Baltimore. “The city does want to remove these. We will take a closer look at how we go about following in the footsteps of New Orleans." At this stage, Pugh’s thinking on the monuments had not fully evolved, and research had not yet been conducted upon the cost of potential removals. Pugh said, "New Orleans has taken on this issue. It costs about $200,000</w:t>
      </w:r>
      <w:r w:rsidR="000C5C68">
        <w:rPr>
          <w:rFonts w:ascii="Times New Roman" w:hAnsi="Times New Roman" w:cs="Times New Roman"/>
        </w:rPr>
        <w:t>.00</w:t>
      </w:r>
      <w:r w:rsidR="00AD71F6" w:rsidRPr="009B2091">
        <w:rPr>
          <w:rFonts w:ascii="Times New Roman" w:hAnsi="Times New Roman" w:cs="Times New Roman"/>
        </w:rPr>
        <w:t xml:space="preserve"> a statute to tear them down. ... Maybe we can auction them?"</w:t>
      </w:r>
      <w:r w:rsidR="00AD71F6" w:rsidRPr="00245313">
        <w:rPr>
          <w:rStyle w:val="FootnoteReference"/>
        </w:rPr>
        <w:footnoteReference w:id="107"/>
      </w:r>
      <w:r w:rsidR="00AD71F6" w:rsidRPr="009B2091">
        <w:rPr>
          <w:rFonts w:ascii="Times New Roman" w:hAnsi="Times New Roman" w:cs="Times New Roman"/>
        </w:rPr>
        <w:t xml:space="preserve"> This was a signal of a change in the mayor’s mindset, but there was no </w:t>
      </w:r>
      <w:r w:rsidR="00C8367F">
        <w:rPr>
          <w:rFonts w:ascii="Times New Roman" w:hAnsi="Times New Roman" w:cs="Times New Roman"/>
        </w:rPr>
        <w:t xml:space="preserve">alteration </w:t>
      </w:r>
      <w:r w:rsidR="00AD71F6" w:rsidRPr="009B2091">
        <w:rPr>
          <w:rFonts w:ascii="Times New Roman" w:hAnsi="Times New Roman" w:cs="Times New Roman"/>
        </w:rPr>
        <w:t xml:space="preserve">made to the monuments or their circumstances until tragedy struck later that summer. </w:t>
      </w:r>
    </w:p>
    <w:p w14:paraId="4ECC67E7" w14:textId="77777777" w:rsidR="00AD71F6" w:rsidRPr="009B2091" w:rsidRDefault="00AD71F6" w:rsidP="00AD71F6">
      <w:pPr>
        <w:spacing w:line="480" w:lineRule="auto"/>
        <w:rPr>
          <w:rFonts w:ascii="Times New Roman" w:hAnsi="Times New Roman" w:cs="Times New Roman"/>
          <w:i/>
        </w:rPr>
      </w:pPr>
      <w:r w:rsidRPr="009B2091">
        <w:rPr>
          <w:rFonts w:ascii="Times New Roman" w:hAnsi="Times New Roman" w:cs="Times New Roman"/>
          <w:i/>
        </w:rPr>
        <w:tab/>
        <w:t>Cha</w:t>
      </w:r>
      <w:r w:rsidR="00731676" w:rsidRPr="009B2091">
        <w:rPr>
          <w:rFonts w:ascii="Times New Roman" w:hAnsi="Times New Roman" w:cs="Times New Roman"/>
          <w:i/>
        </w:rPr>
        <w:t>rlottesville and the Time to Act</w:t>
      </w:r>
    </w:p>
    <w:p w14:paraId="12BAECA7" w14:textId="77777777" w:rsidR="009B2091" w:rsidRDefault="009B2091" w:rsidP="009B2091">
      <w:pPr>
        <w:spacing w:line="480" w:lineRule="auto"/>
        <w:ind w:firstLine="720"/>
        <w:rPr>
          <w:rFonts w:ascii="Times New Roman" w:hAnsi="Times New Roman" w:cs="Times New Roman"/>
        </w:rPr>
      </w:pPr>
      <w:r>
        <w:rPr>
          <w:rFonts w:ascii="Times New Roman" w:hAnsi="Times New Roman" w:cs="Times New Roman"/>
        </w:rPr>
        <w:lastRenderedPageBreak/>
        <w:t>In February of 2017, the Charlottesville City Council voted to remove a statue of Robert E. Lee from a city park.</w:t>
      </w:r>
      <w:r w:rsidR="00C8367F">
        <w:rPr>
          <w:rFonts w:ascii="Times New Roman" w:hAnsi="Times New Roman" w:cs="Times New Roman"/>
        </w:rPr>
        <w:t xml:space="preserve"> Opposing groups filed lawsuits against this measure, but white supremacists opposing the decision took the matter a step further, holding a torch-lit rally on the grounds of the University of Virginia on May 13.</w:t>
      </w:r>
      <w:r>
        <w:rPr>
          <w:rFonts w:ascii="Times New Roman" w:hAnsi="Times New Roman" w:cs="Times New Roman"/>
        </w:rPr>
        <w:t xml:space="preserve"> Several m</w:t>
      </w:r>
      <w:r w:rsidR="00C8367F">
        <w:rPr>
          <w:rFonts w:ascii="Times New Roman" w:hAnsi="Times New Roman" w:cs="Times New Roman"/>
        </w:rPr>
        <w:t xml:space="preserve">onths later, </w:t>
      </w:r>
      <w:r w:rsidR="00D17D59">
        <w:rPr>
          <w:rFonts w:ascii="Times New Roman" w:hAnsi="Times New Roman" w:cs="Times New Roman"/>
        </w:rPr>
        <w:t xml:space="preserve">a </w:t>
      </w:r>
      <w:r w:rsidR="00C8367F">
        <w:rPr>
          <w:rFonts w:ascii="Times New Roman" w:hAnsi="Times New Roman" w:cs="Times New Roman"/>
        </w:rPr>
        <w:t>wh</w:t>
      </w:r>
      <w:r w:rsidR="00D17D59">
        <w:rPr>
          <w:rFonts w:ascii="Times New Roman" w:hAnsi="Times New Roman" w:cs="Times New Roman"/>
        </w:rPr>
        <w:t xml:space="preserve">ite nationalist group </w:t>
      </w:r>
      <w:r>
        <w:rPr>
          <w:rFonts w:ascii="Times New Roman" w:hAnsi="Times New Roman" w:cs="Times New Roman"/>
        </w:rPr>
        <w:t>planned to hold a “Unite the Right” rally</w:t>
      </w:r>
      <w:r w:rsidR="00425094">
        <w:rPr>
          <w:rFonts w:ascii="Times New Roman" w:hAnsi="Times New Roman" w:cs="Times New Roman"/>
        </w:rPr>
        <w:t xml:space="preserve"> in Charlottesville</w:t>
      </w:r>
      <w:r>
        <w:rPr>
          <w:rFonts w:ascii="Times New Roman" w:hAnsi="Times New Roman" w:cs="Times New Roman"/>
        </w:rPr>
        <w:t xml:space="preserve"> on Saturday, August 12, 2017.</w:t>
      </w:r>
      <w:r w:rsidRPr="00245313">
        <w:rPr>
          <w:rStyle w:val="FootnoteReference"/>
        </w:rPr>
        <w:footnoteReference w:id="108"/>
      </w:r>
      <w:r>
        <w:rPr>
          <w:rFonts w:ascii="Times New Roman" w:hAnsi="Times New Roman" w:cs="Times New Roman"/>
        </w:rPr>
        <w:t xml:space="preserve"> </w:t>
      </w:r>
      <w:r w:rsidR="001C6D21" w:rsidRPr="009B2091">
        <w:rPr>
          <w:rFonts w:ascii="Times New Roman" w:hAnsi="Times New Roman" w:cs="Times New Roman"/>
        </w:rPr>
        <w:t>On the night of Friday, Augus</w:t>
      </w:r>
      <w:r>
        <w:rPr>
          <w:rFonts w:ascii="Times New Roman" w:hAnsi="Times New Roman" w:cs="Times New Roman"/>
        </w:rPr>
        <w:t>t 11, 2017</w:t>
      </w:r>
      <w:r w:rsidR="001C6D21" w:rsidRPr="009B2091">
        <w:rPr>
          <w:rFonts w:ascii="Times New Roman" w:hAnsi="Times New Roman" w:cs="Times New Roman"/>
        </w:rPr>
        <w:t xml:space="preserve">, over two hundred white supremacists carrying tiki torches marched across the University of Virginia campus in </w:t>
      </w:r>
      <w:r w:rsidR="002A07D5">
        <w:rPr>
          <w:rFonts w:ascii="Times New Roman" w:hAnsi="Times New Roman" w:cs="Times New Roman"/>
        </w:rPr>
        <w:t>Charlottesville, Virginia. This group, made up mainly of young</w:t>
      </w:r>
      <w:r w:rsidR="001C6D21" w:rsidRPr="009B2091">
        <w:rPr>
          <w:rFonts w:ascii="Times New Roman" w:hAnsi="Times New Roman" w:cs="Times New Roman"/>
        </w:rPr>
        <w:t xml:space="preserve"> white men</w:t>
      </w:r>
      <w:r w:rsidR="002A07D5">
        <w:rPr>
          <w:rFonts w:ascii="Times New Roman" w:hAnsi="Times New Roman" w:cs="Times New Roman"/>
        </w:rPr>
        <w:t>,</w:t>
      </w:r>
      <w:r w:rsidR="001C6D21" w:rsidRPr="009B2091">
        <w:rPr>
          <w:rFonts w:ascii="Times New Roman" w:hAnsi="Times New Roman" w:cs="Times New Roman"/>
        </w:rPr>
        <w:t xml:space="preserve"> chanted slogans intended to strike terror in those who heard them: “Blood and soil!” “You will not replace us!” “Jews will not replace us!” They were met by thirty University of Virginia students, both people of color and white students, and the white supremacists began shouting “White Lives Matter!” Scuffles began between protestors and counter protestors, and </w:t>
      </w:r>
      <w:r w:rsidRPr="009B2091">
        <w:rPr>
          <w:rFonts w:ascii="Times New Roman" w:hAnsi="Times New Roman" w:cs="Times New Roman"/>
        </w:rPr>
        <w:t>it took the police some time to intervene and break up the fighting.</w:t>
      </w:r>
      <w:r w:rsidRPr="009B2091">
        <w:rPr>
          <w:rStyle w:val="FootnoteReference"/>
          <w:rFonts w:ascii="Times New Roman" w:hAnsi="Times New Roman" w:cs="Times New Roman"/>
        </w:rPr>
        <w:t xml:space="preserve"> </w:t>
      </w:r>
      <w:r w:rsidRPr="00245313">
        <w:rPr>
          <w:rStyle w:val="FootnoteReference"/>
        </w:rPr>
        <w:footnoteReference w:id="109"/>
      </w:r>
      <w:r w:rsidRPr="009B2091">
        <w:rPr>
          <w:rFonts w:ascii="Times New Roman" w:hAnsi="Times New Roman" w:cs="Times New Roman"/>
        </w:rPr>
        <w:t xml:space="preserve"> This initial skirmish, as well as the videos and photographs of it </w:t>
      </w:r>
      <w:r w:rsidR="007A02B2">
        <w:rPr>
          <w:rFonts w:ascii="Times New Roman" w:hAnsi="Times New Roman" w:cs="Times New Roman"/>
        </w:rPr>
        <w:t xml:space="preserve">that </w:t>
      </w:r>
      <w:r w:rsidRPr="009B2091">
        <w:rPr>
          <w:rFonts w:ascii="Times New Roman" w:hAnsi="Times New Roman" w:cs="Times New Roman"/>
        </w:rPr>
        <w:t xml:space="preserve">were posted online, </w:t>
      </w:r>
      <w:r>
        <w:rPr>
          <w:rFonts w:ascii="Times New Roman" w:hAnsi="Times New Roman" w:cs="Times New Roman"/>
        </w:rPr>
        <w:t>threatened to escalate tensions the following day.</w:t>
      </w:r>
    </w:p>
    <w:p w14:paraId="28156D14" w14:textId="77777777" w:rsidR="006B50AE" w:rsidRDefault="000C5C68" w:rsidP="00B73E9A">
      <w:pPr>
        <w:spacing w:line="480" w:lineRule="auto"/>
        <w:ind w:firstLine="720"/>
        <w:rPr>
          <w:rFonts w:ascii="Times New Roman" w:hAnsi="Times New Roman" w:cs="Times New Roman"/>
        </w:rPr>
      </w:pPr>
      <w:r>
        <w:rPr>
          <w:rFonts w:ascii="Times New Roman" w:hAnsi="Times New Roman" w:cs="Times New Roman"/>
        </w:rPr>
        <w:t xml:space="preserve">A </w:t>
      </w:r>
      <w:r w:rsidR="006B50AE">
        <w:rPr>
          <w:rFonts w:ascii="Times New Roman" w:hAnsi="Times New Roman" w:cs="Times New Roman"/>
        </w:rPr>
        <w:t xml:space="preserve">rally on August 12 was intended to begin at noon, but the park </w:t>
      </w:r>
      <w:r w:rsidR="007A02B2">
        <w:rPr>
          <w:rFonts w:ascii="Times New Roman" w:hAnsi="Times New Roman" w:cs="Times New Roman"/>
        </w:rPr>
        <w:t xml:space="preserve">that </w:t>
      </w:r>
      <w:r w:rsidR="006B50AE">
        <w:rPr>
          <w:rFonts w:ascii="Times New Roman" w:hAnsi="Times New Roman" w:cs="Times New Roman"/>
        </w:rPr>
        <w:t>held the Lee monument was fast filling at eight in the morning. Rally-goers carried nationalist banners, chanted slogans, and held shields, clubs and guns. Counter protestors, including locals, nearby church groups, civil rights leaders, and some anti-fascists, were also gathering at the park. For the first few hours, both groups exchanged only slogans, the rally-goers chanting “Our blood, our soil” and the counter protestors shouting</w:t>
      </w:r>
      <w:r w:rsidR="00C8367F">
        <w:rPr>
          <w:rFonts w:ascii="Times New Roman" w:hAnsi="Times New Roman" w:cs="Times New Roman"/>
        </w:rPr>
        <w:t>,</w:t>
      </w:r>
      <w:r w:rsidR="006B50AE">
        <w:rPr>
          <w:rFonts w:ascii="Times New Roman" w:hAnsi="Times New Roman" w:cs="Times New Roman"/>
        </w:rPr>
        <w:t xml:space="preserve"> “Fuck you, Nazis!”</w:t>
      </w:r>
      <w:r w:rsidR="002A07D5" w:rsidRPr="00245313">
        <w:rPr>
          <w:rStyle w:val="FootnoteReference"/>
        </w:rPr>
        <w:footnoteReference w:id="110"/>
      </w:r>
      <w:r w:rsidR="006B50AE">
        <w:rPr>
          <w:rFonts w:ascii="Times New Roman" w:hAnsi="Times New Roman" w:cs="Times New Roman"/>
        </w:rPr>
        <w:t xml:space="preserve"> At around 11 am, a contingent of </w:t>
      </w:r>
      <w:r w:rsidR="006B50AE">
        <w:rPr>
          <w:rFonts w:ascii="Times New Roman" w:hAnsi="Times New Roman" w:cs="Times New Roman"/>
        </w:rPr>
        <w:lastRenderedPageBreak/>
        <w:t xml:space="preserve">white nationalists approached the park, and when they were blocked in their path by counter protestors, the marchers charged at the anti-racist protestors with sticks and chemical irritants, causing an outbreak of violence between </w:t>
      </w:r>
      <w:r w:rsidR="00C8367F">
        <w:rPr>
          <w:rFonts w:ascii="Times New Roman" w:hAnsi="Times New Roman" w:cs="Times New Roman"/>
        </w:rPr>
        <w:t xml:space="preserve">the two </w:t>
      </w:r>
      <w:r w:rsidR="006B50AE">
        <w:rPr>
          <w:rFonts w:ascii="Times New Roman" w:hAnsi="Times New Roman" w:cs="Times New Roman"/>
        </w:rPr>
        <w:t>groups. Bottles, rocks and punches flew until the police declared an unlawful assembly at 11:22</w:t>
      </w:r>
      <w:r>
        <w:rPr>
          <w:rFonts w:ascii="Times New Roman" w:hAnsi="Times New Roman" w:cs="Times New Roman"/>
        </w:rPr>
        <w:t xml:space="preserve"> am</w:t>
      </w:r>
      <w:r w:rsidR="006B50AE">
        <w:rPr>
          <w:rFonts w:ascii="Times New Roman" w:hAnsi="Times New Roman" w:cs="Times New Roman"/>
        </w:rPr>
        <w:t xml:space="preserve">, forcing both groups to disperse. </w:t>
      </w:r>
      <w:r w:rsidR="00B73E9A">
        <w:rPr>
          <w:rFonts w:ascii="Times New Roman" w:hAnsi="Times New Roman" w:cs="Times New Roman"/>
        </w:rPr>
        <w:t xml:space="preserve">As the white supremacists walked towards another city park, they exchanged words with an African American woman, </w:t>
      </w:r>
      <w:r w:rsidR="00C8367F">
        <w:rPr>
          <w:rFonts w:ascii="Times New Roman" w:hAnsi="Times New Roman" w:cs="Times New Roman"/>
        </w:rPr>
        <w:t xml:space="preserve">with </w:t>
      </w:r>
      <w:r w:rsidR="00B73E9A">
        <w:rPr>
          <w:rFonts w:ascii="Times New Roman" w:hAnsi="Times New Roman" w:cs="Times New Roman"/>
        </w:rPr>
        <w:t>one man telling her “</w:t>
      </w:r>
      <w:proofErr w:type="spellStart"/>
      <w:r w:rsidR="00B73E9A">
        <w:rPr>
          <w:rFonts w:ascii="Times New Roman" w:hAnsi="Times New Roman" w:cs="Times New Roman"/>
        </w:rPr>
        <w:t>Dylann</w:t>
      </w:r>
      <w:proofErr w:type="spellEnd"/>
      <w:r w:rsidR="00B73E9A">
        <w:rPr>
          <w:rFonts w:ascii="Times New Roman" w:hAnsi="Times New Roman" w:cs="Times New Roman"/>
        </w:rPr>
        <w:t xml:space="preserve"> Roof was a hero!”</w:t>
      </w:r>
      <w:r w:rsidR="00B73E9A" w:rsidRPr="00245313">
        <w:rPr>
          <w:rStyle w:val="FootnoteReference"/>
        </w:rPr>
        <w:footnoteReference w:id="111"/>
      </w:r>
      <w:r w:rsidR="00B73E9A">
        <w:rPr>
          <w:rFonts w:ascii="Times New Roman" w:hAnsi="Times New Roman" w:cs="Times New Roman"/>
        </w:rPr>
        <w:t xml:space="preserve"> Virginia Governor Terry McAuliffe declared a state of emergency shortly before noon, bringing an end to the planned rally.</w:t>
      </w:r>
      <w:r w:rsidR="00B73E9A" w:rsidRPr="00245313">
        <w:rPr>
          <w:rStyle w:val="FootnoteReference"/>
        </w:rPr>
        <w:footnoteReference w:id="112"/>
      </w:r>
      <w:r w:rsidR="00B73E9A">
        <w:rPr>
          <w:rFonts w:ascii="Times New Roman" w:hAnsi="Times New Roman" w:cs="Times New Roman"/>
        </w:rPr>
        <w:t xml:space="preserve"> </w:t>
      </w:r>
    </w:p>
    <w:p w14:paraId="59066AC3" w14:textId="77777777" w:rsidR="006C6B5E" w:rsidRDefault="00B73E9A" w:rsidP="008A5345">
      <w:pPr>
        <w:spacing w:line="480" w:lineRule="auto"/>
        <w:ind w:firstLine="720"/>
        <w:rPr>
          <w:rFonts w:ascii="Times New Roman" w:hAnsi="Times New Roman" w:cs="Times New Roman"/>
        </w:rPr>
      </w:pPr>
      <w:r>
        <w:rPr>
          <w:rFonts w:ascii="Times New Roman" w:hAnsi="Times New Roman" w:cs="Times New Roman"/>
        </w:rPr>
        <w:t>Yet Charlottesville would witne</w:t>
      </w:r>
      <w:r w:rsidR="000C5C68">
        <w:rPr>
          <w:rFonts w:ascii="Times New Roman" w:hAnsi="Times New Roman" w:cs="Times New Roman"/>
        </w:rPr>
        <w:t xml:space="preserve">ss still more bloodshed on that </w:t>
      </w:r>
      <w:r>
        <w:rPr>
          <w:rFonts w:ascii="Times New Roman" w:hAnsi="Times New Roman" w:cs="Times New Roman"/>
        </w:rPr>
        <w:t xml:space="preserve">day. </w:t>
      </w:r>
      <w:r w:rsidR="005753E9">
        <w:rPr>
          <w:rFonts w:ascii="Times New Roman" w:hAnsi="Times New Roman" w:cs="Times New Roman"/>
        </w:rPr>
        <w:t>Early that afternoon, a man rammed his car into a crowd of counter protestors, resulting in the death o</w:t>
      </w:r>
      <w:r w:rsidR="00F20A71">
        <w:rPr>
          <w:rFonts w:ascii="Times New Roman" w:hAnsi="Times New Roman" w:cs="Times New Roman"/>
        </w:rPr>
        <w:t>f 32-</w:t>
      </w:r>
      <w:r w:rsidR="005753E9">
        <w:rPr>
          <w:rFonts w:ascii="Times New Roman" w:hAnsi="Times New Roman" w:cs="Times New Roman"/>
        </w:rPr>
        <w:t>y</w:t>
      </w:r>
      <w:r w:rsidR="00F20A71">
        <w:rPr>
          <w:rFonts w:ascii="Times New Roman" w:hAnsi="Times New Roman" w:cs="Times New Roman"/>
        </w:rPr>
        <w:t>ear-</w:t>
      </w:r>
      <w:r w:rsidR="005753E9">
        <w:rPr>
          <w:rFonts w:ascii="Times New Roman" w:hAnsi="Times New Roman" w:cs="Times New Roman"/>
        </w:rPr>
        <w:t xml:space="preserve">old Heather </w:t>
      </w:r>
      <w:proofErr w:type="spellStart"/>
      <w:r w:rsidR="005753E9">
        <w:rPr>
          <w:rFonts w:ascii="Times New Roman" w:hAnsi="Times New Roman" w:cs="Times New Roman"/>
        </w:rPr>
        <w:t>Heyer</w:t>
      </w:r>
      <w:proofErr w:type="spellEnd"/>
      <w:r w:rsidR="005753E9">
        <w:rPr>
          <w:rFonts w:ascii="Times New Roman" w:hAnsi="Times New Roman" w:cs="Times New Roman"/>
        </w:rPr>
        <w:t xml:space="preserve"> and the injury of nineteen others.</w:t>
      </w:r>
      <w:r w:rsidR="006C6B5E">
        <w:rPr>
          <w:rFonts w:ascii="Times New Roman" w:hAnsi="Times New Roman" w:cs="Times New Roman"/>
        </w:rPr>
        <w:t xml:space="preserve"> </w:t>
      </w:r>
      <w:r w:rsidR="00D17D59">
        <w:rPr>
          <w:rFonts w:ascii="Times New Roman" w:hAnsi="Times New Roman" w:cs="Times New Roman"/>
        </w:rPr>
        <w:t>Two state troopers also died that</w:t>
      </w:r>
      <w:r w:rsidR="008A5345">
        <w:rPr>
          <w:rFonts w:ascii="Times New Roman" w:hAnsi="Times New Roman" w:cs="Times New Roman"/>
        </w:rPr>
        <w:t xml:space="preserve"> Saturday when the helicopter they were piloting to monitor the demonstrations fell and burst into flames. </w:t>
      </w:r>
      <w:r w:rsidR="00D17D59">
        <w:rPr>
          <w:rFonts w:ascii="Times New Roman" w:hAnsi="Times New Roman" w:cs="Times New Roman"/>
        </w:rPr>
        <w:t xml:space="preserve">The murder of Heather </w:t>
      </w:r>
      <w:proofErr w:type="spellStart"/>
      <w:r w:rsidR="00D17D59">
        <w:rPr>
          <w:rFonts w:ascii="Times New Roman" w:hAnsi="Times New Roman" w:cs="Times New Roman"/>
        </w:rPr>
        <w:t>Heyer</w:t>
      </w:r>
      <w:proofErr w:type="spellEnd"/>
      <w:r w:rsidR="00D17D59">
        <w:rPr>
          <w:rFonts w:ascii="Times New Roman" w:hAnsi="Times New Roman" w:cs="Times New Roman"/>
        </w:rPr>
        <w:t xml:space="preserve"> </w:t>
      </w:r>
      <w:r w:rsidR="006C6B5E">
        <w:rPr>
          <w:rFonts w:ascii="Times New Roman" w:hAnsi="Times New Roman" w:cs="Times New Roman"/>
        </w:rPr>
        <w:t>outraged many acr</w:t>
      </w:r>
      <w:r w:rsidR="00D17D59">
        <w:rPr>
          <w:rFonts w:ascii="Times New Roman" w:hAnsi="Times New Roman" w:cs="Times New Roman"/>
        </w:rPr>
        <w:t xml:space="preserve">oss the nation, and the violent, heavily armed </w:t>
      </w:r>
      <w:r w:rsidR="006C6B5E">
        <w:rPr>
          <w:rFonts w:ascii="Times New Roman" w:hAnsi="Times New Roman" w:cs="Times New Roman"/>
        </w:rPr>
        <w:t>white supremacists drew swift condemnation from across the country.</w:t>
      </w:r>
      <w:r w:rsidR="00D17D59" w:rsidRPr="00245313">
        <w:rPr>
          <w:rStyle w:val="FootnoteReference"/>
        </w:rPr>
        <w:footnoteReference w:id="113"/>
      </w:r>
      <w:r w:rsidR="006C6B5E">
        <w:rPr>
          <w:rFonts w:ascii="Times New Roman" w:hAnsi="Times New Roman" w:cs="Times New Roman"/>
        </w:rPr>
        <w:t xml:space="preserve"> One </w:t>
      </w:r>
      <w:r w:rsidR="00D17D59">
        <w:rPr>
          <w:rFonts w:ascii="Times New Roman" w:hAnsi="Times New Roman" w:cs="Times New Roman"/>
        </w:rPr>
        <w:t xml:space="preserve">important figure who </w:t>
      </w:r>
      <w:r w:rsidR="006C6B5E">
        <w:rPr>
          <w:rFonts w:ascii="Times New Roman" w:hAnsi="Times New Roman" w:cs="Times New Roman"/>
        </w:rPr>
        <w:t xml:space="preserve">remained equivocal was President </w:t>
      </w:r>
      <w:r w:rsidR="004362C7">
        <w:rPr>
          <w:rFonts w:ascii="Times New Roman" w:hAnsi="Times New Roman" w:cs="Times New Roman"/>
        </w:rPr>
        <w:t xml:space="preserve">Donald J. </w:t>
      </w:r>
      <w:r w:rsidR="006C6B5E">
        <w:rPr>
          <w:rFonts w:ascii="Times New Roman" w:hAnsi="Times New Roman" w:cs="Times New Roman"/>
        </w:rPr>
        <w:t>Trump, whose statement on the day’s events</w:t>
      </w:r>
      <w:r w:rsidR="00C8367F">
        <w:rPr>
          <w:rFonts w:ascii="Times New Roman" w:hAnsi="Times New Roman" w:cs="Times New Roman"/>
        </w:rPr>
        <w:t xml:space="preserve"> sought to blame both opposing groups for the violence, as he condemned the </w:t>
      </w:r>
      <w:r w:rsidR="00C8367F" w:rsidRPr="00C8367F">
        <w:rPr>
          <w:rFonts w:ascii="Times New Roman" w:hAnsi="Times New Roman" w:cs="Times New Roman"/>
        </w:rPr>
        <w:t>“egregious display of hatred, bigotry and violence on many sides</w:t>
      </w:r>
      <w:r w:rsidR="00C8367F">
        <w:rPr>
          <w:rFonts w:ascii="Times New Roman" w:hAnsi="Times New Roman" w:cs="Times New Roman"/>
        </w:rPr>
        <w:t>.</w:t>
      </w:r>
      <w:r w:rsidR="00C8367F" w:rsidRPr="00C8367F">
        <w:rPr>
          <w:rFonts w:ascii="Times New Roman" w:hAnsi="Times New Roman" w:cs="Times New Roman"/>
        </w:rPr>
        <w:t>”</w:t>
      </w:r>
      <w:r w:rsidR="006C6B5E">
        <w:rPr>
          <w:rFonts w:ascii="Times New Roman" w:hAnsi="Times New Roman" w:cs="Times New Roman"/>
        </w:rPr>
        <w:t xml:space="preserve"> </w:t>
      </w:r>
      <w:r w:rsidR="00C8367F">
        <w:rPr>
          <w:rFonts w:ascii="Times New Roman" w:hAnsi="Times New Roman" w:cs="Times New Roman"/>
        </w:rPr>
        <w:t xml:space="preserve">Commentators were appalled at the President for his failure to name the white nationalists and white supremacists as the cause of the violence and bloodshed </w:t>
      </w:r>
      <w:r w:rsidR="007A02B2">
        <w:rPr>
          <w:rFonts w:ascii="Times New Roman" w:hAnsi="Times New Roman" w:cs="Times New Roman"/>
        </w:rPr>
        <w:t xml:space="preserve">that </w:t>
      </w:r>
      <w:r w:rsidR="00C8367F">
        <w:rPr>
          <w:rFonts w:ascii="Times New Roman" w:hAnsi="Times New Roman" w:cs="Times New Roman"/>
        </w:rPr>
        <w:t xml:space="preserve">had </w:t>
      </w:r>
      <w:r w:rsidR="008A5345">
        <w:rPr>
          <w:rFonts w:ascii="Times New Roman" w:hAnsi="Times New Roman" w:cs="Times New Roman"/>
        </w:rPr>
        <w:t>taken place at Charlottesville.</w:t>
      </w:r>
      <w:r w:rsidR="00D17D59" w:rsidRPr="00D17D59">
        <w:rPr>
          <w:rStyle w:val="FootnoteReference"/>
          <w:rFonts w:ascii="Times New Roman" w:hAnsi="Times New Roman" w:cs="Times New Roman"/>
        </w:rPr>
        <w:t xml:space="preserve"> </w:t>
      </w:r>
      <w:r w:rsidR="00D17D59" w:rsidRPr="00245313">
        <w:rPr>
          <w:rStyle w:val="FootnoteReference"/>
        </w:rPr>
        <w:footnoteReference w:id="114"/>
      </w:r>
    </w:p>
    <w:p w14:paraId="663A9427" w14:textId="77777777" w:rsidR="00B73E9A" w:rsidRDefault="006C6B5E" w:rsidP="006C6B5E">
      <w:pPr>
        <w:spacing w:line="480" w:lineRule="auto"/>
        <w:ind w:firstLine="720"/>
        <w:rPr>
          <w:rFonts w:ascii="Times New Roman" w:hAnsi="Times New Roman" w:cs="Times New Roman"/>
        </w:rPr>
      </w:pPr>
      <w:r>
        <w:rPr>
          <w:rFonts w:ascii="Times New Roman" w:hAnsi="Times New Roman" w:cs="Times New Roman"/>
        </w:rPr>
        <w:lastRenderedPageBreak/>
        <w:t>That same day</w:t>
      </w:r>
      <w:r w:rsidR="001C6D21" w:rsidRPr="009B2091">
        <w:rPr>
          <w:rFonts w:ascii="Times New Roman" w:hAnsi="Times New Roman" w:cs="Times New Roman"/>
        </w:rPr>
        <w:t xml:space="preserve">, several dozen </w:t>
      </w:r>
      <w:r w:rsidR="00567CE9">
        <w:rPr>
          <w:rFonts w:ascii="Times New Roman" w:hAnsi="Times New Roman" w:cs="Times New Roman"/>
        </w:rPr>
        <w:t xml:space="preserve">Baltimore </w:t>
      </w:r>
      <w:r w:rsidR="001C6D21" w:rsidRPr="009B2091">
        <w:rPr>
          <w:rFonts w:ascii="Times New Roman" w:hAnsi="Times New Roman" w:cs="Times New Roman"/>
        </w:rPr>
        <w:t xml:space="preserve">demonstrators rallied at the intersection of Pennsylvania and North Avenues in solidarity with the antiracist protestors who had been attacked in Charlottesville. Featured at the event were several Baltimoreans who had been present in Charlottesville that weekend during the confrontations with white nationalists. Some present called for Baltimore to “finish what Charlottesville started” and remove its own Confederate monuments, while others connected these events to </w:t>
      </w:r>
      <w:r w:rsidR="004362C7">
        <w:rPr>
          <w:rFonts w:ascii="Times New Roman" w:hAnsi="Times New Roman" w:cs="Times New Roman"/>
        </w:rPr>
        <w:t xml:space="preserve">what had happened in </w:t>
      </w:r>
      <w:r w:rsidR="001C6D21" w:rsidRPr="009B2091">
        <w:rPr>
          <w:rFonts w:ascii="Times New Roman" w:hAnsi="Times New Roman" w:cs="Times New Roman"/>
        </w:rPr>
        <w:t>2015. “What we experienced today is no different than what we experienced in 2015 when the police murdered Freddie Gray. We have a moral obligation to join the resistance.”</w:t>
      </w:r>
      <w:r w:rsidR="001C6D21" w:rsidRPr="00245313">
        <w:rPr>
          <w:rStyle w:val="FootnoteReference"/>
        </w:rPr>
        <w:footnoteReference w:id="115"/>
      </w:r>
      <w:r w:rsidR="001C6D21" w:rsidRPr="009B2091">
        <w:rPr>
          <w:rFonts w:ascii="Times New Roman" w:hAnsi="Times New Roman" w:cs="Times New Roman"/>
        </w:rPr>
        <w:t xml:space="preserve"> </w:t>
      </w:r>
    </w:p>
    <w:p w14:paraId="705289C9" w14:textId="77777777" w:rsidR="00F20A71" w:rsidRDefault="00D16C60" w:rsidP="00B73E9A">
      <w:pPr>
        <w:spacing w:line="480" w:lineRule="auto"/>
        <w:ind w:firstLine="720"/>
        <w:rPr>
          <w:rFonts w:ascii="Times New Roman" w:hAnsi="Times New Roman" w:cs="Times New Roman"/>
        </w:rPr>
      </w:pPr>
      <w:r>
        <w:rPr>
          <w:rFonts w:ascii="Times New Roman" w:hAnsi="Times New Roman" w:cs="Times New Roman"/>
        </w:rPr>
        <w:t xml:space="preserve">A second solidarity </w:t>
      </w:r>
      <w:r w:rsidR="00567CE9">
        <w:rPr>
          <w:rFonts w:ascii="Times New Roman" w:hAnsi="Times New Roman" w:cs="Times New Roman"/>
        </w:rPr>
        <w:t xml:space="preserve">rally </w:t>
      </w:r>
      <w:r>
        <w:rPr>
          <w:rFonts w:ascii="Times New Roman" w:hAnsi="Times New Roman" w:cs="Times New Roman"/>
        </w:rPr>
        <w:t xml:space="preserve">took place the following night, August 13, 2017, originating near the Lee and Jackson monument in Wyman Park Dell and then tracing a route through Charles Village. Speeches were given from the monument, and then one thousand Baltimoreans marched through the streets, led by members of Baltimore Bloc, </w:t>
      </w:r>
      <w:r w:rsidR="00D17D59">
        <w:rPr>
          <w:rFonts w:ascii="Times New Roman" w:hAnsi="Times New Roman" w:cs="Times New Roman"/>
        </w:rPr>
        <w:t xml:space="preserve">a local activist group, </w:t>
      </w:r>
      <w:r>
        <w:rPr>
          <w:rFonts w:ascii="Times New Roman" w:hAnsi="Times New Roman" w:cs="Times New Roman"/>
        </w:rPr>
        <w:t xml:space="preserve">before returning to the park. Following this rally, a protest statue entitled Madre Luz, </w:t>
      </w:r>
      <w:r w:rsidR="007A02B2">
        <w:rPr>
          <w:rFonts w:ascii="Times New Roman" w:hAnsi="Times New Roman" w:cs="Times New Roman"/>
        </w:rPr>
        <w:t xml:space="preserve">that </w:t>
      </w:r>
      <w:r>
        <w:rPr>
          <w:rFonts w:ascii="Times New Roman" w:hAnsi="Times New Roman" w:cs="Times New Roman"/>
        </w:rPr>
        <w:t xml:space="preserve">had once before been placed beside Lee and Jackson in 2015, was installed in front of the Lee and Jackson monument. </w:t>
      </w:r>
      <w:r w:rsidR="00D729AE">
        <w:rPr>
          <w:rFonts w:ascii="Times New Roman" w:hAnsi="Times New Roman" w:cs="Times New Roman"/>
        </w:rPr>
        <w:t xml:space="preserve">The following day, </w:t>
      </w:r>
      <w:r w:rsidR="00DF0D03">
        <w:rPr>
          <w:rFonts w:ascii="Times New Roman" w:hAnsi="Times New Roman" w:cs="Times New Roman"/>
        </w:rPr>
        <w:t>two of the city’s Confederate monuments were defaced. The Jackson and Lee Monument was spray-painted with “Black Lives Matter” and “Remember C-Ville”, while the Confederate Soldiers and Sailors monument was covered in red paint.</w:t>
      </w:r>
      <w:r w:rsidRPr="00245313">
        <w:rPr>
          <w:rStyle w:val="FootnoteReference"/>
        </w:rPr>
        <w:footnoteReference w:id="116"/>
      </w:r>
      <w:r>
        <w:rPr>
          <w:rFonts w:ascii="Times New Roman" w:hAnsi="Times New Roman" w:cs="Times New Roman"/>
        </w:rPr>
        <w:t xml:space="preserve"> </w:t>
      </w:r>
    </w:p>
    <w:p w14:paraId="297CDA42" w14:textId="77777777" w:rsidR="00B73E9A" w:rsidRDefault="00B73E9A" w:rsidP="00B73E9A">
      <w:pPr>
        <w:spacing w:line="480" w:lineRule="auto"/>
        <w:ind w:firstLine="720"/>
        <w:rPr>
          <w:rFonts w:ascii="Times New Roman" w:hAnsi="Times New Roman" w:cs="Times New Roman"/>
        </w:rPr>
      </w:pPr>
      <w:r>
        <w:rPr>
          <w:rFonts w:ascii="Times New Roman" w:hAnsi="Times New Roman" w:cs="Times New Roman"/>
        </w:rPr>
        <w:t xml:space="preserve">On August 14, 2017, Mayor Catherine Pugh made a public promise to remove Baltimore’s Confederate monuments, saying </w:t>
      </w:r>
      <w:r w:rsidRPr="00981E63">
        <w:rPr>
          <w:rFonts w:ascii="Times New Roman" w:hAnsi="Times New Roman" w:cs="Times New Roman"/>
        </w:rPr>
        <w:t>"It's my intention to move forward w</w:t>
      </w:r>
      <w:r>
        <w:rPr>
          <w:rFonts w:ascii="Times New Roman" w:hAnsi="Times New Roman" w:cs="Times New Roman"/>
        </w:rPr>
        <w:t xml:space="preserve">ith the removal of the statues.” She said that she was planning to go further than the Commission’s report had </w:t>
      </w:r>
      <w:r>
        <w:rPr>
          <w:rFonts w:ascii="Times New Roman" w:hAnsi="Times New Roman" w:cs="Times New Roman"/>
        </w:rPr>
        <w:lastRenderedPageBreak/>
        <w:t>suggested, that she was considering the removal of all four statues. She noted that two obstacles remained: finding money to pay for the work and receiving permission from the Maryland Historical Trust. Pugh suggested that perhaps the monuments could be moved to Confederate cemeteries located in other portions of the state.</w:t>
      </w:r>
      <w:r w:rsidRPr="00245313">
        <w:rPr>
          <w:rStyle w:val="FootnoteReference"/>
        </w:rPr>
        <w:footnoteReference w:id="117"/>
      </w:r>
      <w:r>
        <w:rPr>
          <w:rFonts w:ascii="Times New Roman" w:hAnsi="Times New Roman" w:cs="Times New Roman"/>
        </w:rPr>
        <w:t xml:space="preserve"> That same day, a resolution passed the City Council unanimously calling for the </w:t>
      </w:r>
      <w:r w:rsidR="00DF0D03">
        <w:rPr>
          <w:rFonts w:ascii="Times New Roman" w:hAnsi="Times New Roman" w:cs="Times New Roman"/>
        </w:rPr>
        <w:t xml:space="preserve">“immediate </w:t>
      </w:r>
      <w:r>
        <w:rPr>
          <w:rFonts w:ascii="Times New Roman" w:hAnsi="Times New Roman" w:cs="Times New Roman"/>
        </w:rPr>
        <w:t>deconstruction</w:t>
      </w:r>
      <w:r w:rsidR="00DF0D03">
        <w:rPr>
          <w:rFonts w:ascii="Times New Roman" w:hAnsi="Times New Roman" w:cs="Times New Roman"/>
        </w:rPr>
        <w:t>”</w:t>
      </w:r>
      <w:r w:rsidR="000C5C68">
        <w:rPr>
          <w:rFonts w:ascii="Times New Roman" w:hAnsi="Times New Roman" w:cs="Times New Roman"/>
        </w:rPr>
        <w:t xml:space="preserve"> of the monuments within the C</w:t>
      </w:r>
      <w:r>
        <w:rPr>
          <w:rFonts w:ascii="Times New Roman" w:hAnsi="Times New Roman" w:cs="Times New Roman"/>
        </w:rPr>
        <w:t>ity and</w:t>
      </w:r>
      <w:r w:rsidR="000C5C68">
        <w:rPr>
          <w:rFonts w:ascii="Times New Roman" w:hAnsi="Times New Roman" w:cs="Times New Roman"/>
        </w:rPr>
        <w:t xml:space="preserve"> it</w:t>
      </w:r>
      <w:r>
        <w:rPr>
          <w:rFonts w:ascii="Times New Roman" w:hAnsi="Times New Roman" w:cs="Times New Roman"/>
        </w:rPr>
        <w:t xml:space="preserve"> specifically mentioned the events </w:t>
      </w:r>
      <w:r w:rsidR="007A02B2">
        <w:rPr>
          <w:rFonts w:ascii="Times New Roman" w:hAnsi="Times New Roman" w:cs="Times New Roman"/>
        </w:rPr>
        <w:t xml:space="preserve">that </w:t>
      </w:r>
      <w:r>
        <w:rPr>
          <w:rFonts w:ascii="Times New Roman" w:hAnsi="Times New Roman" w:cs="Times New Roman"/>
        </w:rPr>
        <w:t xml:space="preserve">had taken place in Charlottesville. The resolution also made reference to the time </w:t>
      </w:r>
      <w:r w:rsidR="00567CE9">
        <w:rPr>
          <w:rFonts w:ascii="Times New Roman" w:hAnsi="Times New Roman" w:cs="Times New Roman"/>
        </w:rPr>
        <w:t xml:space="preserve">that </w:t>
      </w:r>
      <w:r>
        <w:rPr>
          <w:rFonts w:ascii="Times New Roman" w:hAnsi="Times New Roman" w:cs="Times New Roman"/>
        </w:rPr>
        <w:t xml:space="preserve">had passed since the Monuments Commission had reported its findings. </w:t>
      </w:r>
      <w:r w:rsidRPr="00397645">
        <w:rPr>
          <w:rFonts w:ascii="Times New Roman" w:hAnsi="Times New Roman" w:cs="Times New Roman"/>
        </w:rPr>
        <w:t>"Following the acts of domestic terrorism carried out by white supremacist terrorist groups in Charlottesville, Virginia this past weekend</w:t>
      </w:r>
      <w:r w:rsidR="000C5C68">
        <w:rPr>
          <w:rFonts w:ascii="Times New Roman" w:hAnsi="Times New Roman" w:cs="Times New Roman"/>
        </w:rPr>
        <w:t>,</w:t>
      </w:r>
      <w:r w:rsidRPr="00397645">
        <w:rPr>
          <w:rFonts w:ascii="Times New Roman" w:hAnsi="Times New Roman" w:cs="Times New Roman"/>
        </w:rPr>
        <w:t xml:space="preserve"> cities must act decisively and immediately by removing these mo</w:t>
      </w:r>
      <w:r>
        <w:rPr>
          <w:rFonts w:ascii="Times New Roman" w:hAnsi="Times New Roman" w:cs="Times New Roman"/>
        </w:rPr>
        <w:t xml:space="preserve">numents. </w:t>
      </w:r>
      <w:r w:rsidRPr="00397645">
        <w:rPr>
          <w:rFonts w:ascii="Times New Roman" w:hAnsi="Times New Roman" w:cs="Times New Roman"/>
        </w:rPr>
        <w:t>Baltimore has had more than enough time to think on the issue and it's time to act."</w:t>
      </w:r>
      <w:r w:rsidR="00DF0D03">
        <w:rPr>
          <w:rFonts w:ascii="Times New Roman" w:hAnsi="Times New Roman" w:cs="Times New Roman"/>
        </w:rPr>
        <w:t xml:space="preserve"> The activist group Baltimore Bloc responded to this declaration with a call for urgent action, tweeting “Does immediate have a date?”</w:t>
      </w:r>
      <w:r w:rsidR="00DF0D03" w:rsidRPr="00245313">
        <w:rPr>
          <w:rStyle w:val="FootnoteReference"/>
        </w:rPr>
        <w:footnoteReference w:id="118"/>
      </w:r>
      <w:r w:rsidR="00DF0D03">
        <w:rPr>
          <w:rFonts w:ascii="Times New Roman" w:hAnsi="Times New Roman" w:cs="Times New Roman"/>
        </w:rPr>
        <w:t xml:space="preserve"> </w:t>
      </w:r>
    </w:p>
    <w:p w14:paraId="35CDE1BB" w14:textId="77777777" w:rsidR="00DF0D03" w:rsidRPr="00DF0D03" w:rsidRDefault="00DF0D03" w:rsidP="00B73E9A">
      <w:pPr>
        <w:spacing w:line="480" w:lineRule="auto"/>
        <w:ind w:firstLine="720"/>
        <w:rPr>
          <w:rFonts w:ascii="Times New Roman" w:hAnsi="Times New Roman" w:cs="Times New Roman"/>
          <w:i/>
        </w:rPr>
      </w:pPr>
      <w:r w:rsidRPr="00DF0D03">
        <w:rPr>
          <w:rFonts w:ascii="Times New Roman" w:hAnsi="Times New Roman" w:cs="Times New Roman"/>
          <w:i/>
        </w:rPr>
        <w:t>The Removal and the Questions Remaining</w:t>
      </w:r>
    </w:p>
    <w:p w14:paraId="36598EE9" w14:textId="77777777" w:rsidR="00F65249" w:rsidRDefault="005753E9" w:rsidP="00F65249">
      <w:pPr>
        <w:spacing w:line="480" w:lineRule="auto"/>
        <w:ind w:firstLine="720"/>
        <w:rPr>
          <w:rFonts w:ascii="Times New Roman" w:hAnsi="Times New Roman" w:cs="Times New Roman"/>
        </w:rPr>
      </w:pPr>
      <w:r>
        <w:rPr>
          <w:rFonts w:ascii="Times New Roman" w:hAnsi="Times New Roman" w:cs="Times New Roman"/>
        </w:rPr>
        <w:t>In the</w:t>
      </w:r>
      <w:r w:rsidR="00F65249">
        <w:rPr>
          <w:rFonts w:ascii="Times New Roman" w:hAnsi="Times New Roman" w:cs="Times New Roman"/>
        </w:rPr>
        <w:t xml:space="preserve"> dark of night and the early hours of the morning on August 15 and 16, </w:t>
      </w:r>
      <w:r w:rsidR="00DF0D03">
        <w:rPr>
          <w:rFonts w:ascii="Times New Roman" w:hAnsi="Times New Roman" w:cs="Times New Roman"/>
        </w:rPr>
        <w:t>2017</w:t>
      </w:r>
      <w:r w:rsidR="000C5C68">
        <w:rPr>
          <w:rFonts w:ascii="Times New Roman" w:hAnsi="Times New Roman" w:cs="Times New Roman"/>
        </w:rPr>
        <w:t>,</w:t>
      </w:r>
      <w:r w:rsidR="00DF0D03">
        <w:rPr>
          <w:rFonts w:ascii="Times New Roman" w:hAnsi="Times New Roman" w:cs="Times New Roman"/>
        </w:rPr>
        <w:t xml:space="preserve"> </w:t>
      </w:r>
      <w:r w:rsidR="00F65249">
        <w:rPr>
          <w:rFonts w:ascii="Times New Roman" w:hAnsi="Times New Roman" w:cs="Times New Roman"/>
        </w:rPr>
        <w:t xml:space="preserve">the four Confederate monuments </w:t>
      </w:r>
      <w:r w:rsidR="007A02B2">
        <w:rPr>
          <w:rFonts w:ascii="Times New Roman" w:hAnsi="Times New Roman" w:cs="Times New Roman"/>
        </w:rPr>
        <w:t xml:space="preserve">that </w:t>
      </w:r>
      <w:r w:rsidR="00F65249">
        <w:rPr>
          <w:rFonts w:ascii="Times New Roman" w:hAnsi="Times New Roman" w:cs="Times New Roman"/>
        </w:rPr>
        <w:t>had stood in Balti</w:t>
      </w:r>
      <w:r w:rsidR="00A359FC">
        <w:rPr>
          <w:rFonts w:ascii="Times New Roman" w:hAnsi="Times New Roman" w:cs="Times New Roman"/>
        </w:rPr>
        <w:t>more’s public parks for decades</w:t>
      </w:r>
      <w:r w:rsidR="00F65249">
        <w:rPr>
          <w:rFonts w:ascii="Times New Roman" w:hAnsi="Times New Roman" w:cs="Times New Roman"/>
        </w:rPr>
        <w:t xml:space="preserve"> came tumbling from their pedestals. From 11:30 pm to 5:30 am, crews of workers from Whiting-Turner removed each of Baltimore’s Confederate monuments and loaded them onto trucks. Beginning with the Taney monument and working northwards to the removal of the Jackson and Lee monument, workers worked quietly and unannounced to execute the wishes of city officials.</w:t>
      </w:r>
      <w:r w:rsidR="00F65249" w:rsidRPr="00245313">
        <w:rPr>
          <w:rStyle w:val="FootnoteReference"/>
        </w:rPr>
        <w:footnoteReference w:id="119"/>
      </w:r>
      <w:r w:rsidR="00F65249">
        <w:rPr>
          <w:rFonts w:ascii="Times New Roman" w:hAnsi="Times New Roman" w:cs="Times New Roman"/>
        </w:rPr>
        <w:t xml:space="preserve"> News of the removal spread through the activist network of Baltimore Bloc, and a crowd ultimately gathered around Wyman Park Dell to watch the statue of Jackson and Lee </w:t>
      </w:r>
      <w:r w:rsidR="00F65249">
        <w:rPr>
          <w:rFonts w:ascii="Times New Roman" w:hAnsi="Times New Roman" w:cs="Times New Roman"/>
        </w:rPr>
        <w:lastRenderedPageBreak/>
        <w:t xml:space="preserve">come down. The </w:t>
      </w:r>
      <w:r w:rsidR="00F65249" w:rsidRPr="00F73685">
        <w:rPr>
          <w:rFonts w:ascii="Times New Roman" w:hAnsi="Times New Roman" w:cs="Times New Roman"/>
          <w:i/>
        </w:rPr>
        <w:t>City Paper</w:t>
      </w:r>
      <w:r w:rsidR="00F65249">
        <w:rPr>
          <w:rFonts w:ascii="Times New Roman" w:hAnsi="Times New Roman" w:cs="Times New Roman"/>
        </w:rPr>
        <w:t xml:space="preserve"> account of the night’s events included an anecdote about the ambiance of the occasion </w:t>
      </w:r>
      <w:r w:rsidR="00567CE9">
        <w:rPr>
          <w:rFonts w:ascii="Times New Roman" w:hAnsi="Times New Roman" w:cs="Times New Roman"/>
        </w:rPr>
        <w:t xml:space="preserve">that </w:t>
      </w:r>
      <w:r w:rsidR="00F65249">
        <w:rPr>
          <w:rFonts w:ascii="Times New Roman" w:hAnsi="Times New Roman" w:cs="Times New Roman"/>
        </w:rPr>
        <w:t>speaks to the moment. “</w:t>
      </w:r>
      <w:r w:rsidR="00F65249" w:rsidRPr="006E3865">
        <w:rPr>
          <w:rFonts w:ascii="Times New Roman" w:hAnsi="Times New Roman" w:cs="Times New Roman"/>
        </w:rPr>
        <w:t>The mood was jovial with the group applauding each step of the removal. Even the police seemed to be in the mood. Capt. Sean Patrick Mahoney of the Baltimore Police joked with the crowd and warned them to be safe.</w:t>
      </w:r>
      <w:r w:rsidR="00F65249">
        <w:rPr>
          <w:rFonts w:ascii="Times New Roman" w:hAnsi="Times New Roman" w:cs="Times New Roman"/>
        </w:rPr>
        <w:t xml:space="preserve"> </w:t>
      </w:r>
      <w:r w:rsidR="004362C7">
        <w:rPr>
          <w:rFonts w:ascii="Times New Roman" w:hAnsi="Times New Roman" w:cs="Times New Roman"/>
        </w:rPr>
        <w:t>‘Take selfies,’ he said. ‘</w:t>
      </w:r>
      <w:r w:rsidR="00F65249" w:rsidRPr="006E3865">
        <w:rPr>
          <w:rFonts w:ascii="Times New Roman" w:hAnsi="Times New Roman" w:cs="Times New Roman"/>
        </w:rPr>
        <w:t xml:space="preserve">Enjoy it, all right? But be very careful, once that thing starts moving, start </w:t>
      </w:r>
      <w:r w:rsidR="004362C7">
        <w:rPr>
          <w:rFonts w:ascii="Times New Roman" w:hAnsi="Times New Roman" w:cs="Times New Roman"/>
        </w:rPr>
        <w:t>taking a walk for me, will you?’</w:t>
      </w:r>
      <w:r w:rsidR="00F65249">
        <w:rPr>
          <w:rFonts w:ascii="Times New Roman" w:hAnsi="Times New Roman" w:cs="Times New Roman"/>
        </w:rPr>
        <w:t>” Mayor Pugh, standing near her car, watched in silence as the monument was removed from its pedestal.</w:t>
      </w:r>
      <w:r w:rsidR="00F94674" w:rsidRPr="00245313">
        <w:rPr>
          <w:rStyle w:val="FootnoteReference"/>
        </w:rPr>
        <w:footnoteReference w:id="120"/>
      </w:r>
    </w:p>
    <w:p w14:paraId="24CC6187" w14:textId="77777777" w:rsidR="00D16C60" w:rsidRDefault="00D16C60" w:rsidP="002F3CD6">
      <w:pPr>
        <w:spacing w:line="480" w:lineRule="auto"/>
        <w:ind w:firstLine="720"/>
        <w:rPr>
          <w:rFonts w:ascii="Times New Roman" w:hAnsi="Times New Roman" w:cs="Times New Roman"/>
        </w:rPr>
      </w:pPr>
      <w:r>
        <w:rPr>
          <w:rFonts w:ascii="Times New Roman" w:hAnsi="Times New Roman" w:cs="Times New Roman"/>
        </w:rPr>
        <w:t xml:space="preserve">Mayor Pugh was </w:t>
      </w:r>
      <w:r w:rsidR="00567CE9">
        <w:rPr>
          <w:rFonts w:ascii="Times New Roman" w:hAnsi="Times New Roman" w:cs="Times New Roman"/>
        </w:rPr>
        <w:t xml:space="preserve">later </w:t>
      </w:r>
      <w:r>
        <w:rPr>
          <w:rFonts w:ascii="Times New Roman" w:hAnsi="Times New Roman" w:cs="Times New Roman"/>
        </w:rPr>
        <w:t xml:space="preserve">interviewed by the </w:t>
      </w:r>
      <w:r w:rsidRPr="00FD4FC3">
        <w:rPr>
          <w:rFonts w:ascii="Times New Roman" w:hAnsi="Times New Roman" w:cs="Times New Roman"/>
          <w:i/>
        </w:rPr>
        <w:t>New York Times</w:t>
      </w:r>
      <w:r>
        <w:rPr>
          <w:rFonts w:ascii="Times New Roman" w:hAnsi="Times New Roman" w:cs="Times New Roman"/>
        </w:rPr>
        <w:t xml:space="preserve">, where she explained her decision to remove the monuments. </w:t>
      </w:r>
      <w:r w:rsidRPr="00850B8D">
        <w:rPr>
          <w:rFonts w:ascii="Times New Roman" w:hAnsi="Times New Roman" w:cs="Times New Roman"/>
        </w:rPr>
        <w:t>Mayor Pugh described her decision in this matter as a safety measure and explained her desire to protect Baltimore from the bloodshed that had transpired in Charlottesville. “The mayor has the right to protect her city. For me, the statues represented pain, and not only did I want to protect my city from any more of that pain, I also wanted to protect my city from any of the violence that was occurring around the nation. We don’t need that in Baltimore.”</w:t>
      </w:r>
      <w:r w:rsidRPr="00245313">
        <w:rPr>
          <w:rStyle w:val="FootnoteReference"/>
        </w:rPr>
        <w:footnoteReference w:id="121"/>
      </w:r>
      <w:r w:rsidR="002F3CD6">
        <w:rPr>
          <w:rFonts w:ascii="Times New Roman" w:hAnsi="Times New Roman" w:cs="Times New Roman"/>
        </w:rPr>
        <w:t xml:space="preserve"> </w:t>
      </w:r>
      <w:r>
        <w:rPr>
          <w:rFonts w:ascii="Times New Roman" w:hAnsi="Times New Roman" w:cs="Times New Roman"/>
        </w:rPr>
        <w:t xml:space="preserve">In this interview, Pugh also </w:t>
      </w:r>
      <w:r w:rsidRPr="00850B8D">
        <w:rPr>
          <w:rFonts w:ascii="Times New Roman" w:hAnsi="Times New Roman" w:cs="Times New Roman"/>
        </w:rPr>
        <w:t xml:space="preserve">said that in consultation with her legal team, she had chosen to bypass the Maryland Historical Trust and remove the statues in the </w:t>
      </w:r>
      <w:r>
        <w:rPr>
          <w:rFonts w:ascii="Times New Roman" w:hAnsi="Times New Roman" w:cs="Times New Roman"/>
        </w:rPr>
        <w:t xml:space="preserve">interest of public safety. </w:t>
      </w:r>
      <w:r w:rsidRPr="00850B8D">
        <w:rPr>
          <w:rFonts w:ascii="Times New Roman" w:hAnsi="Times New Roman" w:cs="Times New Roman"/>
        </w:rPr>
        <w:t xml:space="preserve">Pugh said that the city was prepared to fight a legal challenge to the removal, </w:t>
      </w:r>
      <w:r>
        <w:rPr>
          <w:rFonts w:ascii="Times New Roman" w:hAnsi="Times New Roman" w:cs="Times New Roman"/>
        </w:rPr>
        <w:t>al</w:t>
      </w:r>
      <w:r w:rsidRPr="00850B8D">
        <w:rPr>
          <w:rFonts w:ascii="Times New Roman" w:hAnsi="Times New Roman" w:cs="Times New Roman"/>
        </w:rPr>
        <w:t>though she did not expect a suit to be forthcoming.</w:t>
      </w:r>
      <w:r w:rsidRPr="00245313">
        <w:rPr>
          <w:rStyle w:val="FootnoteReference"/>
        </w:rPr>
        <w:footnoteReference w:id="122"/>
      </w:r>
    </w:p>
    <w:p w14:paraId="4FC64C90" w14:textId="77777777" w:rsidR="00DF0D03" w:rsidRPr="00DF0D03" w:rsidRDefault="00D16C60" w:rsidP="00DF0D03">
      <w:pPr>
        <w:spacing w:line="480" w:lineRule="auto"/>
        <w:ind w:firstLine="720"/>
        <w:rPr>
          <w:rFonts w:ascii="Times New Roman" w:hAnsi="Times New Roman" w:cs="Times New Roman"/>
        </w:rPr>
      </w:pPr>
      <w:r>
        <w:rPr>
          <w:rFonts w:ascii="Times New Roman" w:hAnsi="Times New Roman" w:cs="Times New Roman"/>
        </w:rPr>
        <w:t>The monuments were later placed within a city-owned parking lot under tarps and police protection somewher</w:t>
      </w:r>
      <w:r w:rsidR="000C5C68">
        <w:rPr>
          <w:rFonts w:ascii="Times New Roman" w:hAnsi="Times New Roman" w:cs="Times New Roman"/>
        </w:rPr>
        <w:t>e within the boundaries of the C</w:t>
      </w:r>
      <w:r>
        <w:rPr>
          <w:rFonts w:ascii="Times New Roman" w:hAnsi="Times New Roman" w:cs="Times New Roman"/>
        </w:rPr>
        <w:t>ity.</w:t>
      </w:r>
      <w:r w:rsidR="00F94674" w:rsidRPr="00245313">
        <w:rPr>
          <w:rStyle w:val="FootnoteReference"/>
        </w:rPr>
        <w:footnoteReference w:id="123"/>
      </w:r>
      <w:r w:rsidR="00F94674">
        <w:rPr>
          <w:rFonts w:ascii="Times New Roman" w:hAnsi="Times New Roman" w:cs="Times New Roman"/>
        </w:rPr>
        <w:t xml:space="preserve"> </w:t>
      </w:r>
      <w:r>
        <w:rPr>
          <w:rFonts w:ascii="Times New Roman" w:hAnsi="Times New Roman" w:cs="Times New Roman"/>
        </w:rPr>
        <w:t xml:space="preserve">Though the monuments had now </w:t>
      </w:r>
      <w:r>
        <w:rPr>
          <w:rFonts w:ascii="Times New Roman" w:hAnsi="Times New Roman" w:cs="Times New Roman"/>
        </w:rPr>
        <w:lastRenderedPageBreak/>
        <w:t>been removed from public display, they were not removed from the broader conversation happening both in print and online. The day after the monuments were taken down in Baltimore, President Donald Trump tweeted, obliquely, about their removal. “Sad to see the history and culture of our great country being ripped apart with the removal of our beautiful statues and monuments. You can’t change history, but you can learn from it. Robert E Lee, Stonewall Jackson- who’s next, Washington, Jefferson? So foolish!”</w:t>
      </w:r>
      <w:r w:rsidR="00F94674" w:rsidRPr="00245313">
        <w:rPr>
          <w:rStyle w:val="FootnoteReference"/>
        </w:rPr>
        <w:footnoteReference w:id="124"/>
      </w:r>
      <w:r>
        <w:rPr>
          <w:rFonts w:ascii="Times New Roman" w:hAnsi="Times New Roman" w:cs="Times New Roman"/>
        </w:rPr>
        <w:t xml:space="preserve"> Trump was criticized for this repeated defense of Confederate monuments by historians and scholars of the American Civil War, who questioned his conflation of the founding fathers of the country with those Confederate generals who had tried to destroy it.</w:t>
      </w:r>
      <w:r w:rsidRPr="00245313">
        <w:rPr>
          <w:rStyle w:val="FootnoteReference"/>
        </w:rPr>
        <w:footnoteReference w:id="125"/>
      </w:r>
    </w:p>
    <w:p w14:paraId="057405F6" w14:textId="77777777" w:rsidR="00D16C60" w:rsidRDefault="00D16C60" w:rsidP="00766CC8">
      <w:pPr>
        <w:spacing w:line="480" w:lineRule="auto"/>
        <w:ind w:firstLine="720"/>
        <w:rPr>
          <w:rFonts w:ascii="Times New Roman" w:hAnsi="Times New Roman" w:cs="Times New Roman"/>
        </w:rPr>
      </w:pPr>
      <w:r>
        <w:rPr>
          <w:rFonts w:ascii="Times New Roman" w:hAnsi="Times New Roman" w:cs="Times New Roman"/>
        </w:rPr>
        <w:t>Baltimore remains a city containing a profusion of monuments and other pieces of public art, including some sculpture and statuary that continue to be the subject of controversy. The city’s monument to Francis Scott Key, the aut</w:t>
      </w:r>
      <w:r w:rsidR="000C5C68">
        <w:rPr>
          <w:rFonts w:ascii="Times New Roman" w:hAnsi="Times New Roman" w:cs="Times New Roman"/>
        </w:rPr>
        <w:t xml:space="preserve">hor of the Star-Spangled Banner, </w:t>
      </w:r>
      <w:r>
        <w:rPr>
          <w:rFonts w:ascii="Times New Roman" w:hAnsi="Times New Roman" w:cs="Times New Roman"/>
        </w:rPr>
        <w:t>who died in Baltimore, was defaced in the Bolton Hill neighborhood in September 2017. The monument was covered with red paint and the words “racist anthem” spray-painted</w:t>
      </w:r>
      <w:r w:rsidR="00A359FC">
        <w:rPr>
          <w:rFonts w:ascii="Times New Roman" w:hAnsi="Times New Roman" w:cs="Times New Roman"/>
        </w:rPr>
        <w:t xml:space="preserve"> on it</w:t>
      </w:r>
      <w:r>
        <w:rPr>
          <w:rFonts w:ascii="Times New Roman" w:hAnsi="Times New Roman" w:cs="Times New Roman"/>
        </w:rPr>
        <w:t xml:space="preserve"> in black. On the base of the monument were scrawled the lines of the</w:t>
      </w:r>
      <w:r w:rsidR="008B76A4">
        <w:rPr>
          <w:rFonts w:ascii="Times New Roman" w:hAnsi="Times New Roman" w:cs="Times New Roman"/>
        </w:rPr>
        <w:t xml:space="preserve"> poem’s</w:t>
      </w:r>
      <w:r>
        <w:rPr>
          <w:rFonts w:ascii="Times New Roman" w:hAnsi="Times New Roman" w:cs="Times New Roman"/>
        </w:rPr>
        <w:t xml:space="preserve"> little-known third stanza </w:t>
      </w:r>
      <w:r w:rsidRPr="006805E9">
        <w:rPr>
          <w:rFonts w:ascii="Times New Roman" w:hAnsi="Times New Roman" w:cs="Times New Roman"/>
        </w:rPr>
        <w:t>“No refuge could save/ Hireling or slave/ From terror of flight/ Or gloom of grave.”</w:t>
      </w:r>
      <w:r>
        <w:rPr>
          <w:rFonts w:ascii="Times New Roman" w:hAnsi="Times New Roman" w:cs="Times New Roman"/>
        </w:rPr>
        <w:t xml:space="preserve"> This stanza was in reference to the </w:t>
      </w:r>
      <w:r w:rsidR="008B76A4">
        <w:rPr>
          <w:rFonts w:ascii="Times New Roman" w:hAnsi="Times New Roman" w:cs="Times New Roman"/>
        </w:rPr>
        <w:t xml:space="preserve">enslaved people </w:t>
      </w:r>
      <w:r>
        <w:rPr>
          <w:rFonts w:ascii="Times New Roman" w:hAnsi="Times New Roman" w:cs="Times New Roman"/>
        </w:rPr>
        <w:t xml:space="preserve">and </w:t>
      </w:r>
      <w:r w:rsidR="003B26BB">
        <w:rPr>
          <w:rFonts w:ascii="Times New Roman" w:hAnsi="Times New Roman" w:cs="Times New Roman"/>
        </w:rPr>
        <w:t xml:space="preserve">various </w:t>
      </w:r>
      <w:r>
        <w:rPr>
          <w:rFonts w:ascii="Times New Roman" w:hAnsi="Times New Roman" w:cs="Times New Roman"/>
        </w:rPr>
        <w:t>mercenar</w:t>
      </w:r>
      <w:r w:rsidR="003B26BB">
        <w:rPr>
          <w:rFonts w:ascii="Times New Roman" w:hAnsi="Times New Roman" w:cs="Times New Roman"/>
        </w:rPr>
        <w:t>y forces</w:t>
      </w:r>
      <w:r w:rsidR="008B76A4">
        <w:rPr>
          <w:rFonts w:ascii="Times New Roman" w:hAnsi="Times New Roman" w:cs="Times New Roman"/>
        </w:rPr>
        <w:t xml:space="preserve"> </w:t>
      </w:r>
      <w:r>
        <w:rPr>
          <w:rFonts w:ascii="Times New Roman" w:hAnsi="Times New Roman" w:cs="Times New Roman"/>
        </w:rPr>
        <w:t>who fought with the British during the Battle of Baltimore and the War of 1812, as</w:t>
      </w:r>
      <w:r w:rsidR="003B26BB">
        <w:rPr>
          <w:rFonts w:ascii="Times New Roman" w:hAnsi="Times New Roman" w:cs="Times New Roman"/>
        </w:rPr>
        <w:t xml:space="preserve"> some</w:t>
      </w:r>
      <w:r>
        <w:rPr>
          <w:rFonts w:ascii="Times New Roman" w:hAnsi="Times New Roman" w:cs="Times New Roman"/>
        </w:rPr>
        <w:t xml:space="preserve"> American slaves had joined the fight on the British side in the hope of gaining emancipation.</w:t>
      </w:r>
      <w:r w:rsidRPr="00245313">
        <w:rPr>
          <w:rStyle w:val="FootnoteReference"/>
        </w:rPr>
        <w:footnoteReference w:id="126"/>
      </w:r>
      <w:r>
        <w:rPr>
          <w:rFonts w:ascii="Times New Roman" w:hAnsi="Times New Roman" w:cs="Times New Roman"/>
        </w:rPr>
        <w:t xml:space="preserve"> Another monument related to Key and to the Star-</w:t>
      </w:r>
      <w:r>
        <w:rPr>
          <w:rFonts w:ascii="Times New Roman" w:hAnsi="Times New Roman" w:cs="Times New Roman"/>
        </w:rPr>
        <w:lastRenderedPageBreak/>
        <w:t>Spangled Banner was vandalized some months later. In January of 2018, a monument in Patterson Park to the Star-Spangled Banner was defaced by red paint. The 1914 statue, of two school children holding a scroll commemorating the centennial of the Star-Spangled Banner, was the work of sculptor J. Maxwell Miller. The words “Racist Anthem” also appeared sprayed on the sidewalk near the statue, suggesting a political motivation for these actions.</w:t>
      </w:r>
      <w:r w:rsidRPr="00D75B5F">
        <w:rPr>
          <w:rStyle w:val="FootnoteReference"/>
          <w:rFonts w:ascii="Times New Roman" w:hAnsi="Times New Roman" w:cs="Times New Roman"/>
        </w:rPr>
        <w:t xml:space="preserve"> </w:t>
      </w:r>
      <w:r w:rsidRPr="00245313">
        <w:rPr>
          <w:rStyle w:val="FootnoteReference"/>
        </w:rPr>
        <w:footnoteReference w:id="127"/>
      </w:r>
    </w:p>
    <w:p w14:paraId="4F155315" w14:textId="77777777" w:rsidR="003B26BB" w:rsidRDefault="00D16C60" w:rsidP="00766CC8">
      <w:pPr>
        <w:spacing w:line="480" w:lineRule="auto"/>
        <w:ind w:firstLine="720"/>
        <w:rPr>
          <w:rFonts w:ascii="Times New Roman" w:hAnsi="Times New Roman" w:cs="Times New Roman"/>
        </w:rPr>
      </w:pPr>
      <w:r>
        <w:rPr>
          <w:rFonts w:ascii="Times New Roman" w:hAnsi="Times New Roman" w:cs="Times New Roman"/>
        </w:rPr>
        <w:t xml:space="preserve">One week after the removal of Baltimore’s Confederate monuments, a 1792 monument to Christopher Columbus located in Herring Run Park was badly damaged by an act of vandalism. The monument consisted of a tall obelisk upon a base and is believed to be the first monument in the country to honor Columbus. Erected by Chevalier </w:t>
      </w:r>
      <w:proofErr w:type="spellStart"/>
      <w:r>
        <w:rPr>
          <w:rFonts w:ascii="Times New Roman" w:hAnsi="Times New Roman" w:cs="Times New Roman"/>
        </w:rPr>
        <w:t>d’Anemours</w:t>
      </w:r>
      <w:proofErr w:type="spellEnd"/>
      <w:r>
        <w:rPr>
          <w:rFonts w:ascii="Times New Roman" w:hAnsi="Times New Roman" w:cs="Times New Roman"/>
        </w:rPr>
        <w:t xml:space="preserve"> on his estate at the current intersection of Harford road and North Avenue, the obelisk was moved to its current location in 1963 and rededicated by Mayor </w:t>
      </w:r>
      <w:proofErr w:type="spellStart"/>
      <w:r>
        <w:rPr>
          <w:rFonts w:ascii="Times New Roman" w:hAnsi="Times New Roman" w:cs="Times New Roman"/>
        </w:rPr>
        <w:t>McKeldin</w:t>
      </w:r>
      <w:proofErr w:type="spellEnd"/>
      <w:r>
        <w:rPr>
          <w:rFonts w:ascii="Times New Roman" w:hAnsi="Times New Roman" w:cs="Times New Roman"/>
        </w:rPr>
        <w:t xml:space="preserve"> the following year. On August 21, 2017, the Baltimore Sun reported that this monument had been vandalized, large pieces of stone having been hacked away from the front of the monument. A video posted on YouTube by a user named “Popular Resistance” showed the destruction of the monument as it occurred. A man striking the monument’s base several times with a sledgehammer while a person nearby holds a sign reading “Racism, tear it down.” A sign taped to the monument reads “The future is racial and economic justice.” The narrator of the video, </w:t>
      </w:r>
      <w:r w:rsidR="003B26BB">
        <w:rPr>
          <w:rFonts w:ascii="Times New Roman" w:hAnsi="Times New Roman" w:cs="Times New Roman"/>
        </w:rPr>
        <w:t xml:space="preserve">saying that </w:t>
      </w:r>
      <w:r w:rsidR="002F3CD6">
        <w:rPr>
          <w:rFonts w:ascii="Times New Roman" w:hAnsi="Times New Roman" w:cs="Times New Roman"/>
        </w:rPr>
        <w:t>he is a Baltimorean named Ty</w:t>
      </w:r>
      <w:r w:rsidR="003B26BB">
        <w:rPr>
          <w:rFonts w:ascii="Times New Roman" w:hAnsi="Times New Roman" w:cs="Times New Roman"/>
        </w:rPr>
        <w:t>,</w:t>
      </w:r>
      <w:r w:rsidR="002F3CD6">
        <w:rPr>
          <w:rFonts w:ascii="Times New Roman" w:hAnsi="Times New Roman" w:cs="Times New Roman"/>
        </w:rPr>
        <w:t xml:space="preserve"> </w:t>
      </w:r>
      <w:r w:rsidR="003B26BB">
        <w:rPr>
          <w:rFonts w:ascii="Times New Roman" w:hAnsi="Times New Roman" w:cs="Times New Roman"/>
        </w:rPr>
        <w:t xml:space="preserve">states </w:t>
      </w:r>
      <w:r w:rsidR="002F3CD6">
        <w:rPr>
          <w:rFonts w:ascii="Times New Roman" w:hAnsi="Times New Roman" w:cs="Times New Roman"/>
        </w:rPr>
        <w:t>that</w:t>
      </w:r>
      <w:r>
        <w:rPr>
          <w:rFonts w:ascii="Times New Roman" w:hAnsi="Times New Roman" w:cs="Times New Roman"/>
        </w:rPr>
        <w:t xml:space="preserve"> “Columbus initiated a centuries-old wave of terrorism, murder, genocide, rape, slavery, ecological degradation and capitalist exploitation of labor in the Americas. That Columbian wave of destruction continues on the backs of Indigenous, African American and brown </w:t>
      </w:r>
      <w:r>
        <w:rPr>
          <w:rFonts w:ascii="Times New Roman" w:hAnsi="Times New Roman" w:cs="Times New Roman"/>
        </w:rPr>
        <w:lastRenderedPageBreak/>
        <w:t>people.”</w:t>
      </w:r>
      <w:r w:rsidRPr="00245313">
        <w:rPr>
          <w:rStyle w:val="FootnoteReference"/>
        </w:rPr>
        <w:footnoteReference w:id="128"/>
      </w:r>
      <w:r>
        <w:rPr>
          <w:rFonts w:ascii="Times New Roman" w:hAnsi="Times New Roman" w:cs="Times New Roman"/>
        </w:rPr>
        <w:t xml:space="preserve"> </w:t>
      </w:r>
      <w:r w:rsidR="002F3CD6">
        <w:rPr>
          <w:rFonts w:ascii="Times New Roman" w:hAnsi="Times New Roman" w:cs="Times New Roman"/>
        </w:rPr>
        <w:t>The city recovered $4,500</w:t>
      </w:r>
      <w:r w:rsidR="000C5C68">
        <w:rPr>
          <w:rFonts w:ascii="Times New Roman" w:hAnsi="Times New Roman" w:cs="Times New Roman"/>
        </w:rPr>
        <w:t>.00</w:t>
      </w:r>
      <w:r w:rsidR="002F3CD6">
        <w:rPr>
          <w:rFonts w:ascii="Times New Roman" w:hAnsi="Times New Roman" w:cs="Times New Roman"/>
        </w:rPr>
        <w:t xml:space="preserve"> in insurance money from the smashing of th</w:t>
      </w:r>
      <w:r w:rsidR="003B26BB">
        <w:rPr>
          <w:rFonts w:ascii="Times New Roman" w:hAnsi="Times New Roman" w:cs="Times New Roman"/>
        </w:rPr>
        <w:t>is</w:t>
      </w:r>
      <w:r w:rsidR="002F3CD6">
        <w:rPr>
          <w:rFonts w:ascii="Times New Roman" w:hAnsi="Times New Roman" w:cs="Times New Roman"/>
        </w:rPr>
        <w:t xml:space="preserve"> Columbus monument.</w:t>
      </w:r>
      <w:r w:rsidR="003B26BB">
        <w:rPr>
          <w:rFonts w:ascii="Times New Roman" w:hAnsi="Times New Roman" w:cs="Times New Roman"/>
        </w:rPr>
        <w:t xml:space="preserve"> </w:t>
      </w:r>
      <w:r>
        <w:rPr>
          <w:rFonts w:ascii="Times New Roman" w:hAnsi="Times New Roman" w:cs="Times New Roman"/>
        </w:rPr>
        <w:t>There are two other statues to Christopher Columbus in Baltimore, including one statue located in Druid Hill Park since 1892 and another located in Harbor East and dedicated in 1984 by President Ronald Reagan. The director of the Commission for Historical and Architectural Preservatio</w:t>
      </w:r>
      <w:r w:rsidR="000C5C68">
        <w:rPr>
          <w:rFonts w:ascii="Times New Roman" w:hAnsi="Times New Roman" w:cs="Times New Roman"/>
        </w:rPr>
        <w:t>n, Eric Holcomb, said that the C</w:t>
      </w:r>
      <w:r>
        <w:rPr>
          <w:rFonts w:ascii="Times New Roman" w:hAnsi="Times New Roman" w:cs="Times New Roman"/>
        </w:rPr>
        <w:t>ity planned to repair and rededicate the monument, although it was seeking community opinion on the matter, and was open to the possibility that the monument be rededicated to include Native Americans.</w:t>
      </w:r>
      <w:r w:rsidRPr="00245313">
        <w:rPr>
          <w:rStyle w:val="FootnoteReference"/>
        </w:rPr>
        <w:footnoteReference w:id="129"/>
      </w:r>
      <w:r w:rsidR="00766CC8">
        <w:rPr>
          <w:rFonts w:ascii="Times New Roman" w:hAnsi="Times New Roman" w:cs="Times New Roman"/>
        </w:rPr>
        <w:t xml:space="preserve"> </w:t>
      </w:r>
    </w:p>
    <w:p w14:paraId="0021269F" w14:textId="77777777" w:rsidR="00D16C60" w:rsidRDefault="00D16C60" w:rsidP="00766CC8">
      <w:pPr>
        <w:spacing w:line="480" w:lineRule="auto"/>
        <w:ind w:firstLine="720"/>
        <w:rPr>
          <w:rFonts w:ascii="Times New Roman" w:hAnsi="Times New Roman" w:cs="Times New Roman"/>
        </w:rPr>
      </w:pPr>
      <w:r>
        <w:rPr>
          <w:rFonts w:ascii="Times New Roman" w:hAnsi="Times New Roman" w:cs="Times New Roman"/>
        </w:rPr>
        <w:t xml:space="preserve">The commemoration within Baltimore of Christopher Columbus has previously been at question in municipal politics. </w:t>
      </w:r>
      <w:r w:rsidR="000C5C68">
        <w:rPr>
          <w:rFonts w:ascii="Times New Roman" w:hAnsi="Times New Roman" w:cs="Times New Roman"/>
        </w:rPr>
        <w:t>In October 2016, t</w:t>
      </w:r>
      <w:r>
        <w:rPr>
          <w:rFonts w:ascii="Times New Roman" w:hAnsi="Times New Roman" w:cs="Times New Roman"/>
        </w:rPr>
        <w:t xml:space="preserve">he Baltimore City Council had considered a bill </w:t>
      </w:r>
      <w:r w:rsidR="007A02B2">
        <w:rPr>
          <w:rFonts w:ascii="Times New Roman" w:hAnsi="Times New Roman" w:cs="Times New Roman"/>
        </w:rPr>
        <w:t xml:space="preserve">that </w:t>
      </w:r>
      <w:r>
        <w:rPr>
          <w:rFonts w:ascii="Times New Roman" w:hAnsi="Times New Roman" w:cs="Times New Roman"/>
        </w:rPr>
        <w:t>proposed a change of name from Columbus Day to Indigenous Pe</w:t>
      </w:r>
      <w:r w:rsidR="000C5C68">
        <w:rPr>
          <w:rFonts w:ascii="Times New Roman" w:hAnsi="Times New Roman" w:cs="Times New Roman"/>
        </w:rPr>
        <w:t>oples Day within the Baltimore City l</w:t>
      </w:r>
      <w:r>
        <w:rPr>
          <w:rFonts w:ascii="Times New Roman" w:hAnsi="Times New Roman" w:cs="Times New Roman"/>
        </w:rPr>
        <w:t>imits.</w:t>
      </w:r>
      <w:r w:rsidRPr="00245313">
        <w:rPr>
          <w:rStyle w:val="FootnoteReference"/>
        </w:rPr>
        <w:footnoteReference w:id="130"/>
      </w:r>
      <w:r>
        <w:rPr>
          <w:rFonts w:ascii="Times New Roman" w:hAnsi="Times New Roman" w:cs="Times New Roman"/>
        </w:rPr>
        <w:t xml:space="preserve"> This bill failed in the final meeting of the departing City Council in December of 2016, despite objections from protesters who were present in the council chambers. The Baltimore Italian-American community had lobbied council members to maintain the existing designation of the holiday, arguing that the holiday was a celebration of Italian culture and Italian heritage more broadly, rather than a veneration of the Genoese </w:t>
      </w:r>
      <w:r w:rsidR="003B26BB">
        <w:rPr>
          <w:rFonts w:ascii="Times New Roman" w:hAnsi="Times New Roman" w:cs="Times New Roman"/>
        </w:rPr>
        <w:t>explorer in particular</w:t>
      </w:r>
      <w:r>
        <w:rPr>
          <w:rFonts w:ascii="Times New Roman" w:hAnsi="Times New Roman" w:cs="Times New Roman"/>
        </w:rPr>
        <w:t>.</w:t>
      </w:r>
      <w:r w:rsidRPr="00245313">
        <w:rPr>
          <w:rStyle w:val="FootnoteReference"/>
        </w:rPr>
        <w:footnoteReference w:id="131"/>
      </w:r>
      <w:r w:rsidR="002F3CD6">
        <w:rPr>
          <w:rFonts w:ascii="Times New Roman" w:hAnsi="Times New Roman" w:cs="Times New Roman"/>
        </w:rPr>
        <w:t xml:space="preserve"> </w:t>
      </w:r>
    </w:p>
    <w:p w14:paraId="12D35B03" w14:textId="77777777" w:rsidR="00D16C60" w:rsidRDefault="00D16C60" w:rsidP="00D16C60">
      <w:pPr>
        <w:spacing w:line="480" w:lineRule="auto"/>
        <w:ind w:firstLine="720"/>
        <w:rPr>
          <w:rFonts w:ascii="Times New Roman" w:hAnsi="Times New Roman" w:cs="Times New Roman"/>
        </w:rPr>
      </w:pPr>
      <w:r>
        <w:rPr>
          <w:rFonts w:ascii="Times New Roman" w:hAnsi="Times New Roman" w:cs="Times New Roman"/>
        </w:rPr>
        <w:t xml:space="preserve">Following the act of vandalism at Patterson Park in January, the Baltimore Sun reported that city officials concerned with parks as well as historic preservation were searching for </w:t>
      </w:r>
      <w:r>
        <w:rPr>
          <w:rFonts w:ascii="Times New Roman" w:hAnsi="Times New Roman" w:cs="Times New Roman"/>
        </w:rPr>
        <w:lastRenderedPageBreak/>
        <w:t>solutions to protect civic monuments. Though they declined to name these solutions, the city expressed concern that other statues within the city could be vandalized as the Columbus monument and the anthem-associated monuments had been.</w:t>
      </w:r>
      <w:r w:rsidRPr="00245313">
        <w:rPr>
          <w:rStyle w:val="FootnoteReference"/>
        </w:rPr>
        <w:footnoteReference w:id="132"/>
      </w:r>
    </w:p>
    <w:p w14:paraId="51572CE0" w14:textId="77777777" w:rsidR="00D16C60" w:rsidRDefault="00D16C60" w:rsidP="00D16C60">
      <w:pPr>
        <w:spacing w:line="480" w:lineRule="auto"/>
        <w:ind w:firstLine="720"/>
        <w:rPr>
          <w:rFonts w:ascii="Times New Roman" w:hAnsi="Times New Roman" w:cs="Times New Roman"/>
        </w:rPr>
      </w:pPr>
      <w:r>
        <w:rPr>
          <w:rFonts w:ascii="Times New Roman" w:hAnsi="Times New Roman" w:cs="Times New Roman"/>
        </w:rPr>
        <w:t>The removal of the</w:t>
      </w:r>
      <w:r w:rsidR="00FF4CBE">
        <w:rPr>
          <w:rFonts w:ascii="Times New Roman" w:hAnsi="Times New Roman" w:cs="Times New Roman"/>
        </w:rPr>
        <w:t xml:space="preserve"> Confederate</w:t>
      </w:r>
      <w:r>
        <w:rPr>
          <w:rFonts w:ascii="Times New Roman" w:hAnsi="Times New Roman" w:cs="Times New Roman"/>
        </w:rPr>
        <w:t xml:space="preserve"> monuments came with a series of consequences to be faced by the mayor and the City of Baltimore. Mayor Pugh announced that the cost of the removals had been less than twenty thousand dollars, yet she pointed out that there were several issues </w:t>
      </w:r>
      <w:r w:rsidR="007A02B2">
        <w:rPr>
          <w:rFonts w:ascii="Times New Roman" w:hAnsi="Times New Roman" w:cs="Times New Roman"/>
        </w:rPr>
        <w:t xml:space="preserve">that </w:t>
      </w:r>
      <w:r>
        <w:rPr>
          <w:rFonts w:ascii="Times New Roman" w:hAnsi="Times New Roman" w:cs="Times New Roman"/>
        </w:rPr>
        <w:t xml:space="preserve">remained to be addressed, most obviously, the relocation of these statues. She claimed that interest had already been shown by certain parties. </w:t>
      </w:r>
      <w:r w:rsidRPr="00AA04DB">
        <w:rPr>
          <w:rFonts w:ascii="Times New Roman" w:hAnsi="Times New Roman" w:cs="Times New Roman"/>
        </w:rPr>
        <w:t xml:space="preserve">"We've gotten several </w:t>
      </w:r>
      <w:proofErr w:type="spellStart"/>
      <w:r w:rsidRPr="00AA04DB">
        <w:rPr>
          <w:rFonts w:ascii="Times New Roman" w:hAnsi="Times New Roman" w:cs="Times New Roman"/>
        </w:rPr>
        <w:t>inquires</w:t>
      </w:r>
      <w:proofErr w:type="spellEnd"/>
      <w:r>
        <w:rPr>
          <w:rFonts w:ascii="Times New Roman" w:hAnsi="Times New Roman" w:cs="Times New Roman"/>
        </w:rPr>
        <w:t xml:space="preserve"> (sic)</w:t>
      </w:r>
      <w:r w:rsidRPr="00AA04DB">
        <w:rPr>
          <w:rFonts w:ascii="Times New Roman" w:hAnsi="Times New Roman" w:cs="Times New Roman"/>
        </w:rPr>
        <w:t xml:space="preserve"> with regards to one of the statutes. We've gotten a call from a lady who wants to buy them."</w:t>
      </w:r>
      <w:r>
        <w:rPr>
          <w:rFonts w:ascii="Times New Roman" w:hAnsi="Times New Roman" w:cs="Times New Roman"/>
        </w:rPr>
        <w:t xml:space="preserve"> Pugh appointed a task force with the goal of determining where the statues should be relocated to and what “creative ideas” should replace them. Residents of Baltimore were encouraged to submit </w:t>
      </w:r>
      <w:r w:rsidR="00FF4CBE">
        <w:rPr>
          <w:rFonts w:ascii="Times New Roman" w:hAnsi="Times New Roman" w:cs="Times New Roman"/>
        </w:rPr>
        <w:t xml:space="preserve">possible creative </w:t>
      </w:r>
      <w:r>
        <w:rPr>
          <w:rFonts w:ascii="Times New Roman" w:hAnsi="Times New Roman" w:cs="Times New Roman"/>
        </w:rPr>
        <w:t>responses to a dedicated city we</w:t>
      </w:r>
      <w:r w:rsidR="00A22554">
        <w:rPr>
          <w:rFonts w:ascii="Times New Roman" w:hAnsi="Times New Roman" w:cs="Times New Roman"/>
        </w:rPr>
        <w:t>bsite</w:t>
      </w:r>
      <w:r>
        <w:rPr>
          <w:rFonts w:ascii="Times New Roman" w:hAnsi="Times New Roman" w:cs="Times New Roman"/>
        </w:rPr>
        <w:t>.</w:t>
      </w:r>
      <w:r w:rsidRPr="00245313">
        <w:rPr>
          <w:rStyle w:val="FootnoteReference"/>
        </w:rPr>
        <w:footnoteReference w:id="133"/>
      </w:r>
      <w:r>
        <w:rPr>
          <w:rFonts w:ascii="Times New Roman" w:hAnsi="Times New Roman" w:cs="Times New Roman"/>
        </w:rPr>
        <w:t xml:space="preserve"> </w:t>
      </w:r>
    </w:p>
    <w:p w14:paraId="18616AB8" w14:textId="77777777" w:rsidR="007A02B2" w:rsidRPr="00212989" w:rsidRDefault="000C5C68" w:rsidP="00014EE9">
      <w:pPr>
        <w:spacing w:line="480" w:lineRule="auto"/>
        <w:ind w:firstLine="720"/>
        <w:rPr>
          <w:rFonts w:ascii="Times New Roman" w:hAnsi="Times New Roman" w:cs="Times New Roman"/>
        </w:rPr>
      </w:pPr>
      <w:r>
        <w:rPr>
          <w:rFonts w:ascii="Times New Roman" w:hAnsi="Times New Roman" w:cs="Times New Roman"/>
        </w:rPr>
        <w:t>In October, t</w:t>
      </w:r>
      <w:r w:rsidR="00D16C60">
        <w:rPr>
          <w:rFonts w:ascii="Times New Roman" w:hAnsi="Times New Roman" w:cs="Times New Roman"/>
        </w:rPr>
        <w:t xml:space="preserve">he Maryland Historical Trust concluded that Baltimore’s officials had not had the legal authority to remove the three Confederate monuments </w:t>
      </w:r>
      <w:r w:rsidR="007A02B2">
        <w:rPr>
          <w:rFonts w:ascii="Times New Roman" w:hAnsi="Times New Roman" w:cs="Times New Roman"/>
        </w:rPr>
        <w:t xml:space="preserve">that </w:t>
      </w:r>
      <w:r>
        <w:rPr>
          <w:rFonts w:ascii="Times New Roman" w:hAnsi="Times New Roman" w:cs="Times New Roman"/>
        </w:rPr>
        <w:t>were under T</w:t>
      </w:r>
      <w:r w:rsidR="00D16C60">
        <w:rPr>
          <w:rFonts w:ascii="Times New Roman" w:hAnsi="Times New Roman" w:cs="Times New Roman"/>
        </w:rPr>
        <w:t>rust protection. The Trust also stated that whil</w:t>
      </w:r>
      <w:r w:rsidR="00FF4CBE">
        <w:rPr>
          <w:rFonts w:ascii="Times New Roman" w:hAnsi="Times New Roman" w:cs="Times New Roman"/>
        </w:rPr>
        <w:t>e it did not plan to do so, the Trust</w:t>
      </w:r>
      <w:r w:rsidR="00D16C60">
        <w:rPr>
          <w:rFonts w:ascii="Times New Roman" w:hAnsi="Times New Roman" w:cs="Times New Roman"/>
        </w:rPr>
        <w:t xml:space="preserve"> r</w:t>
      </w:r>
      <w:r>
        <w:rPr>
          <w:rFonts w:ascii="Times New Roman" w:hAnsi="Times New Roman" w:cs="Times New Roman"/>
        </w:rPr>
        <w:t>eserved the right to order the C</w:t>
      </w:r>
      <w:r w:rsidR="00D16C60">
        <w:rPr>
          <w:rFonts w:ascii="Times New Roman" w:hAnsi="Times New Roman" w:cs="Times New Roman"/>
        </w:rPr>
        <w:t xml:space="preserve">ity to return them to their pedestals if the city and the trust could not cooperate on a resolution. The Trust asked that a new location for the monument be found within nine months, and </w:t>
      </w:r>
      <w:r w:rsidR="00FF4CBE">
        <w:rPr>
          <w:rFonts w:ascii="Times New Roman" w:hAnsi="Times New Roman" w:cs="Times New Roman"/>
        </w:rPr>
        <w:t>a re</w:t>
      </w:r>
      <w:r w:rsidR="00D16C60">
        <w:rPr>
          <w:rFonts w:ascii="Times New Roman" w:hAnsi="Times New Roman" w:cs="Times New Roman"/>
        </w:rPr>
        <w:t>installation secur</w:t>
      </w:r>
      <w:r w:rsidR="00AB360E">
        <w:rPr>
          <w:rFonts w:ascii="Times New Roman" w:hAnsi="Times New Roman" w:cs="Times New Roman"/>
        </w:rPr>
        <w:t>ed within eighteen</w:t>
      </w:r>
      <w:r w:rsidR="00D16C60">
        <w:rPr>
          <w:rFonts w:ascii="Times New Roman" w:hAnsi="Times New Roman" w:cs="Times New Roman"/>
        </w:rPr>
        <w:t xml:space="preserve"> months, </w:t>
      </w:r>
      <w:r w:rsidR="00FF4CBE">
        <w:rPr>
          <w:rFonts w:ascii="Times New Roman" w:hAnsi="Times New Roman" w:cs="Times New Roman"/>
        </w:rPr>
        <w:t xml:space="preserve">however </w:t>
      </w:r>
      <w:r w:rsidR="00D16C60">
        <w:rPr>
          <w:rFonts w:ascii="Times New Roman" w:hAnsi="Times New Roman" w:cs="Times New Roman"/>
        </w:rPr>
        <w:t>the search for a new location was proving challenging</w:t>
      </w:r>
      <w:r w:rsidR="00FF4CBE">
        <w:rPr>
          <w:rFonts w:ascii="Times New Roman" w:hAnsi="Times New Roman" w:cs="Times New Roman"/>
        </w:rPr>
        <w:t xml:space="preserve">. Documents requested by </w:t>
      </w:r>
      <w:r w:rsidR="00FF4CBE" w:rsidRPr="008878DB">
        <w:rPr>
          <w:rFonts w:ascii="Times New Roman" w:hAnsi="Times New Roman" w:cs="Times New Roman"/>
          <w:i/>
        </w:rPr>
        <w:t>The Baltimore Sun</w:t>
      </w:r>
      <w:r w:rsidR="00FF4CBE">
        <w:rPr>
          <w:rFonts w:ascii="Times New Roman" w:hAnsi="Times New Roman" w:cs="Times New Roman"/>
        </w:rPr>
        <w:t xml:space="preserve"> through a </w:t>
      </w:r>
      <w:r w:rsidR="00FF4CBE" w:rsidRPr="00CC4358">
        <w:rPr>
          <w:rFonts w:ascii="Times New Roman" w:hAnsi="Times New Roman" w:cs="Times New Roman"/>
        </w:rPr>
        <w:t>Public Information Act</w:t>
      </w:r>
      <w:r w:rsidR="00AB360E">
        <w:rPr>
          <w:rFonts w:ascii="Times New Roman" w:hAnsi="Times New Roman" w:cs="Times New Roman"/>
        </w:rPr>
        <w:t xml:space="preserve"> request reveal the C</w:t>
      </w:r>
      <w:r w:rsidR="00FF4CBE">
        <w:rPr>
          <w:rFonts w:ascii="Times New Roman" w:hAnsi="Times New Roman" w:cs="Times New Roman"/>
        </w:rPr>
        <w:t>ity’s struggle to relocate their removed monuments.</w:t>
      </w:r>
      <w:r w:rsidR="00D16C60" w:rsidRPr="00245313">
        <w:rPr>
          <w:rStyle w:val="FootnoteReference"/>
        </w:rPr>
        <w:footnoteReference w:id="134"/>
      </w:r>
      <w:r w:rsidR="00D16C60">
        <w:rPr>
          <w:rFonts w:ascii="Times New Roman" w:hAnsi="Times New Roman" w:cs="Times New Roman"/>
        </w:rPr>
        <w:t xml:space="preserve"> Lincoln Memorial </w:t>
      </w:r>
      <w:r w:rsidR="00D16C60">
        <w:rPr>
          <w:rFonts w:ascii="Times New Roman" w:hAnsi="Times New Roman" w:cs="Times New Roman"/>
        </w:rPr>
        <w:lastRenderedPageBreak/>
        <w:t xml:space="preserve">University in Tennessee had </w:t>
      </w:r>
      <w:r w:rsidR="00FF4CBE">
        <w:rPr>
          <w:rFonts w:ascii="Times New Roman" w:hAnsi="Times New Roman" w:cs="Times New Roman"/>
        </w:rPr>
        <w:t xml:space="preserve">previously </w:t>
      </w:r>
      <w:r w:rsidR="00D16C60">
        <w:rPr>
          <w:rFonts w:ascii="Times New Roman" w:hAnsi="Times New Roman" w:cs="Times New Roman"/>
        </w:rPr>
        <w:t xml:space="preserve">expressed interest in two of the </w:t>
      </w:r>
      <w:proofErr w:type="gramStart"/>
      <w:r w:rsidR="00D16C60">
        <w:rPr>
          <w:rFonts w:ascii="Times New Roman" w:hAnsi="Times New Roman" w:cs="Times New Roman"/>
        </w:rPr>
        <w:t>monuments, but</w:t>
      </w:r>
      <w:proofErr w:type="gramEnd"/>
      <w:r w:rsidR="00D16C60">
        <w:rPr>
          <w:rFonts w:ascii="Times New Roman" w:hAnsi="Times New Roman" w:cs="Times New Roman"/>
        </w:rPr>
        <w:t xml:space="preserve"> </w:t>
      </w:r>
      <w:r w:rsidR="003B26BB">
        <w:rPr>
          <w:rFonts w:ascii="Times New Roman" w:hAnsi="Times New Roman" w:cs="Times New Roman"/>
        </w:rPr>
        <w:t xml:space="preserve">had </w:t>
      </w:r>
      <w:r w:rsidR="00D16C60">
        <w:rPr>
          <w:rFonts w:ascii="Times New Roman" w:hAnsi="Times New Roman" w:cs="Times New Roman"/>
        </w:rPr>
        <w:t>since changed their minds. The city had approached the Reginald F. Lewis Museum of Maryland African American History and Culture, however the director of the museum, Wanda Draper, had responded negatively via email</w:t>
      </w:r>
      <w:r w:rsidR="003B26BB">
        <w:rPr>
          <w:rFonts w:ascii="Times New Roman" w:hAnsi="Times New Roman" w:cs="Times New Roman"/>
        </w:rPr>
        <w:t>,</w:t>
      </w:r>
      <w:r w:rsidR="00D16C60">
        <w:rPr>
          <w:rFonts w:ascii="Times New Roman" w:hAnsi="Times New Roman" w:cs="Times New Roman"/>
        </w:rPr>
        <w:t xml:space="preserve"> </w:t>
      </w:r>
      <w:r w:rsidR="00D16C60" w:rsidRPr="00CC4358">
        <w:rPr>
          <w:rFonts w:ascii="Times New Roman" w:hAnsi="Times New Roman" w:cs="Times New Roman"/>
        </w:rPr>
        <w:t>“We do not have the capacity either in our building or outside to acc</w:t>
      </w:r>
      <w:r w:rsidR="00D16C60">
        <w:rPr>
          <w:rFonts w:ascii="Times New Roman" w:hAnsi="Times New Roman" w:cs="Times New Roman"/>
        </w:rPr>
        <w:t xml:space="preserve">ommodate a monumental statute. </w:t>
      </w:r>
      <w:r w:rsidR="00D16C60" w:rsidRPr="00CC4358">
        <w:rPr>
          <w:rFonts w:ascii="Times New Roman" w:hAnsi="Times New Roman" w:cs="Times New Roman"/>
        </w:rPr>
        <w:t>We believe that the story needs to be told, but this statute would be the largest artifact in our collection.”</w:t>
      </w:r>
      <w:r w:rsidR="00D16C60" w:rsidRPr="00245313">
        <w:rPr>
          <w:rStyle w:val="FootnoteReference"/>
        </w:rPr>
        <w:footnoteReference w:id="135"/>
      </w:r>
      <w:r w:rsidR="00D16C60">
        <w:rPr>
          <w:rFonts w:ascii="Times New Roman" w:hAnsi="Times New Roman" w:cs="Times New Roman"/>
        </w:rPr>
        <w:t xml:space="preserve"> </w:t>
      </w:r>
    </w:p>
    <w:p w14:paraId="6C47DC9F" w14:textId="77777777" w:rsidR="00014EE9" w:rsidRDefault="00D16C60" w:rsidP="00D16C60">
      <w:pPr>
        <w:spacing w:line="480" w:lineRule="auto"/>
        <w:rPr>
          <w:rFonts w:ascii="Times New Roman" w:hAnsi="Times New Roman" w:cs="Times New Roman"/>
        </w:rPr>
      </w:pPr>
      <w:r>
        <w:rPr>
          <w:rFonts w:ascii="Times New Roman" w:hAnsi="Times New Roman" w:cs="Times New Roman"/>
        </w:rPr>
        <w:tab/>
        <w:t xml:space="preserve">Empty pedestals remained at the sites of the former monuments, </w:t>
      </w:r>
      <w:r w:rsidR="008D4439">
        <w:rPr>
          <w:rFonts w:ascii="Times New Roman" w:hAnsi="Times New Roman" w:cs="Times New Roman"/>
        </w:rPr>
        <w:t xml:space="preserve">leaving city officials </w:t>
      </w:r>
      <w:r w:rsidR="001F1A14">
        <w:rPr>
          <w:rFonts w:ascii="Times New Roman" w:hAnsi="Times New Roman" w:cs="Times New Roman"/>
        </w:rPr>
        <w:t>with the question of what to do with these sites once dedicated to controversial works of public art. In February of 2018, the City Council approved legislation to rededicate the part of Wyman Park Dell where the statue of Jackson and Lee had stood in honor of Harriet Tubman, the Underground Railroad conductor and Union spy from Maryland’s Eastern Shore.</w:t>
      </w:r>
      <w:r w:rsidR="001F1A14" w:rsidRPr="00245313">
        <w:rPr>
          <w:rStyle w:val="FootnoteReference"/>
        </w:rPr>
        <w:footnoteReference w:id="136"/>
      </w:r>
      <w:r w:rsidR="00DC5F75">
        <w:rPr>
          <w:rFonts w:ascii="Times New Roman" w:hAnsi="Times New Roman" w:cs="Times New Roman"/>
        </w:rPr>
        <w:t xml:space="preserve"> </w:t>
      </w:r>
    </w:p>
    <w:p w14:paraId="1BE7C06B" w14:textId="77777777" w:rsidR="005E2B0E" w:rsidRDefault="001F1A14" w:rsidP="003B26BB">
      <w:pPr>
        <w:spacing w:line="480" w:lineRule="auto"/>
        <w:ind w:firstLine="720"/>
        <w:rPr>
          <w:rFonts w:ascii="Times New Roman" w:hAnsi="Times New Roman" w:cs="Times New Roman"/>
        </w:rPr>
      </w:pPr>
      <w:r>
        <w:rPr>
          <w:rFonts w:ascii="Times New Roman" w:hAnsi="Times New Roman" w:cs="Times New Roman"/>
        </w:rPr>
        <w:t xml:space="preserve">On March 10, 2018, the rededication of the empty pedestal and grounds </w:t>
      </w:r>
      <w:r w:rsidR="00390F8F">
        <w:rPr>
          <w:rFonts w:ascii="Times New Roman" w:hAnsi="Times New Roman" w:cs="Times New Roman"/>
        </w:rPr>
        <w:t xml:space="preserve">in Wyman Park Dell as the Harriet Tubman Grove </w:t>
      </w:r>
      <w:r>
        <w:rPr>
          <w:rFonts w:ascii="Times New Roman" w:hAnsi="Times New Roman" w:cs="Times New Roman"/>
        </w:rPr>
        <w:t xml:space="preserve">took place in the presence of over </w:t>
      </w:r>
      <w:r w:rsidR="00AB360E">
        <w:rPr>
          <w:rFonts w:ascii="Times New Roman" w:hAnsi="Times New Roman" w:cs="Times New Roman"/>
        </w:rPr>
        <w:t xml:space="preserve">two </w:t>
      </w:r>
      <w:r>
        <w:rPr>
          <w:rFonts w:ascii="Times New Roman" w:hAnsi="Times New Roman" w:cs="Times New Roman"/>
        </w:rPr>
        <w:t>hundred local residents and elected officials</w:t>
      </w:r>
      <w:r w:rsidR="00D729AE">
        <w:rPr>
          <w:rFonts w:ascii="Times New Roman" w:hAnsi="Times New Roman" w:cs="Times New Roman"/>
        </w:rPr>
        <w:t xml:space="preserve">. In a small, wooded corner of the park, </w:t>
      </w:r>
      <w:r w:rsidR="005E2B0E">
        <w:rPr>
          <w:rFonts w:ascii="Times New Roman" w:hAnsi="Times New Roman" w:cs="Times New Roman"/>
        </w:rPr>
        <w:t xml:space="preserve">several </w:t>
      </w:r>
      <w:r w:rsidR="00D729AE">
        <w:rPr>
          <w:rFonts w:ascii="Times New Roman" w:hAnsi="Times New Roman" w:cs="Times New Roman"/>
        </w:rPr>
        <w:t>activists and politicians spoke about the efforts to have the</w:t>
      </w:r>
      <w:r w:rsidR="00DF0D03">
        <w:rPr>
          <w:rFonts w:ascii="Times New Roman" w:hAnsi="Times New Roman" w:cs="Times New Roman"/>
        </w:rPr>
        <w:t xml:space="preserve"> Confederate monuments removed </w:t>
      </w:r>
      <w:r w:rsidR="00D729AE">
        <w:rPr>
          <w:rFonts w:ascii="Times New Roman" w:hAnsi="Times New Roman" w:cs="Times New Roman"/>
        </w:rPr>
        <w:t xml:space="preserve">and hailed the creation of a new community space dedicated to an African American hero. The ceremony took place on the 105th anniversary of </w:t>
      </w:r>
      <w:r w:rsidR="009C26F4">
        <w:rPr>
          <w:rFonts w:ascii="Times New Roman" w:hAnsi="Times New Roman" w:cs="Times New Roman"/>
        </w:rPr>
        <w:t xml:space="preserve">Harriet </w:t>
      </w:r>
      <w:r w:rsidR="00D729AE">
        <w:rPr>
          <w:rFonts w:ascii="Times New Roman" w:hAnsi="Times New Roman" w:cs="Times New Roman"/>
        </w:rPr>
        <w:t>Tubman’s death, and several descendants of the Tubman family we</w:t>
      </w:r>
      <w:r w:rsidR="00DF0D03">
        <w:rPr>
          <w:rFonts w:ascii="Times New Roman" w:hAnsi="Times New Roman" w:cs="Times New Roman"/>
        </w:rPr>
        <w:t>re present at the rededication.</w:t>
      </w:r>
      <w:r w:rsidR="00A36713">
        <w:rPr>
          <w:rFonts w:ascii="Times New Roman" w:hAnsi="Times New Roman" w:cs="Times New Roman"/>
        </w:rPr>
        <w:t xml:space="preserve"> Mayor Pugh, though she had planned to attend, was not present, nor was Maryland Governor Lawrence Hogan.</w:t>
      </w:r>
      <w:r w:rsidR="00DF0D03" w:rsidRPr="00245313">
        <w:rPr>
          <w:rStyle w:val="FootnoteReference"/>
        </w:rPr>
        <w:footnoteReference w:id="137"/>
      </w:r>
      <w:r w:rsidR="00DB5458">
        <w:rPr>
          <w:rFonts w:ascii="Times New Roman" w:hAnsi="Times New Roman" w:cs="Times New Roman"/>
        </w:rPr>
        <w:t xml:space="preserve"> T</w:t>
      </w:r>
      <w:r w:rsidR="00A36713">
        <w:rPr>
          <w:rFonts w:ascii="Times New Roman" w:hAnsi="Times New Roman" w:cs="Times New Roman"/>
        </w:rPr>
        <w:t>wo hundred Baltimoreans gathered together o</w:t>
      </w:r>
      <w:r w:rsidR="00DF0D03">
        <w:rPr>
          <w:rFonts w:ascii="Times New Roman" w:hAnsi="Times New Roman" w:cs="Times New Roman"/>
        </w:rPr>
        <w:t>n this co</w:t>
      </w:r>
      <w:r w:rsidR="00A36713">
        <w:rPr>
          <w:rFonts w:ascii="Times New Roman" w:hAnsi="Times New Roman" w:cs="Times New Roman"/>
        </w:rPr>
        <w:t xml:space="preserve">ld and sunny Saturday morning, some with children and pets, some posing for </w:t>
      </w:r>
      <w:r w:rsidR="00A36713">
        <w:rPr>
          <w:rFonts w:ascii="Times New Roman" w:hAnsi="Times New Roman" w:cs="Times New Roman"/>
        </w:rPr>
        <w:lastRenderedPageBreak/>
        <w:t xml:space="preserve">triumphant photographs upon the empty pedestal of </w:t>
      </w:r>
      <w:r w:rsidR="00DB5458">
        <w:rPr>
          <w:rFonts w:ascii="Times New Roman" w:hAnsi="Times New Roman" w:cs="Times New Roman"/>
        </w:rPr>
        <w:t xml:space="preserve">the </w:t>
      </w:r>
      <w:r w:rsidR="00A36713">
        <w:rPr>
          <w:rFonts w:ascii="Times New Roman" w:hAnsi="Times New Roman" w:cs="Times New Roman"/>
        </w:rPr>
        <w:t>Jackson and Lee</w:t>
      </w:r>
      <w:r w:rsidR="00DB5458">
        <w:rPr>
          <w:rFonts w:ascii="Times New Roman" w:hAnsi="Times New Roman" w:cs="Times New Roman"/>
        </w:rPr>
        <w:t xml:space="preserve"> Monument</w:t>
      </w:r>
      <w:r w:rsidR="00A36713">
        <w:rPr>
          <w:rFonts w:ascii="Times New Roman" w:hAnsi="Times New Roman" w:cs="Times New Roman"/>
        </w:rPr>
        <w:t>. T</w:t>
      </w:r>
      <w:r w:rsidR="00DF0D03">
        <w:rPr>
          <w:rFonts w:ascii="Times New Roman" w:hAnsi="Times New Roman" w:cs="Times New Roman"/>
        </w:rPr>
        <w:t xml:space="preserve">here was no marching band of military cadets, no playing of “Dixie” or the Star-Spangled Banner, </w:t>
      </w:r>
      <w:r w:rsidR="00A36713">
        <w:rPr>
          <w:rFonts w:ascii="Times New Roman" w:hAnsi="Times New Roman" w:cs="Times New Roman"/>
        </w:rPr>
        <w:t xml:space="preserve">no lengthy pontifications from the governor or the mayor: </w:t>
      </w:r>
      <w:r w:rsidR="00DB5458">
        <w:rPr>
          <w:rFonts w:ascii="Times New Roman" w:hAnsi="Times New Roman" w:cs="Times New Roman"/>
        </w:rPr>
        <w:t xml:space="preserve">only </w:t>
      </w:r>
      <w:r w:rsidR="006C6B5E">
        <w:rPr>
          <w:rFonts w:ascii="Times New Roman" w:hAnsi="Times New Roman" w:cs="Times New Roman"/>
        </w:rPr>
        <w:t xml:space="preserve">citizens gathered together to write a new story-without fanfare and without talk of </w:t>
      </w:r>
      <w:r w:rsidR="000C506D">
        <w:rPr>
          <w:rFonts w:ascii="Times New Roman" w:hAnsi="Times New Roman" w:cs="Times New Roman"/>
        </w:rPr>
        <w:t xml:space="preserve">valor or </w:t>
      </w:r>
      <w:r w:rsidR="006C6B5E">
        <w:rPr>
          <w:rFonts w:ascii="Times New Roman" w:hAnsi="Times New Roman" w:cs="Times New Roman"/>
        </w:rPr>
        <w:t xml:space="preserve">glory-to build a new vision of the past for the future. </w:t>
      </w:r>
    </w:p>
    <w:p w14:paraId="24CD77B4" w14:textId="77777777" w:rsidR="0071531A" w:rsidRDefault="0071531A" w:rsidP="00154CD8">
      <w:pPr>
        <w:ind w:hanging="720"/>
        <w:jc w:val="center"/>
        <w:rPr>
          <w:rFonts w:ascii="Times New Roman" w:hAnsi="Times New Roman" w:cs="Times New Roman"/>
        </w:rPr>
      </w:pPr>
    </w:p>
    <w:p w14:paraId="7975FC05" w14:textId="77777777" w:rsidR="001A775C" w:rsidRPr="00E76BE4" w:rsidRDefault="001A775C" w:rsidP="00154CD8">
      <w:pPr>
        <w:ind w:hanging="720"/>
        <w:jc w:val="center"/>
        <w:rPr>
          <w:rFonts w:ascii="Times New Roman" w:hAnsi="Times New Roman" w:cs="Times New Roman"/>
        </w:rPr>
      </w:pPr>
      <w:r w:rsidRPr="00E76BE4">
        <w:rPr>
          <w:rFonts w:ascii="Times New Roman" w:hAnsi="Times New Roman" w:cs="Times New Roman"/>
        </w:rPr>
        <w:t>Bibliography</w:t>
      </w:r>
    </w:p>
    <w:p w14:paraId="3E523E88" w14:textId="77777777" w:rsidR="00154CD8" w:rsidRPr="00E76BE4" w:rsidRDefault="00154CD8" w:rsidP="00154CD8">
      <w:pPr>
        <w:ind w:hanging="720"/>
        <w:jc w:val="center"/>
        <w:rPr>
          <w:rFonts w:ascii="Times New Roman" w:hAnsi="Times New Roman" w:cs="Times New Roman"/>
        </w:rPr>
      </w:pPr>
    </w:p>
    <w:p w14:paraId="7435C4D7" w14:textId="77777777" w:rsidR="001A775C" w:rsidRPr="00E76BE4" w:rsidRDefault="001A775C" w:rsidP="00154CD8">
      <w:pPr>
        <w:shd w:val="clear" w:color="auto" w:fill="FFFFFF"/>
        <w:ind w:left="1440" w:hanging="720"/>
        <w:rPr>
          <w:rFonts w:ascii="Times New Roman" w:eastAsia="Times New Roman" w:hAnsi="Times New Roman" w:cs="Times New Roman"/>
          <w:iCs/>
          <w:color w:val="000000" w:themeColor="text1"/>
        </w:rPr>
      </w:pPr>
      <w:r w:rsidRPr="00E76BE4">
        <w:rPr>
          <w:rFonts w:ascii="Times New Roman" w:eastAsia="Times New Roman" w:hAnsi="Times New Roman" w:cs="Times New Roman"/>
          <w:iCs/>
          <w:color w:val="000000" w:themeColor="text1"/>
        </w:rPr>
        <w:t xml:space="preserve">Blight, David W. Race </w:t>
      </w:r>
      <w:proofErr w:type="gramStart"/>
      <w:r w:rsidRPr="00E76BE4">
        <w:rPr>
          <w:rFonts w:ascii="Times New Roman" w:eastAsia="Times New Roman" w:hAnsi="Times New Roman" w:cs="Times New Roman"/>
          <w:iCs/>
          <w:color w:val="000000" w:themeColor="text1"/>
        </w:rPr>
        <w:t>And</w:t>
      </w:r>
      <w:proofErr w:type="gramEnd"/>
      <w:r w:rsidRPr="00E76BE4">
        <w:rPr>
          <w:rFonts w:ascii="Times New Roman" w:eastAsia="Times New Roman" w:hAnsi="Times New Roman" w:cs="Times New Roman"/>
          <w:iCs/>
          <w:color w:val="000000" w:themeColor="text1"/>
        </w:rPr>
        <w:t xml:space="preserve"> Reunion: the Civil War in American Memory. Cambridge, </w:t>
      </w:r>
      <w:proofErr w:type="gramStart"/>
      <w:r w:rsidRPr="00E76BE4">
        <w:rPr>
          <w:rFonts w:ascii="Times New Roman" w:eastAsia="Times New Roman" w:hAnsi="Times New Roman" w:cs="Times New Roman"/>
          <w:iCs/>
          <w:color w:val="000000" w:themeColor="text1"/>
        </w:rPr>
        <w:t>Mass. ;</w:t>
      </w:r>
      <w:proofErr w:type="gramEnd"/>
      <w:r w:rsidRPr="00E76BE4">
        <w:rPr>
          <w:rFonts w:ascii="Times New Roman" w:eastAsia="Times New Roman" w:hAnsi="Times New Roman" w:cs="Times New Roman"/>
          <w:iCs/>
          <w:color w:val="000000" w:themeColor="text1"/>
        </w:rPr>
        <w:t xml:space="preserve"> London: Harvard University Press, 2001.</w:t>
      </w:r>
    </w:p>
    <w:p w14:paraId="4DCD595A" w14:textId="77777777" w:rsidR="001A775C" w:rsidRPr="00E76BE4" w:rsidRDefault="001A775C" w:rsidP="00154CD8">
      <w:pPr>
        <w:shd w:val="clear" w:color="auto" w:fill="FFFFFF"/>
        <w:ind w:left="1440" w:hanging="720"/>
        <w:rPr>
          <w:rFonts w:ascii="Times New Roman" w:eastAsia="Times New Roman" w:hAnsi="Times New Roman" w:cs="Times New Roman"/>
          <w:iCs/>
          <w:color w:val="000000" w:themeColor="text1"/>
        </w:rPr>
      </w:pPr>
    </w:p>
    <w:p w14:paraId="59E9A53D" w14:textId="77777777" w:rsidR="001A775C" w:rsidRPr="00E76BE4" w:rsidRDefault="001A775C" w:rsidP="00154CD8">
      <w:pPr>
        <w:shd w:val="clear" w:color="auto" w:fill="FFFFFF"/>
        <w:ind w:left="1440" w:hanging="720"/>
        <w:rPr>
          <w:rFonts w:ascii="Times New Roman" w:eastAsia="Times New Roman" w:hAnsi="Times New Roman" w:cs="Times New Roman"/>
          <w:color w:val="000000" w:themeColor="text1"/>
        </w:rPr>
      </w:pPr>
      <w:r w:rsidRPr="00E76BE4">
        <w:rPr>
          <w:rFonts w:ascii="Times New Roman" w:eastAsia="Times New Roman" w:hAnsi="Times New Roman" w:cs="Times New Roman"/>
          <w:color w:val="000000" w:themeColor="text1"/>
        </w:rPr>
        <w:t>Brugger, Robert J. Maryland: A Middle Temperament, 1634-1980. The Johns Hopkins University Press and the Maryland Historical Society. 1988.</w:t>
      </w:r>
    </w:p>
    <w:p w14:paraId="7375034D" w14:textId="77777777" w:rsidR="001A775C" w:rsidRPr="00E76BE4" w:rsidRDefault="001A775C" w:rsidP="00154CD8">
      <w:pPr>
        <w:ind w:left="1440" w:hanging="720"/>
        <w:rPr>
          <w:rFonts w:ascii="Times New Roman" w:eastAsia="Times New Roman" w:hAnsi="Times New Roman" w:cs="Times New Roman"/>
          <w:color w:val="000000" w:themeColor="text1"/>
        </w:rPr>
      </w:pPr>
    </w:p>
    <w:p w14:paraId="6B0CA19F" w14:textId="77777777" w:rsidR="007E49FB" w:rsidRPr="00E76BE4" w:rsidRDefault="007E49FB" w:rsidP="00154CD8">
      <w:pPr>
        <w:ind w:left="1440" w:hanging="720"/>
        <w:rPr>
          <w:rFonts w:ascii="Times New Roman" w:eastAsia="Times New Roman" w:hAnsi="Times New Roman" w:cs="Times New Roman"/>
          <w:color w:val="000000" w:themeColor="text1"/>
        </w:rPr>
      </w:pPr>
      <w:r w:rsidRPr="00E76BE4">
        <w:rPr>
          <w:rFonts w:ascii="Times New Roman" w:eastAsia="Times New Roman" w:hAnsi="Times New Roman" w:cs="Times New Roman"/>
          <w:color w:val="000000" w:themeColor="text1"/>
        </w:rPr>
        <w:t>Civil War in Art and Memory (Symposium) (2013 National Gallery of Art (U.S.)), The Civil War in Art and Memory, n.d.</w:t>
      </w:r>
    </w:p>
    <w:p w14:paraId="5EA14C51" w14:textId="77777777" w:rsidR="009374E7" w:rsidRPr="00E76BE4" w:rsidRDefault="009374E7" w:rsidP="00154CD8">
      <w:pPr>
        <w:ind w:left="1440" w:hanging="720"/>
        <w:rPr>
          <w:rFonts w:ascii="Times New Roman" w:eastAsia="Times New Roman" w:hAnsi="Times New Roman" w:cs="Times New Roman"/>
          <w:color w:val="000000" w:themeColor="text1"/>
        </w:rPr>
      </w:pPr>
    </w:p>
    <w:p w14:paraId="6CF9AD7E" w14:textId="77777777" w:rsidR="009374E7" w:rsidRPr="00E76BE4" w:rsidRDefault="009374E7" w:rsidP="00154CD8">
      <w:pPr>
        <w:ind w:left="1440" w:hanging="720"/>
        <w:rPr>
          <w:rFonts w:ascii="Times New Roman" w:eastAsia="Times New Roman" w:hAnsi="Times New Roman" w:cs="Times New Roman"/>
          <w:color w:val="000000" w:themeColor="text1"/>
        </w:rPr>
      </w:pPr>
      <w:r w:rsidRPr="00E76BE4">
        <w:rPr>
          <w:rFonts w:ascii="Times New Roman" w:eastAsia="Times New Roman" w:hAnsi="Times New Roman" w:cs="Times New Roman"/>
          <w:color w:val="000000" w:themeColor="text1"/>
        </w:rPr>
        <w:t>Ta-Nehisi Coates, “Take Down the Confederate Flag—Now,” The Atlantic, June 18, 2015, https://www.theatlantic.com/politics/archive/2015/06/take-down-the-confederate-flag-now/396290/.</w:t>
      </w:r>
    </w:p>
    <w:p w14:paraId="4181B475" w14:textId="77777777" w:rsidR="007E49FB" w:rsidRPr="00E76BE4" w:rsidRDefault="007E49FB" w:rsidP="00154CD8">
      <w:pPr>
        <w:ind w:left="1440" w:hanging="720"/>
        <w:rPr>
          <w:rFonts w:ascii="Times New Roman" w:eastAsia="Times New Roman" w:hAnsi="Times New Roman" w:cs="Times New Roman"/>
          <w:color w:val="000000" w:themeColor="text1"/>
        </w:rPr>
      </w:pPr>
    </w:p>
    <w:p w14:paraId="27F4C5BF" w14:textId="77777777" w:rsidR="001A775C" w:rsidRPr="00E76BE4" w:rsidRDefault="001A775C" w:rsidP="00154CD8">
      <w:pPr>
        <w:ind w:left="1440" w:hanging="720"/>
        <w:rPr>
          <w:rFonts w:ascii="Times New Roman" w:hAnsi="Times New Roman" w:cs="Times New Roman"/>
          <w:color w:val="000000" w:themeColor="text1"/>
        </w:rPr>
      </w:pPr>
      <w:r w:rsidRPr="00E76BE4">
        <w:rPr>
          <w:rFonts w:ascii="Times New Roman" w:hAnsi="Times New Roman" w:cs="Times New Roman"/>
          <w:color w:val="000000" w:themeColor="text1"/>
        </w:rPr>
        <w:t xml:space="preserve">Cox, Karen L. Dixie’s Daughters: The United Daughters of the Confederacy and the Preservation of Confederate Culture. Gainesville: University Press of Florida, 2003. </w:t>
      </w:r>
    </w:p>
    <w:p w14:paraId="7452F0AC" w14:textId="77777777" w:rsidR="007E49FB" w:rsidRPr="00E76BE4" w:rsidRDefault="007E49FB" w:rsidP="00154CD8">
      <w:pPr>
        <w:ind w:left="1440" w:hanging="720"/>
        <w:rPr>
          <w:rFonts w:ascii="Times New Roman" w:hAnsi="Times New Roman" w:cs="Times New Roman"/>
          <w:color w:val="000000" w:themeColor="text1"/>
        </w:rPr>
      </w:pPr>
    </w:p>
    <w:p w14:paraId="2CE7F0D8" w14:textId="77777777" w:rsidR="009374E7" w:rsidRPr="00E76BE4" w:rsidRDefault="007E49FB" w:rsidP="00154CD8">
      <w:pPr>
        <w:autoSpaceDE w:val="0"/>
        <w:autoSpaceDN w:val="0"/>
        <w:adjustRightInd w:val="0"/>
        <w:spacing w:after="240"/>
        <w:ind w:left="1440" w:hanging="720"/>
        <w:rPr>
          <w:rFonts w:ascii="Times New Roman" w:hAnsi="Times New Roman" w:cs="Times New Roman"/>
          <w:color w:val="000000"/>
        </w:rPr>
      </w:pPr>
      <w:r w:rsidRPr="00E76BE4">
        <w:rPr>
          <w:rFonts w:ascii="Times New Roman" w:hAnsi="Times New Roman" w:cs="Times New Roman"/>
          <w:color w:val="000000"/>
        </w:rPr>
        <w:t xml:space="preserve">Cox, Karen. Dreaming of Dixie: How the South was Created in American Popular Culture. Chapel Hill, North Carolina: The University of Chapel Hill Press, 2011. </w:t>
      </w:r>
    </w:p>
    <w:p w14:paraId="590F59C5" w14:textId="77777777" w:rsidR="007E49FB" w:rsidRPr="00E76BE4" w:rsidRDefault="007E49FB" w:rsidP="00154CD8">
      <w:pPr>
        <w:ind w:left="1440" w:hanging="720"/>
        <w:rPr>
          <w:rFonts w:ascii="Times New Roman" w:hAnsi="Times New Roman" w:cs="Times New Roman"/>
          <w:color w:val="000000" w:themeColor="text1"/>
        </w:rPr>
      </w:pPr>
      <w:r w:rsidRPr="00E76BE4">
        <w:rPr>
          <w:rFonts w:ascii="Times New Roman" w:hAnsi="Times New Roman" w:cs="Times New Roman"/>
          <w:color w:val="000000" w:themeColor="text1"/>
        </w:rPr>
        <w:t xml:space="preserve">Jessica Deane, “‘Glory Stands Beside Our Grief’: The Maryland Division of the United Daughters of the Confederacy’s Commemoration and Memorial Efforts in Baltimore” (University of Maryland, Baltimore County, 2015). </w:t>
      </w:r>
    </w:p>
    <w:p w14:paraId="3CF3C976" w14:textId="77777777" w:rsidR="007E49FB" w:rsidRPr="00E76BE4" w:rsidRDefault="007E49FB" w:rsidP="00154CD8">
      <w:pPr>
        <w:ind w:left="1440" w:hanging="720"/>
        <w:rPr>
          <w:rFonts w:ascii="Times New Roman" w:hAnsi="Times New Roman" w:cs="Times New Roman"/>
          <w:color w:val="000000" w:themeColor="text1"/>
        </w:rPr>
      </w:pPr>
    </w:p>
    <w:p w14:paraId="6F84871C" w14:textId="77777777" w:rsidR="001A775C" w:rsidRPr="00E76BE4" w:rsidRDefault="007E49FB" w:rsidP="00154CD8">
      <w:pPr>
        <w:ind w:left="1440" w:hanging="720"/>
        <w:rPr>
          <w:rFonts w:ascii="Times New Roman" w:hAnsi="Times New Roman" w:cs="Times New Roman"/>
          <w:color w:val="000000" w:themeColor="text1"/>
        </w:rPr>
      </w:pPr>
      <w:r w:rsidRPr="00E76BE4">
        <w:rPr>
          <w:rFonts w:ascii="Times New Roman" w:hAnsi="Times New Roman" w:cs="Times New Roman"/>
          <w:color w:val="000000" w:themeColor="text1"/>
        </w:rPr>
        <w:t xml:space="preserve">Gaines M. Foster, Ghosts of the Confederacy: Defeat, the Lost Cause, and the Emergence of the New South, 1865 to 1913 (New York Oxford: Oxford University Press, 1988), </w:t>
      </w:r>
      <w:hyperlink r:id="rId10" w:history="1">
        <w:r w:rsidRPr="00E76BE4">
          <w:rPr>
            <w:rStyle w:val="Hyperlink"/>
            <w:rFonts w:ascii="Times New Roman" w:hAnsi="Times New Roman" w:cs="Times New Roman"/>
          </w:rPr>
          <w:t>https://catalyst.library.jhu.edu/catalog/bib_1944778</w:t>
        </w:r>
      </w:hyperlink>
      <w:r w:rsidRPr="00E76BE4">
        <w:rPr>
          <w:rFonts w:ascii="Times New Roman" w:hAnsi="Times New Roman" w:cs="Times New Roman"/>
          <w:color w:val="000000" w:themeColor="text1"/>
        </w:rPr>
        <w:t>.</w:t>
      </w:r>
    </w:p>
    <w:p w14:paraId="4A4035CE" w14:textId="77777777" w:rsidR="009374E7" w:rsidRPr="00E76BE4" w:rsidRDefault="009374E7" w:rsidP="00154CD8">
      <w:pPr>
        <w:ind w:left="1440" w:hanging="720"/>
        <w:rPr>
          <w:rFonts w:ascii="Times New Roman" w:hAnsi="Times New Roman" w:cs="Times New Roman"/>
          <w:color w:val="000000" w:themeColor="text1"/>
        </w:rPr>
      </w:pPr>
    </w:p>
    <w:p w14:paraId="1C5D0AC3" w14:textId="77777777" w:rsidR="007E49FB" w:rsidRPr="00E76BE4" w:rsidRDefault="009374E7" w:rsidP="00154CD8">
      <w:pPr>
        <w:ind w:left="1440" w:hanging="720"/>
        <w:rPr>
          <w:rFonts w:ascii="Times New Roman" w:hAnsi="Times New Roman" w:cs="Times New Roman"/>
          <w:color w:val="000000" w:themeColor="text1"/>
        </w:rPr>
      </w:pPr>
      <w:r w:rsidRPr="00E76BE4">
        <w:rPr>
          <w:rFonts w:ascii="Times New Roman" w:hAnsi="Times New Roman" w:cs="Times New Roman"/>
          <w:color w:val="000000" w:themeColor="text1"/>
        </w:rPr>
        <w:t xml:space="preserve">David A. Graham, “The Stubborn Persistence of Confederate Monuments,” The Atlantic, April 26, 2016, </w:t>
      </w:r>
      <w:hyperlink r:id="rId11" w:history="1">
        <w:r w:rsidRPr="00E76BE4">
          <w:rPr>
            <w:rStyle w:val="Hyperlink"/>
            <w:rFonts w:ascii="Times New Roman" w:hAnsi="Times New Roman" w:cs="Times New Roman"/>
          </w:rPr>
          <w:t>https://www.theatlantic.com/politics/archive/2016/04/the-stubborn-persistence-of-confederate-monuments/479751/</w:t>
        </w:r>
      </w:hyperlink>
      <w:r w:rsidRPr="00E76BE4">
        <w:rPr>
          <w:rFonts w:ascii="Times New Roman" w:hAnsi="Times New Roman" w:cs="Times New Roman"/>
          <w:color w:val="000000" w:themeColor="text1"/>
        </w:rPr>
        <w:t>.</w:t>
      </w:r>
    </w:p>
    <w:p w14:paraId="38729609" w14:textId="77777777" w:rsidR="009374E7" w:rsidRPr="00E76BE4" w:rsidRDefault="009374E7" w:rsidP="00154CD8">
      <w:pPr>
        <w:ind w:left="1440" w:hanging="720"/>
        <w:rPr>
          <w:rFonts w:ascii="Times New Roman" w:hAnsi="Times New Roman" w:cs="Times New Roman"/>
          <w:color w:val="000000" w:themeColor="text1"/>
        </w:rPr>
      </w:pPr>
    </w:p>
    <w:p w14:paraId="1EF29DC8" w14:textId="77777777" w:rsidR="009374E7" w:rsidRPr="00E76BE4" w:rsidRDefault="009374E7" w:rsidP="00154CD8">
      <w:pPr>
        <w:ind w:left="1440" w:hanging="720"/>
        <w:rPr>
          <w:rFonts w:ascii="Times New Roman" w:hAnsi="Times New Roman" w:cs="Times New Roman"/>
          <w:color w:val="000000" w:themeColor="text1"/>
        </w:rPr>
      </w:pPr>
      <w:r w:rsidRPr="00E76BE4">
        <w:rPr>
          <w:rFonts w:ascii="Times New Roman" w:hAnsi="Times New Roman" w:cs="Times New Roman"/>
          <w:color w:val="000000" w:themeColor="text1"/>
        </w:rPr>
        <w:t xml:space="preserve">David A. Graham, “Where Will the Removal of Confederate Monuments Stop?,” The Atlantic, June 28, 2017, </w:t>
      </w:r>
      <w:hyperlink r:id="rId12" w:history="1">
        <w:r w:rsidRPr="00E76BE4">
          <w:rPr>
            <w:rStyle w:val="Hyperlink"/>
            <w:rFonts w:ascii="Times New Roman" w:hAnsi="Times New Roman" w:cs="Times New Roman"/>
          </w:rPr>
          <w:t>https://www.theatlantic.com/politics/archive/2017/06/where-will-the-removal-of-confederate-monuments-stop/532125/</w:t>
        </w:r>
      </w:hyperlink>
      <w:r w:rsidRPr="00E76BE4">
        <w:rPr>
          <w:rFonts w:ascii="Times New Roman" w:hAnsi="Times New Roman" w:cs="Times New Roman"/>
          <w:color w:val="000000" w:themeColor="text1"/>
        </w:rPr>
        <w:t xml:space="preserve">. </w:t>
      </w:r>
    </w:p>
    <w:p w14:paraId="5C9BB235" w14:textId="77777777" w:rsidR="001A775C" w:rsidRPr="00E76BE4" w:rsidRDefault="007E49FB" w:rsidP="00154CD8">
      <w:pPr>
        <w:autoSpaceDE w:val="0"/>
        <w:autoSpaceDN w:val="0"/>
        <w:adjustRightInd w:val="0"/>
        <w:spacing w:after="240"/>
        <w:ind w:left="1440" w:hanging="720"/>
        <w:rPr>
          <w:rFonts w:ascii="Times New Roman" w:hAnsi="Times New Roman" w:cs="Times New Roman"/>
          <w:color w:val="000000"/>
        </w:rPr>
      </w:pPr>
      <w:r w:rsidRPr="00E76BE4">
        <w:rPr>
          <w:rFonts w:ascii="Times New Roman" w:hAnsi="Times New Roman" w:cs="Times New Roman"/>
          <w:color w:val="000000"/>
        </w:rPr>
        <w:t xml:space="preserve">Kelly, Cindy. Outdoor Sculpture in Baltimore: A Historical Guide to Public Art in the Monumental City. Baltimore, MD: Johns Hopkins University Press, 2011. </w:t>
      </w:r>
    </w:p>
    <w:p w14:paraId="5C109011" w14:textId="77777777" w:rsidR="007E49FB" w:rsidRPr="00E76BE4" w:rsidRDefault="009374E7" w:rsidP="00154CD8">
      <w:pPr>
        <w:ind w:left="1440" w:hanging="720"/>
        <w:rPr>
          <w:rFonts w:ascii="Times New Roman" w:hAnsi="Times New Roman" w:cs="Times New Roman"/>
          <w:color w:val="000000" w:themeColor="text1"/>
        </w:rPr>
      </w:pPr>
      <w:r w:rsidRPr="00E76BE4">
        <w:rPr>
          <w:rFonts w:ascii="Times New Roman" w:hAnsi="Times New Roman" w:cs="Times New Roman"/>
          <w:color w:val="000000" w:themeColor="text1"/>
        </w:rPr>
        <w:t xml:space="preserve">Harold R. </w:t>
      </w:r>
      <w:proofErr w:type="spellStart"/>
      <w:r w:rsidR="007E49FB" w:rsidRPr="00E76BE4">
        <w:rPr>
          <w:rFonts w:ascii="Times New Roman" w:hAnsi="Times New Roman" w:cs="Times New Roman"/>
          <w:color w:val="000000" w:themeColor="text1"/>
        </w:rPr>
        <w:t>Manakee</w:t>
      </w:r>
      <w:proofErr w:type="spellEnd"/>
      <w:r w:rsidR="007E49FB" w:rsidRPr="00E76BE4">
        <w:rPr>
          <w:rFonts w:ascii="Times New Roman" w:hAnsi="Times New Roman" w:cs="Times New Roman"/>
          <w:color w:val="000000" w:themeColor="text1"/>
        </w:rPr>
        <w:t>, Maryland in the Civil War (Baltimore: Maryland Historical Society, 1961)</w:t>
      </w:r>
    </w:p>
    <w:p w14:paraId="0273BCD6" w14:textId="77777777" w:rsidR="007E49FB" w:rsidRPr="00E76BE4" w:rsidRDefault="007E49FB" w:rsidP="00154CD8">
      <w:pPr>
        <w:ind w:left="1440" w:hanging="720"/>
        <w:rPr>
          <w:rFonts w:ascii="Times New Roman" w:hAnsi="Times New Roman" w:cs="Times New Roman"/>
          <w:color w:val="000000" w:themeColor="text1"/>
        </w:rPr>
      </w:pPr>
    </w:p>
    <w:p w14:paraId="2D201D5C" w14:textId="77777777" w:rsidR="007E49FB" w:rsidRPr="00E76BE4" w:rsidRDefault="007E49FB" w:rsidP="00154CD8">
      <w:pPr>
        <w:ind w:left="1440" w:hanging="720"/>
        <w:rPr>
          <w:rFonts w:ascii="Times New Roman" w:hAnsi="Times New Roman" w:cs="Times New Roman"/>
          <w:color w:val="000000" w:themeColor="text1"/>
        </w:rPr>
      </w:pPr>
      <w:r w:rsidRPr="00E76BE4">
        <w:rPr>
          <w:rFonts w:ascii="Times New Roman" w:hAnsi="Times New Roman" w:cs="Times New Roman"/>
          <w:color w:val="000000" w:themeColor="text1"/>
        </w:rPr>
        <w:t xml:space="preserve">Marshall, </w:t>
      </w:r>
      <w:r w:rsidR="009374E7" w:rsidRPr="00E76BE4">
        <w:rPr>
          <w:rFonts w:ascii="Times New Roman" w:hAnsi="Times New Roman" w:cs="Times New Roman"/>
          <w:color w:val="000000" w:themeColor="text1"/>
        </w:rPr>
        <w:t xml:space="preserve">Anne E. </w:t>
      </w:r>
      <w:r w:rsidRPr="00E76BE4">
        <w:rPr>
          <w:rFonts w:ascii="Times New Roman" w:hAnsi="Times New Roman" w:cs="Times New Roman"/>
          <w:color w:val="000000" w:themeColor="text1"/>
        </w:rPr>
        <w:t>Creating a Confederate Kentucky: The Lost Cause and Civil War Memory in a Border State (Chapel Hill: University of North Carolina Press, 2010)</w:t>
      </w:r>
    </w:p>
    <w:p w14:paraId="44130E11" w14:textId="77777777" w:rsidR="00861928" w:rsidRPr="00E76BE4" w:rsidRDefault="00861928" w:rsidP="00154CD8">
      <w:pPr>
        <w:ind w:left="1440" w:hanging="720"/>
        <w:rPr>
          <w:rFonts w:ascii="Times New Roman" w:hAnsi="Times New Roman" w:cs="Times New Roman"/>
          <w:color w:val="000000" w:themeColor="text1"/>
        </w:rPr>
      </w:pPr>
    </w:p>
    <w:p w14:paraId="2A0F8322" w14:textId="77777777" w:rsidR="007E49FB" w:rsidRPr="00E76BE4" w:rsidRDefault="00861928" w:rsidP="00154CD8">
      <w:pPr>
        <w:ind w:left="1440" w:hanging="720"/>
        <w:rPr>
          <w:rFonts w:ascii="Times New Roman" w:hAnsi="Times New Roman" w:cs="Times New Roman"/>
          <w:color w:val="000000" w:themeColor="text1"/>
        </w:rPr>
      </w:pPr>
      <w:r w:rsidRPr="00E76BE4">
        <w:rPr>
          <w:rFonts w:ascii="Times New Roman" w:hAnsi="Times New Roman" w:cs="Times New Roman"/>
          <w:color w:val="000000" w:themeColor="text1"/>
        </w:rPr>
        <w:t xml:space="preserve">Josh Marshall, “Some Thoughts on Public Memory,” Talking Points Memo (blog), August 14, 2017, </w:t>
      </w:r>
      <w:hyperlink r:id="rId13" w:history="1">
        <w:r w:rsidRPr="00E76BE4">
          <w:rPr>
            <w:rStyle w:val="Hyperlink"/>
            <w:rFonts w:ascii="Times New Roman" w:hAnsi="Times New Roman" w:cs="Times New Roman"/>
          </w:rPr>
          <w:t>https://talkingpointsmemo.com/edblog/some-thoughts-on-public-memory</w:t>
        </w:r>
      </w:hyperlink>
      <w:r w:rsidRPr="00E76BE4">
        <w:rPr>
          <w:rFonts w:ascii="Times New Roman" w:hAnsi="Times New Roman" w:cs="Times New Roman"/>
          <w:color w:val="000000" w:themeColor="text1"/>
        </w:rPr>
        <w:t>.</w:t>
      </w:r>
    </w:p>
    <w:p w14:paraId="30268AD7" w14:textId="77777777" w:rsidR="00861928" w:rsidRPr="00E76BE4" w:rsidRDefault="00861928" w:rsidP="00154CD8">
      <w:pPr>
        <w:ind w:left="1440" w:hanging="720"/>
        <w:rPr>
          <w:rFonts w:ascii="Times New Roman" w:hAnsi="Times New Roman" w:cs="Times New Roman"/>
          <w:color w:val="000000" w:themeColor="text1"/>
        </w:rPr>
      </w:pPr>
    </w:p>
    <w:p w14:paraId="51A92BA0" w14:textId="77777777" w:rsidR="00154CD8" w:rsidRPr="00E76BE4" w:rsidRDefault="001A775C" w:rsidP="00154CD8">
      <w:pPr>
        <w:ind w:left="1440" w:hanging="720"/>
        <w:rPr>
          <w:rFonts w:ascii="Times New Roman" w:hAnsi="Times New Roman" w:cs="Times New Roman"/>
          <w:color w:val="000000" w:themeColor="text1"/>
        </w:rPr>
      </w:pPr>
      <w:r w:rsidRPr="00E76BE4">
        <w:rPr>
          <w:rFonts w:ascii="Times New Roman" w:hAnsi="Times New Roman" w:cs="Times New Roman"/>
          <w:color w:val="000000" w:themeColor="text1"/>
        </w:rPr>
        <w:t>Mills, Cynthia, and Pamela Hemenway Simpson. 2003. Monuments to the lost cause: women, art, and the landscapes of southern memory. Knoxville: University of Tennessee Press.</w:t>
      </w:r>
    </w:p>
    <w:p w14:paraId="61FB8AF0" w14:textId="77777777" w:rsidR="00154CD8" w:rsidRPr="00E76BE4" w:rsidRDefault="00154CD8" w:rsidP="00154CD8">
      <w:pPr>
        <w:ind w:left="1440" w:hanging="720"/>
        <w:rPr>
          <w:rFonts w:ascii="Times New Roman" w:hAnsi="Times New Roman" w:cs="Times New Roman"/>
          <w:color w:val="000000" w:themeColor="text1"/>
        </w:rPr>
      </w:pPr>
    </w:p>
    <w:p w14:paraId="0A0E1606" w14:textId="77777777" w:rsidR="001A775C" w:rsidRPr="00E76BE4" w:rsidRDefault="007E49FB" w:rsidP="00154CD8">
      <w:pPr>
        <w:ind w:left="1440" w:hanging="720"/>
        <w:rPr>
          <w:rFonts w:ascii="Times New Roman" w:eastAsia="Times New Roman" w:hAnsi="Times New Roman" w:cs="Times New Roman"/>
          <w:color w:val="333333"/>
        </w:rPr>
      </w:pPr>
      <w:proofErr w:type="spellStart"/>
      <w:r w:rsidRPr="00E76BE4">
        <w:rPr>
          <w:rFonts w:ascii="Times New Roman" w:hAnsi="Times New Roman" w:cs="Times New Roman"/>
          <w:color w:val="000000" w:themeColor="text1"/>
        </w:rPr>
        <w:t>Mirzoeff</w:t>
      </w:r>
      <w:proofErr w:type="spellEnd"/>
      <w:r w:rsidRPr="00E76BE4">
        <w:rPr>
          <w:rFonts w:ascii="Times New Roman" w:hAnsi="Times New Roman" w:cs="Times New Roman"/>
          <w:color w:val="000000" w:themeColor="text1"/>
        </w:rPr>
        <w:t xml:space="preserve">, Nicholas. All Monuments Must Fall: A Syllabus. </w:t>
      </w:r>
      <w:r w:rsidRPr="00E76BE4">
        <w:rPr>
          <w:rFonts w:ascii="Times New Roman" w:eastAsia="Times New Roman" w:hAnsi="Times New Roman" w:cs="Times New Roman"/>
          <w:color w:val="333333"/>
        </w:rPr>
        <w:t>A crowd-sourced syllabus concerning statues, monuments and memorials in the wake of the events in Charlottesville VA in August 2017.</w:t>
      </w:r>
    </w:p>
    <w:p w14:paraId="596F88D2" w14:textId="77777777" w:rsidR="00154CD8" w:rsidRPr="00E76BE4" w:rsidRDefault="00154CD8" w:rsidP="00154CD8">
      <w:pPr>
        <w:ind w:left="1440" w:hanging="720"/>
        <w:rPr>
          <w:rFonts w:ascii="Times New Roman" w:hAnsi="Times New Roman" w:cs="Times New Roman"/>
          <w:color w:val="000000" w:themeColor="text1"/>
        </w:rPr>
      </w:pPr>
    </w:p>
    <w:p w14:paraId="26E0B350" w14:textId="77777777" w:rsidR="007E49FB" w:rsidRPr="00E76BE4" w:rsidRDefault="00861928" w:rsidP="00154CD8">
      <w:pPr>
        <w:adjustRightInd w:val="0"/>
        <w:spacing w:after="300"/>
        <w:ind w:left="1440" w:hanging="720"/>
        <w:rPr>
          <w:rFonts w:ascii="Times New Roman" w:eastAsia="Times New Roman" w:hAnsi="Times New Roman" w:cs="Times New Roman"/>
          <w:color w:val="333333"/>
        </w:rPr>
      </w:pPr>
      <w:proofErr w:type="spellStart"/>
      <w:r w:rsidRPr="00E76BE4">
        <w:rPr>
          <w:rFonts w:ascii="Times New Roman" w:eastAsia="Times New Roman" w:hAnsi="Times New Roman" w:cs="Times New Roman"/>
          <w:color w:val="333333"/>
        </w:rPr>
        <w:t>Mirzoeff</w:t>
      </w:r>
      <w:proofErr w:type="spellEnd"/>
      <w:r w:rsidRPr="00E76BE4">
        <w:rPr>
          <w:rFonts w:ascii="Times New Roman" w:eastAsia="Times New Roman" w:hAnsi="Times New Roman" w:cs="Times New Roman"/>
          <w:color w:val="333333"/>
        </w:rPr>
        <w:t>,</w:t>
      </w:r>
      <w:r w:rsidR="00154CD8" w:rsidRPr="00E76BE4">
        <w:rPr>
          <w:rFonts w:ascii="Times New Roman" w:eastAsia="Times New Roman" w:hAnsi="Times New Roman" w:cs="Times New Roman"/>
          <w:color w:val="333333"/>
        </w:rPr>
        <w:t xml:space="preserve"> Nicholas</w:t>
      </w:r>
      <w:r w:rsidRPr="00E76BE4">
        <w:rPr>
          <w:rFonts w:ascii="Times New Roman" w:eastAsia="Times New Roman" w:hAnsi="Times New Roman" w:cs="Times New Roman"/>
          <w:color w:val="333333"/>
        </w:rPr>
        <w:t xml:space="preserve"> “All </w:t>
      </w:r>
      <w:proofErr w:type="gramStart"/>
      <w:r w:rsidRPr="00E76BE4">
        <w:rPr>
          <w:rFonts w:ascii="Times New Roman" w:eastAsia="Times New Roman" w:hAnsi="Times New Roman" w:cs="Times New Roman"/>
          <w:color w:val="333333"/>
        </w:rPr>
        <w:t>The</w:t>
      </w:r>
      <w:proofErr w:type="gramEnd"/>
      <w:r w:rsidRPr="00E76BE4">
        <w:rPr>
          <w:rFonts w:ascii="Times New Roman" w:eastAsia="Times New Roman" w:hAnsi="Times New Roman" w:cs="Times New Roman"/>
          <w:color w:val="333333"/>
        </w:rPr>
        <w:t xml:space="preserve"> Monuments Must Fall #Charlottesville,” The Situation (blog), August 14, 2017, http://www.nicholasmirzoeff.com/bio/all-the-monuments-must-fall-charlottesville/.</w:t>
      </w:r>
    </w:p>
    <w:p w14:paraId="154BC16F" w14:textId="77777777" w:rsidR="009374E7" w:rsidRPr="00E76BE4" w:rsidRDefault="009374E7" w:rsidP="00154CD8">
      <w:pPr>
        <w:adjustRightInd w:val="0"/>
        <w:spacing w:after="300"/>
        <w:ind w:left="1440" w:hanging="720"/>
        <w:rPr>
          <w:rFonts w:ascii="Times New Roman" w:eastAsia="Times New Roman" w:hAnsi="Times New Roman" w:cs="Times New Roman"/>
          <w:color w:val="333333"/>
        </w:rPr>
      </w:pPr>
      <w:r w:rsidRPr="00E76BE4">
        <w:rPr>
          <w:rFonts w:ascii="Times New Roman" w:eastAsia="Times New Roman" w:hAnsi="Times New Roman" w:cs="Times New Roman"/>
          <w:color w:val="333333"/>
        </w:rPr>
        <w:t>Nelson, Megan Kate. “Historians Take on White Supremacist Memorials: A Round-Up,” HISTORISTA (blog), August 20, 2017, http://www.megankatenelson.com/historians-take-on-white-supremacist-memorials-a-round-up/.</w:t>
      </w:r>
    </w:p>
    <w:p w14:paraId="164869BD" w14:textId="77777777" w:rsidR="007E49FB" w:rsidRPr="00E76BE4" w:rsidRDefault="007E49FB" w:rsidP="00154CD8">
      <w:pPr>
        <w:adjustRightInd w:val="0"/>
        <w:spacing w:after="300"/>
        <w:ind w:left="1440" w:hanging="720"/>
        <w:rPr>
          <w:rFonts w:ascii="Times New Roman" w:eastAsia="Times New Roman" w:hAnsi="Times New Roman" w:cs="Times New Roman"/>
          <w:color w:val="333333"/>
        </w:rPr>
      </w:pPr>
      <w:r w:rsidRPr="00E76BE4">
        <w:rPr>
          <w:rFonts w:ascii="Times New Roman" w:eastAsia="Times New Roman" w:hAnsi="Times New Roman" w:cs="Times New Roman"/>
          <w:color w:val="333333"/>
        </w:rPr>
        <w:t xml:space="preserve">Bree Newsome, “Opinion | Go Ahead, Topple the Monuments to the Confederacy. All of Them.,” Washington Post, August 18, 2017, sec. Opinions, </w:t>
      </w:r>
      <w:hyperlink r:id="rId14" w:history="1">
        <w:r w:rsidR="009374E7" w:rsidRPr="00E76BE4">
          <w:rPr>
            <w:rStyle w:val="Hyperlink"/>
            <w:rFonts w:ascii="Times New Roman" w:eastAsia="Times New Roman" w:hAnsi="Times New Roman" w:cs="Times New Roman"/>
          </w:rPr>
          <w:t>https://www.washingtonpost.com/opinions/go-ahead-topple-the-monuments-to-the-confederacy-all-of-them/2017/08/18/6b54c658-8427-11e7-ab27-1a21a8e006ab_story.html</w:t>
        </w:r>
      </w:hyperlink>
      <w:r w:rsidRPr="00E76BE4">
        <w:rPr>
          <w:rFonts w:ascii="Times New Roman" w:eastAsia="Times New Roman" w:hAnsi="Times New Roman" w:cs="Times New Roman"/>
          <w:color w:val="333333"/>
        </w:rPr>
        <w:t>.</w:t>
      </w:r>
      <w:r w:rsidR="009374E7" w:rsidRPr="00E76BE4">
        <w:rPr>
          <w:rFonts w:ascii="Times New Roman" w:eastAsia="Times New Roman" w:hAnsi="Times New Roman" w:cs="Times New Roman"/>
          <w:color w:val="333333"/>
        </w:rPr>
        <w:t xml:space="preserve"> </w:t>
      </w:r>
    </w:p>
    <w:p w14:paraId="730D23CA" w14:textId="77777777" w:rsidR="001A775C" w:rsidRPr="00E76BE4" w:rsidRDefault="001A775C" w:rsidP="00154CD8">
      <w:pPr>
        <w:adjustRightInd w:val="0"/>
        <w:ind w:left="1440" w:hanging="720"/>
        <w:rPr>
          <w:rFonts w:ascii="Times New Roman" w:hAnsi="Times New Roman" w:cs="Times New Roman"/>
          <w:color w:val="000000" w:themeColor="text1"/>
        </w:rPr>
      </w:pPr>
      <w:r w:rsidRPr="00E76BE4">
        <w:rPr>
          <w:rFonts w:ascii="Times New Roman" w:hAnsi="Times New Roman" w:cs="Times New Roman"/>
          <w:color w:val="000000" w:themeColor="text1"/>
        </w:rPr>
        <w:t>Savage, Kirk. Standing Soldiers, Kneeling Slaves: Race, War, and Monument in Nineteenth-Century America. Princeton: Princeton University Press, 2017.</w:t>
      </w:r>
    </w:p>
    <w:p w14:paraId="5A22FC0F" w14:textId="77777777" w:rsidR="00154CD8" w:rsidRPr="00E76BE4" w:rsidRDefault="00154CD8" w:rsidP="00154CD8">
      <w:pPr>
        <w:rPr>
          <w:rFonts w:ascii="Times New Roman" w:hAnsi="Times New Roman" w:cs="Times New Roman"/>
          <w:color w:val="000000" w:themeColor="text1"/>
        </w:rPr>
      </w:pPr>
    </w:p>
    <w:p w14:paraId="0B2CB913" w14:textId="77777777" w:rsidR="007E49FB" w:rsidRPr="00E76BE4" w:rsidRDefault="007E49FB" w:rsidP="00154CD8">
      <w:pPr>
        <w:ind w:left="720"/>
        <w:rPr>
          <w:rFonts w:ascii="Times New Roman" w:hAnsi="Times New Roman" w:cs="Times New Roman"/>
          <w:color w:val="000000" w:themeColor="text1"/>
        </w:rPr>
      </w:pPr>
      <w:proofErr w:type="spellStart"/>
      <w:r w:rsidRPr="00E76BE4">
        <w:rPr>
          <w:rFonts w:ascii="Times New Roman" w:hAnsi="Times New Roman" w:cs="Times New Roman"/>
          <w:color w:val="000000" w:themeColor="text1"/>
        </w:rPr>
        <w:t>Shackel</w:t>
      </w:r>
      <w:proofErr w:type="spellEnd"/>
      <w:r w:rsidRPr="00E76BE4">
        <w:rPr>
          <w:rFonts w:ascii="Times New Roman" w:hAnsi="Times New Roman" w:cs="Times New Roman"/>
          <w:color w:val="000000" w:themeColor="text1"/>
        </w:rPr>
        <w:t xml:space="preserve">, Paul A. Myth, Memory, and the Making of the American Landscape. </w:t>
      </w:r>
      <w:r w:rsidR="00154CD8" w:rsidRPr="00E76BE4">
        <w:rPr>
          <w:rFonts w:ascii="Times New Roman" w:hAnsi="Times New Roman" w:cs="Times New Roman"/>
          <w:color w:val="000000" w:themeColor="text1"/>
        </w:rPr>
        <w:tab/>
      </w:r>
      <w:r w:rsidRPr="00E76BE4">
        <w:rPr>
          <w:rFonts w:ascii="Times New Roman" w:hAnsi="Times New Roman" w:cs="Times New Roman"/>
          <w:color w:val="000000" w:themeColor="text1"/>
        </w:rPr>
        <w:t>Gainesville: University Press of Florida, 2001</w:t>
      </w:r>
    </w:p>
    <w:p w14:paraId="4DC4B769" w14:textId="77777777" w:rsidR="009374E7" w:rsidRPr="00E76BE4" w:rsidRDefault="009374E7" w:rsidP="00154CD8">
      <w:pPr>
        <w:ind w:left="1440" w:hanging="720"/>
        <w:rPr>
          <w:rFonts w:ascii="Times New Roman" w:hAnsi="Times New Roman" w:cs="Times New Roman"/>
          <w:color w:val="000000" w:themeColor="text1"/>
        </w:rPr>
      </w:pPr>
    </w:p>
    <w:p w14:paraId="0EBD291D" w14:textId="77777777" w:rsidR="009374E7" w:rsidRPr="00E76BE4" w:rsidRDefault="009374E7" w:rsidP="00154CD8">
      <w:pPr>
        <w:ind w:firstLine="720"/>
        <w:rPr>
          <w:rFonts w:ascii="Times New Roman" w:hAnsi="Times New Roman" w:cs="Times New Roman"/>
          <w:color w:val="000000" w:themeColor="text1"/>
        </w:rPr>
      </w:pPr>
      <w:r w:rsidRPr="00E76BE4">
        <w:rPr>
          <w:rFonts w:ascii="Times New Roman" w:hAnsi="Times New Roman" w:cs="Times New Roman"/>
          <w:color w:val="000000" w:themeColor="text1"/>
        </w:rPr>
        <w:t xml:space="preserve">“[Easy Chair] | The Monument Wars, by Rebecca Solnit | Harper’s Magazine,” accessed </w:t>
      </w:r>
      <w:r w:rsidR="00154CD8" w:rsidRPr="00E76BE4">
        <w:rPr>
          <w:rFonts w:ascii="Times New Roman" w:hAnsi="Times New Roman" w:cs="Times New Roman"/>
          <w:color w:val="000000" w:themeColor="text1"/>
        </w:rPr>
        <w:tab/>
      </w:r>
      <w:r w:rsidR="00154CD8" w:rsidRPr="00E76BE4">
        <w:rPr>
          <w:rFonts w:ascii="Times New Roman" w:hAnsi="Times New Roman" w:cs="Times New Roman"/>
          <w:color w:val="000000" w:themeColor="text1"/>
        </w:rPr>
        <w:tab/>
      </w:r>
      <w:r w:rsidR="00154CD8" w:rsidRPr="00E76BE4">
        <w:rPr>
          <w:rFonts w:ascii="Times New Roman" w:hAnsi="Times New Roman" w:cs="Times New Roman"/>
          <w:color w:val="000000" w:themeColor="text1"/>
        </w:rPr>
        <w:tab/>
      </w:r>
      <w:r w:rsidRPr="00E76BE4">
        <w:rPr>
          <w:rFonts w:ascii="Times New Roman" w:hAnsi="Times New Roman" w:cs="Times New Roman"/>
          <w:color w:val="000000" w:themeColor="text1"/>
        </w:rPr>
        <w:t>April 4, 2018, https://harpers.org/archive/2017/01/the-monument-wars/?single=1.</w:t>
      </w:r>
    </w:p>
    <w:p w14:paraId="09DEFB94" w14:textId="77777777" w:rsidR="007E49FB" w:rsidRPr="00E76BE4" w:rsidRDefault="007E49FB" w:rsidP="00154CD8">
      <w:pPr>
        <w:ind w:left="1440" w:hanging="720"/>
        <w:rPr>
          <w:rFonts w:ascii="Times New Roman" w:hAnsi="Times New Roman" w:cs="Times New Roman"/>
          <w:color w:val="000000" w:themeColor="text1"/>
        </w:rPr>
      </w:pPr>
    </w:p>
    <w:p w14:paraId="4A661F87" w14:textId="77777777" w:rsidR="007E49FB" w:rsidRPr="00E76BE4" w:rsidRDefault="00154CD8" w:rsidP="00154CD8">
      <w:pPr>
        <w:rPr>
          <w:rFonts w:ascii="Times New Roman" w:hAnsi="Times New Roman" w:cs="Times New Roman"/>
          <w:color w:val="000000" w:themeColor="text1"/>
        </w:rPr>
      </w:pPr>
      <w:r w:rsidRPr="00E76BE4">
        <w:rPr>
          <w:rFonts w:ascii="Times New Roman" w:hAnsi="Times New Roman" w:cs="Times New Roman"/>
          <w:color w:val="000000" w:themeColor="text1"/>
        </w:rPr>
        <w:tab/>
      </w:r>
      <w:r w:rsidR="007E49FB" w:rsidRPr="00E76BE4">
        <w:rPr>
          <w:rFonts w:ascii="Times New Roman" w:hAnsi="Times New Roman" w:cs="Times New Roman"/>
          <w:color w:val="000000" w:themeColor="text1"/>
        </w:rPr>
        <w:t>Daniel Carroll Too</w:t>
      </w:r>
      <w:r w:rsidRPr="00E76BE4">
        <w:rPr>
          <w:rFonts w:ascii="Times New Roman" w:hAnsi="Times New Roman" w:cs="Times New Roman"/>
          <w:color w:val="000000" w:themeColor="text1"/>
        </w:rPr>
        <w:t xml:space="preserve">mey, The Civil War in Maryland </w:t>
      </w:r>
      <w:r w:rsidR="007E49FB" w:rsidRPr="00E76BE4">
        <w:rPr>
          <w:rFonts w:ascii="Times New Roman" w:hAnsi="Times New Roman" w:cs="Times New Roman"/>
          <w:color w:val="000000" w:themeColor="text1"/>
        </w:rPr>
        <w:t xml:space="preserve">Baltimore, Md: Toomey Press, </w:t>
      </w:r>
      <w:r w:rsidRPr="00E76BE4">
        <w:rPr>
          <w:rFonts w:ascii="Times New Roman" w:hAnsi="Times New Roman" w:cs="Times New Roman"/>
          <w:color w:val="000000" w:themeColor="text1"/>
        </w:rPr>
        <w:tab/>
      </w:r>
      <w:r w:rsidRPr="00E76BE4">
        <w:rPr>
          <w:rFonts w:ascii="Times New Roman" w:hAnsi="Times New Roman" w:cs="Times New Roman"/>
          <w:color w:val="000000" w:themeColor="text1"/>
        </w:rPr>
        <w:tab/>
      </w:r>
      <w:r w:rsidRPr="00E76BE4">
        <w:rPr>
          <w:rFonts w:ascii="Times New Roman" w:hAnsi="Times New Roman" w:cs="Times New Roman"/>
          <w:color w:val="000000" w:themeColor="text1"/>
        </w:rPr>
        <w:tab/>
        <w:t>1983</w:t>
      </w:r>
    </w:p>
    <w:p w14:paraId="4AD451D0" w14:textId="77777777" w:rsidR="007E49FB" w:rsidRPr="00E76BE4" w:rsidRDefault="007E49FB" w:rsidP="00154CD8">
      <w:pPr>
        <w:ind w:left="1440" w:hanging="720"/>
        <w:rPr>
          <w:rFonts w:ascii="Times New Roman" w:hAnsi="Times New Roman" w:cs="Times New Roman"/>
          <w:color w:val="000000" w:themeColor="text1"/>
        </w:rPr>
      </w:pPr>
    </w:p>
    <w:p w14:paraId="4E537540" w14:textId="77777777" w:rsidR="00154CD8" w:rsidRPr="00E76BE4" w:rsidRDefault="001A775C" w:rsidP="00154CD8">
      <w:pPr>
        <w:ind w:left="1440" w:hanging="720"/>
        <w:rPr>
          <w:rFonts w:ascii="Times New Roman" w:hAnsi="Times New Roman" w:cs="Times New Roman"/>
          <w:color w:val="000000" w:themeColor="text1"/>
        </w:rPr>
      </w:pPr>
      <w:proofErr w:type="spellStart"/>
      <w:r w:rsidRPr="00E76BE4">
        <w:rPr>
          <w:rFonts w:ascii="Times New Roman" w:hAnsi="Times New Roman" w:cs="Times New Roman"/>
          <w:color w:val="000000" w:themeColor="text1"/>
        </w:rPr>
        <w:t>Trouillot</w:t>
      </w:r>
      <w:proofErr w:type="spellEnd"/>
      <w:r w:rsidRPr="00E76BE4">
        <w:rPr>
          <w:rFonts w:ascii="Times New Roman" w:hAnsi="Times New Roman" w:cs="Times New Roman"/>
          <w:color w:val="000000" w:themeColor="text1"/>
        </w:rPr>
        <w:t>, Michel-</w:t>
      </w:r>
      <w:proofErr w:type="spellStart"/>
      <w:r w:rsidRPr="00E76BE4">
        <w:rPr>
          <w:rFonts w:ascii="Times New Roman" w:hAnsi="Times New Roman" w:cs="Times New Roman"/>
          <w:color w:val="000000" w:themeColor="text1"/>
        </w:rPr>
        <w:t>Rolph</w:t>
      </w:r>
      <w:proofErr w:type="spellEnd"/>
      <w:r w:rsidRPr="00E76BE4">
        <w:rPr>
          <w:rFonts w:ascii="Times New Roman" w:hAnsi="Times New Roman" w:cs="Times New Roman"/>
          <w:color w:val="000000" w:themeColor="text1"/>
        </w:rPr>
        <w:t>. 1995. Silencing the past: power and the production of history. Boston, Mass: Beacon Press.</w:t>
      </w:r>
    </w:p>
    <w:p w14:paraId="72C5E62C" w14:textId="77777777" w:rsidR="00154CD8" w:rsidRPr="00E76BE4" w:rsidRDefault="00154CD8" w:rsidP="00154CD8">
      <w:pPr>
        <w:ind w:left="1440" w:hanging="720"/>
        <w:rPr>
          <w:rFonts w:ascii="Times New Roman" w:hAnsi="Times New Roman" w:cs="Times New Roman"/>
          <w:color w:val="000000" w:themeColor="text1"/>
        </w:rPr>
      </w:pPr>
    </w:p>
    <w:p w14:paraId="2D1C2297" w14:textId="77777777" w:rsidR="00154CD8" w:rsidRPr="00E76BE4" w:rsidRDefault="00154CD8" w:rsidP="00154CD8">
      <w:pPr>
        <w:ind w:left="1440" w:hanging="720"/>
        <w:rPr>
          <w:rFonts w:ascii="Times New Roman" w:hAnsi="Times New Roman" w:cs="Times New Roman"/>
          <w:color w:val="000000" w:themeColor="text1"/>
        </w:rPr>
      </w:pPr>
      <w:r w:rsidRPr="00E76BE4">
        <w:rPr>
          <w:rFonts w:ascii="Times New Roman" w:hAnsi="Times New Roman" w:cs="Times New Roman"/>
          <w:color w:val="000000" w:themeColor="text1"/>
        </w:rPr>
        <w:t xml:space="preserve">Upton, Dell. “Confederate Monuments and Civic Values in the Wake of Charlottesville,” accessed April 4, 2018, </w:t>
      </w:r>
      <w:hyperlink r:id="rId15" w:history="1">
        <w:r w:rsidRPr="00E76BE4">
          <w:rPr>
            <w:rStyle w:val="Hyperlink"/>
            <w:rFonts w:ascii="Times New Roman" w:hAnsi="Times New Roman" w:cs="Times New Roman"/>
          </w:rPr>
          <w:t>http://www.sah.org/publications-and-research/sah-blog/sah-blog/2017/09/13/confederate-monuments-and-civic-values-in-the-wake-of-charlottesville</w:t>
        </w:r>
      </w:hyperlink>
      <w:r w:rsidRPr="00E76BE4">
        <w:rPr>
          <w:rFonts w:ascii="Times New Roman" w:hAnsi="Times New Roman" w:cs="Times New Roman"/>
          <w:color w:val="000000" w:themeColor="text1"/>
        </w:rPr>
        <w:t>.</w:t>
      </w:r>
    </w:p>
    <w:p w14:paraId="2B67D765" w14:textId="77777777" w:rsidR="00154CD8" w:rsidRPr="00E76BE4" w:rsidRDefault="00154CD8" w:rsidP="00154CD8">
      <w:pPr>
        <w:ind w:left="1440" w:hanging="720"/>
        <w:rPr>
          <w:rFonts w:ascii="Times New Roman" w:hAnsi="Times New Roman" w:cs="Times New Roman"/>
          <w:color w:val="000000" w:themeColor="text1"/>
        </w:rPr>
      </w:pPr>
    </w:p>
    <w:p w14:paraId="49BEFDAE" w14:textId="77777777" w:rsidR="00154CD8" w:rsidRPr="00E76BE4" w:rsidRDefault="007E49FB" w:rsidP="00154CD8">
      <w:pPr>
        <w:ind w:left="1440" w:hanging="720"/>
        <w:rPr>
          <w:rFonts w:ascii="Times New Roman" w:hAnsi="Times New Roman" w:cs="Times New Roman"/>
          <w:color w:val="000000" w:themeColor="text1"/>
        </w:rPr>
      </w:pPr>
      <w:proofErr w:type="spellStart"/>
      <w:r w:rsidRPr="00E76BE4">
        <w:rPr>
          <w:rFonts w:ascii="Times New Roman" w:hAnsi="Times New Roman" w:cs="Times New Roman"/>
          <w:color w:val="000000" w:themeColor="text1"/>
        </w:rPr>
        <w:t>Walkowitz</w:t>
      </w:r>
      <w:proofErr w:type="spellEnd"/>
      <w:r w:rsidRPr="00E76BE4">
        <w:rPr>
          <w:rFonts w:ascii="Times New Roman" w:hAnsi="Times New Roman" w:cs="Times New Roman"/>
          <w:color w:val="000000" w:themeColor="text1"/>
        </w:rPr>
        <w:t>, Daniel J. and Lisa Maya, Contested Histories in Public Space: Memory, Race, and Nation (Durham, [NC]: Duke University Press, 2009).</w:t>
      </w:r>
    </w:p>
    <w:p w14:paraId="3F16DAB2" w14:textId="77777777" w:rsidR="00154CD8" w:rsidRPr="00E76BE4" w:rsidRDefault="00154CD8" w:rsidP="00154CD8">
      <w:pPr>
        <w:ind w:left="1440" w:hanging="720"/>
        <w:rPr>
          <w:rFonts w:ascii="Times New Roman" w:hAnsi="Times New Roman" w:cs="Times New Roman"/>
          <w:color w:val="000000" w:themeColor="text1"/>
        </w:rPr>
      </w:pPr>
    </w:p>
    <w:p w14:paraId="6AD0BA60" w14:textId="77777777" w:rsidR="00154CD8" w:rsidRPr="00E76BE4" w:rsidRDefault="007E49FB" w:rsidP="00154CD8">
      <w:pPr>
        <w:ind w:left="1440" w:hanging="720"/>
        <w:rPr>
          <w:rFonts w:ascii="Times New Roman" w:hAnsi="Times New Roman" w:cs="Times New Roman"/>
          <w:color w:val="000000"/>
        </w:rPr>
      </w:pPr>
      <w:r w:rsidRPr="00E76BE4">
        <w:rPr>
          <w:rFonts w:ascii="Times New Roman" w:hAnsi="Times New Roman" w:cs="Times New Roman"/>
          <w:color w:val="000000"/>
        </w:rPr>
        <w:t>Whites, LeeAnn. Gender Matters: Civil War, Reconstruction, and the Making of the New South. New York, New York: Palgrave MacMillan, 2005.</w:t>
      </w:r>
    </w:p>
    <w:p w14:paraId="648ADB4D" w14:textId="77777777" w:rsidR="00154CD8" w:rsidRPr="00E76BE4" w:rsidRDefault="00154CD8" w:rsidP="00154CD8">
      <w:pPr>
        <w:ind w:left="1440" w:hanging="720"/>
        <w:rPr>
          <w:rFonts w:ascii="Times New Roman" w:hAnsi="Times New Roman" w:cs="Times New Roman"/>
          <w:color w:val="000000"/>
        </w:rPr>
      </w:pPr>
    </w:p>
    <w:p w14:paraId="3E0BFE80" w14:textId="77777777" w:rsidR="007E49FB" w:rsidRDefault="007E49FB" w:rsidP="00154CD8">
      <w:pPr>
        <w:ind w:left="1440" w:hanging="720"/>
        <w:rPr>
          <w:rFonts w:ascii="Times New Roman" w:hAnsi="Times New Roman" w:cs="Times New Roman"/>
          <w:color w:val="000000" w:themeColor="text1"/>
        </w:rPr>
      </w:pPr>
      <w:r w:rsidRPr="00E76BE4">
        <w:rPr>
          <w:rFonts w:ascii="Times New Roman" w:hAnsi="Times New Roman" w:cs="Times New Roman"/>
          <w:color w:val="000000" w:themeColor="text1"/>
        </w:rPr>
        <w:t xml:space="preserve">“Whose Heritage? Public Symbols of the Confederacy,” Southern Poverty Law Center, accessed March 17, 2018, </w:t>
      </w:r>
      <w:hyperlink r:id="rId16" w:history="1">
        <w:r w:rsidRPr="00E76BE4">
          <w:rPr>
            <w:rStyle w:val="Hyperlink"/>
            <w:rFonts w:ascii="Times New Roman" w:hAnsi="Times New Roman" w:cs="Times New Roman"/>
          </w:rPr>
          <w:t>https://www.splcenter.org/20160421/whose-heritage-public-symbols-confederacy</w:t>
        </w:r>
      </w:hyperlink>
      <w:r w:rsidRPr="00E76BE4">
        <w:rPr>
          <w:rFonts w:ascii="Times New Roman" w:hAnsi="Times New Roman" w:cs="Times New Roman"/>
          <w:color w:val="000000" w:themeColor="text1"/>
        </w:rPr>
        <w:t>.</w:t>
      </w:r>
    </w:p>
    <w:p w14:paraId="6D2F530F" w14:textId="77777777" w:rsidR="00245313" w:rsidRDefault="00245313" w:rsidP="00154CD8">
      <w:pPr>
        <w:ind w:left="1440" w:hanging="720"/>
        <w:rPr>
          <w:rFonts w:ascii="Times New Roman" w:hAnsi="Times New Roman" w:cs="Times New Roman"/>
          <w:color w:val="000000" w:themeColor="text1"/>
        </w:rPr>
      </w:pPr>
    </w:p>
    <w:p w14:paraId="4B924921" w14:textId="77777777" w:rsidR="00245313" w:rsidRDefault="00245313" w:rsidP="00154CD8">
      <w:pPr>
        <w:ind w:left="1440" w:hanging="720"/>
        <w:rPr>
          <w:rFonts w:ascii="Times New Roman" w:hAnsi="Times New Roman" w:cs="Times New Roman"/>
          <w:color w:val="000000" w:themeColor="text1"/>
        </w:rPr>
      </w:pPr>
    </w:p>
    <w:p w14:paraId="460C595E" w14:textId="77777777" w:rsidR="000154D8" w:rsidRDefault="000154D8" w:rsidP="00154CD8">
      <w:pPr>
        <w:ind w:left="1440" w:hanging="720"/>
        <w:rPr>
          <w:rFonts w:ascii="Times New Roman" w:hAnsi="Times New Roman" w:cs="Times New Roman"/>
          <w:color w:val="000000" w:themeColor="text1"/>
        </w:rPr>
      </w:pPr>
    </w:p>
    <w:p w14:paraId="62CD57F1" w14:textId="77777777" w:rsidR="000154D8" w:rsidRDefault="000154D8" w:rsidP="00154CD8">
      <w:pPr>
        <w:ind w:left="1440" w:hanging="720"/>
        <w:rPr>
          <w:rFonts w:ascii="Times New Roman" w:hAnsi="Times New Roman" w:cs="Times New Roman"/>
          <w:color w:val="000000" w:themeColor="text1"/>
        </w:rPr>
      </w:pPr>
    </w:p>
    <w:p w14:paraId="7AB3AEDC" w14:textId="77777777" w:rsidR="000154D8" w:rsidRDefault="000154D8" w:rsidP="00154CD8">
      <w:pPr>
        <w:ind w:left="1440" w:hanging="720"/>
        <w:rPr>
          <w:rFonts w:ascii="Times New Roman" w:hAnsi="Times New Roman" w:cs="Times New Roman"/>
          <w:color w:val="000000" w:themeColor="text1"/>
        </w:rPr>
      </w:pPr>
    </w:p>
    <w:p w14:paraId="5A4826DB" w14:textId="77777777" w:rsidR="000154D8" w:rsidRDefault="000154D8" w:rsidP="00154CD8">
      <w:pPr>
        <w:ind w:left="1440" w:hanging="720"/>
        <w:rPr>
          <w:rFonts w:ascii="Times New Roman" w:hAnsi="Times New Roman" w:cs="Times New Roman"/>
          <w:color w:val="000000" w:themeColor="text1"/>
        </w:rPr>
      </w:pPr>
    </w:p>
    <w:p w14:paraId="1D077FFE" w14:textId="77777777" w:rsidR="000154D8" w:rsidRDefault="000154D8" w:rsidP="00154CD8">
      <w:pPr>
        <w:ind w:left="1440" w:hanging="720"/>
        <w:rPr>
          <w:rFonts w:ascii="Times New Roman" w:hAnsi="Times New Roman" w:cs="Times New Roman"/>
          <w:color w:val="000000" w:themeColor="text1"/>
        </w:rPr>
      </w:pPr>
    </w:p>
    <w:p w14:paraId="43C60459" w14:textId="77777777" w:rsidR="000154D8" w:rsidRDefault="000154D8" w:rsidP="00154CD8">
      <w:pPr>
        <w:ind w:left="1440" w:hanging="720"/>
        <w:rPr>
          <w:rFonts w:ascii="Times New Roman" w:hAnsi="Times New Roman" w:cs="Times New Roman"/>
          <w:color w:val="000000" w:themeColor="text1"/>
        </w:rPr>
      </w:pPr>
    </w:p>
    <w:p w14:paraId="1EA19257" w14:textId="77777777" w:rsidR="000154D8" w:rsidRDefault="000154D8" w:rsidP="00154CD8">
      <w:pPr>
        <w:ind w:left="1440" w:hanging="720"/>
        <w:rPr>
          <w:rFonts w:ascii="Times New Roman" w:hAnsi="Times New Roman" w:cs="Times New Roman"/>
          <w:color w:val="000000" w:themeColor="text1"/>
        </w:rPr>
      </w:pPr>
    </w:p>
    <w:p w14:paraId="3777DC70" w14:textId="77777777" w:rsidR="000154D8" w:rsidRDefault="000154D8" w:rsidP="00154CD8">
      <w:pPr>
        <w:ind w:left="1440" w:hanging="720"/>
        <w:rPr>
          <w:rFonts w:ascii="Times New Roman" w:hAnsi="Times New Roman" w:cs="Times New Roman"/>
          <w:color w:val="000000" w:themeColor="text1"/>
        </w:rPr>
      </w:pPr>
    </w:p>
    <w:p w14:paraId="0C507D72" w14:textId="77777777" w:rsidR="000154D8" w:rsidRDefault="000154D8" w:rsidP="00154CD8">
      <w:pPr>
        <w:ind w:left="1440" w:hanging="720"/>
        <w:rPr>
          <w:rFonts w:ascii="Times New Roman" w:hAnsi="Times New Roman" w:cs="Times New Roman"/>
          <w:color w:val="000000" w:themeColor="text1"/>
        </w:rPr>
      </w:pPr>
    </w:p>
    <w:p w14:paraId="06E94034" w14:textId="77777777" w:rsidR="000154D8" w:rsidRDefault="000154D8" w:rsidP="00154CD8">
      <w:pPr>
        <w:ind w:left="1440" w:hanging="720"/>
        <w:rPr>
          <w:rFonts w:ascii="Times New Roman" w:hAnsi="Times New Roman" w:cs="Times New Roman"/>
          <w:color w:val="000000" w:themeColor="text1"/>
        </w:rPr>
      </w:pPr>
    </w:p>
    <w:p w14:paraId="3D50D0CD" w14:textId="77777777" w:rsidR="000154D8" w:rsidRDefault="000154D8" w:rsidP="00154CD8">
      <w:pPr>
        <w:ind w:left="1440" w:hanging="720"/>
        <w:rPr>
          <w:rFonts w:ascii="Times New Roman" w:hAnsi="Times New Roman" w:cs="Times New Roman"/>
          <w:color w:val="000000" w:themeColor="text1"/>
        </w:rPr>
      </w:pPr>
    </w:p>
    <w:p w14:paraId="60670E01" w14:textId="77777777" w:rsidR="000154D8" w:rsidRDefault="000154D8" w:rsidP="00154CD8">
      <w:pPr>
        <w:ind w:left="1440" w:hanging="720"/>
        <w:rPr>
          <w:rFonts w:ascii="Times New Roman" w:hAnsi="Times New Roman" w:cs="Times New Roman"/>
          <w:color w:val="000000" w:themeColor="text1"/>
        </w:rPr>
      </w:pPr>
    </w:p>
    <w:p w14:paraId="6C912BC7" w14:textId="77777777" w:rsidR="000154D8" w:rsidRDefault="000154D8" w:rsidP="00154CD8">
      <w:pPr>
        <w:ind w:left="1440" w:hanging="720"/>
        <w:rPr>
          <w:rFonts w:ascii="Times New Roman" w:hAnsi="Times New Roman" w:cs="Times New Roman"/>
          <w:color w:val="000000" w:themeColor="text1"/>
        </w:rPr>
      </w:pPr>
    </w:p>
    <w:p w14:paraId="18497552" w14:textId="77777777" w:rsidR="000154D8" w:rsidRDefault="000154D8" w:rsidP="00154CD8">
      <w:pPr>
        <w:ind w:left="1440" w:hanging="720"/>
        <w:rPr>
          <w:rFonts w:ascii="Times New Roman" w:hAnsi="Times New Roman" w:cs="Times New Roman"/>
          <w:color w:val="000000" w:themeColor="text1"/>
        </w:rPr>
      </w:pPr>
    </w:p>
    <w:p w14:paraId="5526805D" w14:textId="77777777" w:rsidR="000154D8" w:rsidRDefault="000154D8" w:rsidP="00154CD8">
      <w:pPr>
        <w:ind w:left="1440" w:hanging="720"/>
        <w:rPr>
          <w:rFonts w:ascii="Times New Roman" w:hAnsi="Times New Roman" w:cs="Times New Roman"/>
          <w:color w:val="000000" w:themeColor="text1"/>
        </w:rPr>
      </w:pPr>
    </w:p>
    <w:p w14:paraId="411744C1" w14:textId="77777777" w:rsidR="000154D8" w:rsidRDefault="000154D8" w:rsidP="00154CD8">
      <w:pPr>
        <w:ind w:left="1440" w:hanging="720"/>
        <w:rPr>
          <w:rFonts w:ascii="Times New Roman" w:hAnsi="Times New Roman" w:cs="Times New Roman"/>
          <w:color w:val="000000" w:themeColor="text1"/>
        </w:rPr>
      </w:pPr>
    </w:p>
    <w:p w14:paraId="34B57934" w14:textId="77777777" w:rsidR="000154D8" w:rsidRDefault="000154D8" w:rsidP="00154CD8">
      <w:pPr>
        <w:ind w:left="1440" w:hanging="720"/>
        <w:rPr>
          <w:rFonts w:ascii="Times New Roman" w:hAnsi="Times New Roman" w:cs="Times New Roman"/>
          <w:color w:val="000000" w:themeColor="text1"/>
        </w:rPr>
      </w:pPr>
    </w:p>
    <w:p w14:paraId="30F7989B" w14:textId="77777777" w:rsidR="000154D8" w:rsidRDefault="000154D8" w:rsidP="00154CD8">
      <w:pPr>
        <w:ind w:left="1440" w:hanging="720"/>
        <w:rPr>
          <w:rFonts w:ascii="Times New Roman" w:hAnsi="Times New Roman" w:cs="Times New Roman"/>
          <w:color w:val="000000" w:themeColor="text1"/>
        </w:rPr>
      </w:pPr>
    </w:p>
    <w:p w14:paraId="25A64E8C" w14:textId="77777777" w:rsidR="000154D8" w:rsidRDefault="000154D8" w:rsidP="00154CD8">
      <w:pPr>
        <w:ind w:left="1440" w:hanging="720"/>
        <w:rPr>
          <w:rFonts w:ascii="Times New Roman" w:hAnsi="Times New Roman" w:cs="Times New Roman"/>
          <w:color w:val="000000" w:themeColor="text1"/>
        </w:rPr>
      </w:pPr>
    </w:p>
    <w:p w14:paraId="78201B56" w14:textId="77777777" w:rsidR="000154D8" w:rsidRDefault="000154D8" w:rsidP="00154CD8">
      <w:pPr>
        <w:ind w:left="1440" w:hanging="720"/>
        <w:rPr>
          <w:rFonts w:ascii="Times New Roman" w:hAnsi="Times New Roman" w:cs="Times New Roman"/>
          <w:color w:val="000000" w:themeColor="text1"/>
        </w:rPr>
      </w:pPr>
    </w:p>
    <w:p w14:paraId="02C5A137" w14:textId="77777777" w:rsidR="000154D8" w:rsidRDefault="000154D8" w:rsidP="00154CD8">
      <w:pPr>
        <w:ind w:left="1440" w:hanging="720"/>
        <w:rPr>
          <w:rFonts w:ascii="Times New Roman" w:hAnsi="Times New Roman" w:cs="Times New Roman"/>
          <w:color w:val="000000" w:themeColor="text1"/>
        </w:rPr>
      </w:pPr>
    </w:p>
    <w:p w14:paraId="72C66EE7" w14:textId="77777777" w:rsidR="000154D8" w:rsidRDefault="000154D8" w:rsidP="00154CD8">
      <w:pPr>
        <w:ind w:left="1440" w:hanging="720"/>
        <w:rPr>
          <w:rFonts w:ascii="Times New Roman" w:hAnsi="Times New Roman" w:cs="Times New Roman"/>
          <w:color w:val="000000" w:themeColor="text1"/>
        </w:rPr>
      </w:pPr>
    </w:p>
    <w:p w14:paraId="41998F67" w14:textId="77777777" w:rsidR="000154D8" w:rsidRDefault="000154D8" w:rsidP="00154CD8">
      <w:pPr>
        <w:ind w:left="1440" w:hanging="720"/>
        <w:rPr>
          <w:rFonts w:ascii="Times New Roman" w:hAnsi="Times New Roman" w:cs="Times New Roman"/>
          <w:color w:val="000000" w:themeColor="text1"/>
        </w:rPr>
      </w:pPr>
    </w:p>
    <w:p w14:paraId="3B1F3A29" w14:textId="77777777" w:rsidR="000154D8" w:rsidRDefault="000154D8" w:rsidP="00154CD8">
      <w:pPr>
        <w:ind w:left="1440" w:hanging="720"/>
        <w:rPr>
          <w:rFonts w:ascii="Times New Roman" w:hAnsi="Times New Roman" w:cs="Times New Roman"/>
          <w:color w:val="000000" w:themeColor="text1"/>
        </w:rPr>
      </w:pPr>
    </w:p>
    <w:p w14:paraId="38070545" w14:textId="77777777" w:rsidR="000154D8" w:rsidRDefault="000154D8" w:rsidP="00154CD8">
      <w:pPr>
        <w:ind w:left="1440" w:hanging="720"/>
        <w:rPr>
          <w:rFonts w:ascii="Times New Roman" w:hAnsi="Times New Roman" w:cs="Times New Roman"/>
          <w:color w:val="000000" w:themeColor="text1"/>
        </w:rPr>
      </w:pPr>
    </w:p>
    <w:p w14:paraId="006201C3" w14:textId="77777777" w:rsidR="000154D8" w:rsidRDefault="000154D8" w:rsidP="00154CD8">
      <w:pPr>
        <w:ind w:left="1440" w:hanging="720"/>
        <w:rPr>
          <w:rFonts w:ascii="Times New Roman" w:hAnsi="Times New Roman" w:cs="Times New Roman"/>
          <w:color w:val="000000" w:themeColor="text1"/>
        </w:rPr>
      </w:pPr>
    </w:p>
    <w:p w14:paraId="4AEA3336" w14:textId="77777777" w:rsidR="000154D8" w:rsidRDefault="000154D8" w:rsidP="00154CD8">
      <w:pPr>
        <w:ind w:left="1440" w:hanging="720"/>
        <w:rPr>
          <w:rFonts w:ascii="Times New Roman" w:hAnsi="Times New Roman" w:cs="Times New Roman"/>
          <w:color w:val="000000" w:themeColor="text1"/>
        </w:rPr>
      </w:pPr>
    </w:p>
    <w:p w14:paraId="15BB8041" w14:textId="77777777" w:rsidR="000154D8" w:rsidRDefault="000154D8" w:rsidP="00154CD8">
      <w:pPr>
        <w:ind w:left="1440" w:hanging="720"/>
        <w:rPr>
          <w:rFonts w:ascii="Times New Roman" w:hAnsi="Times New Roman" w:cs="Times New Roman"/>
          <w:color w:val="000000" w:themeColor="text1"/>
        </w:rPr>
      </w:pPr>
    </w:p>
    <w:p w14:paraId="5533F31C" w14:textId="77777777" w:rsidR="000154D8" w:rsidRDefault="000154D8" w:rsidP="00154CD8">
      <w:pPr>
        <w:ind w:left="1440" w:hanging="720"/>
        <w:rPr>
          <w:rFonts w:ascii="Times New Roman" w:hAnsi="Times New Roman" w:cs="Times New Roman"/>
          <w:color w:val="000000" w:themeColor="text1"/>
        </w:rPr>
      </w:pPr>
    </w:p>
    <w:p w14:paraId="45026D89" w14:textId="77777777" w:rsidR="000154D8" w:rsidRDefault="000154D8" w:rsidP="00154CD8">
      <w:pPr>
        <w:ind w:left="1440" w:hanging="720"/>
        <w:rPr>
          <w:rFonts w:ascii="Times New Roman" w:hAnsi="Times New Roman" w:cs="Times New Roman"/>
          <w:color w:val="000000" w:themeColor="text1"/>
        </w:rPr>
      </w:pPr>
    </w:p>
    <w:p w14:paraId="0930FDFC" w14:textId="77777777" w:rsidR="000154D8" w:rsidRDefault="000154D8" w:rsidP="00154CD8">
      <w:pPr>
        <w:ind w:left="1440" w:hanging="720"/>
        <w:rPr>
          <w:rFonts w:ascii="Times New Roman" w:hAnsi="Times New Roman" w:cs="Times New Roman"/>
          <w:color w:val="000000" w:themeColor="text1"/>
        </w:rPr>
      </w:pPr>
    </w:p>
    <w:p w14:paraId="378C5E86" w14:textId="77777777" w:rsidR="000154D8" w:rsidRDefault="000154D8" w:rsidP="00154CD8">
      <w:pPr>
        <w:ind w:left="1440" w:hanging="720"/>
        <w:rPr>
          <w:rFonts w:ascii="Times New Roman" w:hAnsi="Times New Roman" w:cs="Times New Roman"/>
          <w:color w:val="000000" w:themeColor="text1"/>
        </w:rPr>
      </w:pPr>
    </w:p>
    <w:sectPr w:rsidR="000154D8" w:rsidSect="00F01E53">
      <w:footerReference w:type="default" r:id="rId17"/>
      <w:footerReference w:type="first" r:id="rId1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EC086F" w14:textId="77777777" w:rsidR="008C26AB" w:rsidRDefault="008C26AB" w:rsidP="00925CAC">
      <w:r>
        <w:separator/>
      </w:r>
    </w:p>
  </w:endnote>
  <w:endnote w:type="continuationSeparator" w:id="0">
    <w:p w14:paraId="55DC6570" w14:textId="77777777" w:rsidR="008C26AB" w:rsidRDefault="008C26AB" w:rsidP="00925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30669214"/>
      <w:docPartObj>
        <w:docPartGallery w:val="Page Numbers (Bottom of Page)"/>
        <w:docPartUnique/>
      </w:docPartObj>
    </w:sdtPr>
    <w:sdtEndPr>
      <w:rPr>
        <w:rStyle w:val="PageNumber"/>
      </w:rPr>
    </w:sdtEndPr>
    <w:sdtContent>
      <w:p w14:paraId="57B54665" w14:textId="77777777" w:rsidR="002C5A4C" w:rsidRDefault="002C5A4C" w:rsidP="00F01E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5A679C" w14:textId="77777777" w:rsidR="002C5A4C" w:rsidRDefault="002C5A4C" w:rsidP="007A02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A8F038" w14:textId="77777777" w:rsidR="002C5A4C" w:rsidRDefault="002C5A4C" w:rsidP="00F37B0D">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55E96" w14:textId="77777777" w:rsidR="002C5A4C" w:rsidRDefault="002C5A4C" w:rsidP="00F37B0D">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93890956"/>
      <w:docPartObj>
        <w:docPartGallery w:val="Page Numbers (Bottom of Page)"/>
        <w:docPartUnique/>
      </w:docPartObj>
    </w:sdtPr>
    <w:sdtEndPr>
      <w:rPr>
        <w:rStyle w:val="PageNumber"/>
      </w:rPr>
    </w:sdtEndPr>
    <w:sdtContent>
      <w:p w14:paraId="5656E5EE" w14:textId="77777777" w:rsidR="002C5A4C" w:rsidRDefault="002C5A4C" w:rsidP="002C5A4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EBFB9B8" w14:textId="77777777" w:rsidR="002C5A4C" w:rsidRDefault="002C5A4C" w:rsidP="00F37B0D">
    <w:pPr>
      <w:pStyle w:val="Footer"/>
      <w:ind w:right="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88302761"/>
      <w:docPartObj>
        <w:docPartGallery w:val="Page Numbers (Bottom of Page)"/>
        <w:docPartUnique/>
      </w:docPartObj>
    </w:sdtPr>
    <w:sdtEndPr>
      <w:rPr>
        <w:rStyle w:val="PageNumber"/>
      </w:rPr>
    </w:sdtEndPr>
    <w:sdtContent>
      <w:p w14:paraId="72E126E1" w14:textId="77777777" w:rsidR="002C5A4C" w:rsidRDefault="002C5A4C" w:rsidP="002C5A4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9D6A11" w14:textId="77777777" w:rsidR="002C5A4C" w:rsidRDefault="002C5A4C" w:rsidP="00F37B0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131A71" w14:textId="77777777" w:rsidR="008C26AB" w:rsidRDefault="008C26AB" w:rsidP="00925CAC">
      <w:r>
        <w:separator/>
      </w:r>
    </w:p>
  </w:footnote>
  <w:footnote w:type="continuationSeparator" w:id="0">
    <w:p w14:paraId="41EB87AA" w14:textId="77777777" w:rsidR="008C26AB" w:rsidRDefault="008C26AB" w:rsidP="00925CAC">
      <w:r>
        <w:continuationSeparator/>
      </w:r>
    </w:p>
  </w:footnote>
  <w:footnote w:id="1">
    <w:p w14:paraId="08E9FFC6"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fg13dqLC","properties":{"formattedCitation":"\\uc0\\u8220{}Citing \\uc0\\u8216{}safety and Security,\\uc0\\u8217{} Pugh Has Baltimore Confederate Monuments Taken down - Baltimore Sun,\\uc0\\u8221{} accessed October 9, 2017, http://www.baltimoresun.com/news/maryland/baltimore-city/bs-md-ci-monuments-removed-20170816-story.html.","plainCitation":"“Citing ‘safety and Security,’ Pugh Has Baltimore Confederate Monuments Taken down - Baltimore Sun,” accessed October 9, 2017, http://www.baltimoresun.com/news/maryland/baltimore-city/bs-md-ci-monuments-removed-20170816-story.html.","noteIndex":1},"citationItems":[{"id":250,"uris":["http://zotero.org/users/local/hUfRVgXK/items/4LWBB82P"],"uri":["http://zotero.org/users/local/hUfRVgXK/items/4LWBB82P"],"itemData":{"id":250,"type":"webpage","title":"Citing 'safety and security,' Pugh has Baltimore Confederate monuments taken down - Baltimore Sun","URL":"http://www.baltimoresun.com/news/maryland/baltimore-city/bs-md-ci-monuments-removed-20170816-story.html","accessed":{"date-parts":[["2017",10,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Citing ‘safety and Security,’ Pugh Has Baltimore Confederate Monuments Taken down - Baltimore Sun,” accessed October 9, 2017, http://www.baltimoresun.com/news/maryland/baltimore-city/bs-md-ci-monuments-removed-20170816-story.html.</w:t>
      </w:r>
      <w:r w:rsidRPr="0071531A">
        <w:rPr>
          <w:rFonts w:ascii="Times New Roman" w:hAnsi="Times New Roman" w:cs="Times New Roman"/>
          <w:sz w:val="18"/>
          <w:szCs w:val="18"/>
        </w:rPr>
        <w:fldChar w:fldCharType="end"/>
      </w:r>
    </w:p>
  </w:footnote>
  <w:footnote w:id="2">
    <w:p w14:paraId="1405FA64"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Special Commission to Review Baltimore’s Confederate Monuments. Report to Mayor Rawlings-Blake. August 16, 2016.</w:t>
      </w:r>
    </w:p>
  </w:footnote>
  <w:footnote w:id="3">
    <w:p w14:paraId="44638F4A"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wAY4qKgR","properties":{"formattedCitation":"David W. Blight, {\\i{}Race and Reunion: The Civil War in American Memory} (Cambridge, Mass: Belknap Press of Harvard University Press, 2001), https://catalyst.library.jhu.edu/catalog/bib_2185080.","plainCitation":"David W. Blight, Race and Reunion: The Civil War in American Memory (Cambridge, Mass: Belknap Press of Harvard University Press, 2001), https://catalyst.library.jhu.edu/catalog/bib_2185080.","noteIndex":2},"citationItems":[{"id":34,"uris":["http://zotero.org/users/local/hUfRVgXK/items/NNQPL76Y"],"uri":["http://zotero.org/users/local/hUfRVgXK/items/NNQPL76Y"],"itemData":{"id":34,"type":"book","title":"Race and reunion: the Civil War in American memory","publisher":"Belknap Press of Harvard University Press","publisher-place":"Cambridge, Mass","number-of-pages":"512","event-place":"Cambridge, Mass","URL":"https://catalyst.library.jhu.edu/catalog/bib_2185080","ISBN":"978-0-674-00332-3","shortTitle":"Race and reunion","author":[{"family":"Blight","given":"David W."}],"issued":{"date-parts":[["2001"]]}}}],"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David W. Blight, </w:t>
      </w:r>
      <w:r w:rsidRPr="0071531A">
        <w:rPr>
          <w:rFonts w:ascii="Times New Roman" w:hAnsi="Times New Roman" w:cs="Times New Roman"/>
          <w:i/>
          <w:iCs/>
          <w:sz w:val="18"/>
          <w:szCs w:val="18"/>
        </w:rPr>
        <w:t>Race and Reunion: The Civil War in American Memory</w:t>
      </w:r>
      <w:r w:rsidRPr="0071531A">
        <w:rPr>
          <w:rFonts w:ascii="Times New Roman" w:hAnsi="Times New Roman" w:cs="Times New Roman"/>
          <w:sz w:val="18"/>
          <w:szCs w:val="18"/>
        </w:rPr>
        <w:t xml:space="preserve"> (Cambridge, Mass: Belknap Press of Harvard University Press, 2001), https://catalyst.library.jhu.edu/catalog/bib_2185080.</w:t>
      </w:r>
      <w:r w:rsidRPr="0071531A">
        <w:rPr>
          <w:rFonts w:ascii="Times New Roman" w:hAnsi="Times New Roman" w:cs="Times New Roman"/>
          <w:sz w:val="18"/>
          <w:szCs w:val="18"/>
        </w:rPr>
        <w:fldChar w:fldCharType="end"/>
      </w:r>
    </w:p>
  </w:footnote>
  <w:footnote w:id="4">
    <w:p w14:paraId="3A7CF63B"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py1APNfw","properties":{"formattedCitation":"Karen L. 1962- Cox, {\\i{}Dixie\\uc0\\u8217{}s Daughters: The United Daughters of the Confederacy and the Preservation of Confederate Culture} (Gainesville: University Press of Florida, 2003), https://catalyst.library.jhu.edu/catalog/bib_2313962.","plainCitation":"Karen L. 1962- Cox, Dixie’s Daughters: The United Daughters of the Confederacy and the Preservation of Confederate Culture (Gainesville: University Press of Florida, 2003), https://catalyst.library.jhu.edu/catalog/bib_2313962.","noteIndex":3},"citationItems":[{"id":2,"uris":["http://zotero.org/users/local/hUfRVgXK/items/MMZK84NY"],"uri":["http://zotero.org/users/local/hUfRVgXK/items/MMZK84NY"],"itemData":{"id":2,"type":"book","title":"Dixie's daughters: the United Daughters of the Confederacy and the preservation of Confederate culture","publisher":"University Press of Florida","publisher-place":"Gainesville","number-of-pages":"218","event-place":"Gainesville","URL":"https://catalyst.library.jhu.edu/catalog/bib_2313962","ISBN":"978-0-8130-2625-1","shortTitle":"Dixie's daughters","author":[{"family":"Cox","given":"Karen L. 1962-"}],"issued":{"date-parts":[["2003"]]}}}],"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Karen L. 1962- Cox, </w:t>
      </w:r>
      <w:r w:rsidRPr="0071531A">
        <w:rPr>
          <w:rFonts w:ascii="Times New Roman" w:hAnsi="Times New Roman" w:cs="Times New Roman"/>
          <w:i/>
          <w:iCs/>
          <w:sz w:val="18"/>
          <w:szCs w:val="18"/>
        </w:rPr>
        <w:t>Dixie’s Daughters: The United Daughters of the Confederacy and the Preservation of Confederate Culture</w:t>
      </w:r>
      <w:r w:rsidRPr="0071531A">
        <w:rPr>
          <w:rFonts w:ascii="Times New Roman" w:hAnsi="Times New Roman" w:cs="Times New Roman"/>
          <w:sz w:val="18"/>
          <w:szCs w:val="18"/>
        </w:rPr>
        <w:t xml:space="preserve"> (Gainesville: University Press of Florida, 2003), https://catalyst.library.jhu.edu/catalog/bib_2313962.</w:t>
      </w:r>
      <w:r w:rsidRPr="0071531A">
        <w:rPr>
          <w:rFonts w:ascii="Times New Roman" w:hAnsi="Times New Roman" w:cs="Times New Roman"/>
          <w:sz w:val="18"/>
          <w:szCs w:val="18"/>
        </w:rPr>
        <w:fldChar w:fldCharType="end"/>
      </w:r>
    </w:p>
  </w:footnote>
  <w:footnote w:id="5">
    <w:p w14:paraId="66FF01EF"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Brugger, Robert J. </w:t>
      </w:r>
      <w:r w:rsidRPr="0071531A">
        <w:rPr>
          <w:rFonts w:ascii="Times New Roman" w:hAnsi="Times New Roman" w:cs="Times New Roman"/>
          <w:i/>
          <w:sz w:val="18"/>
          <w:szCs w:val="18"/>
        </w:rPr>
        <w:t>Maryland: A Middle Temperament, 1634-1980</w:t>
      </w:r>
      <w:r w:rsidRPr="0071531A">
        <w:rPr>
          <w:rFonts w:ascii="Times New Roman" w:hAnsi="Times New Roman" w:cs="Times New Roman"/>
          <w:sz w:val="18"/>
          <w:szCs w:val="18"/>
        </w:rPr>
        <w:t>. The Johns Hopkins University Press and the Maryland Historical Society. 1988. 272-273.</w:t>
      </w:r>
    </w:p>
  </w:footnote>
  <w:footnote w:id="6">
    <w:p w14:paraId="5FFA191F" w14:textId="77777777" w:rsidR="002C5A4C" w:rsidRPr="0071531A" w:rsidRDefault="002C5A4C" w:rsidP="00F97567">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Brugger, 274-276.</w:t>
      </w:r>
    </w:p>
  </w:footnote>
  <w:footnote w:id="7">
    <w:p w14:paraId="18A2984D" w14:textId="77777777" w:rsidR="002C5A4C" w:rsidRPr="0071531A" w:rsidRDefault="002C5A4C" w:rsidP="00F97567">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Brugger, 279. </w:t>
      </w:r>
    </w:p>
  </w:footnote>
  <w:footnote w:id="8">
    <w:p w14:paraId="30B973E0"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w05W1KLx","properties":{"formattedCitation":"\\uc0\\u8220{}Whose Heritage? Public Symbols of the Confederacy,\\uc0\\u8221{} Southern Poverty Law Center, accessed March 17, 2018, https://www.splcenter.org/20160421/whose-heritage-public-symbols-confederacy.","plainCitation":"“Whose Heritage? Public Symbols of the Confederacy,” Southern Poverty Law Center, accessed March 17, 2018, https://www.splcenter.org/20160421/whose-heritage-public-symbols-confederacy.","noteIndex":7},"citationItems":[{"id":602,"uris":["http://zotero.org/users/local/hUfRVgXK/items/DL97CTBP"],"uri":["http://zotero.org/users/local/hUfRVgXK/items/DL97CTBP"],"itemData":{"id":602,"type":"webpage","title":"Whose Heritage? Public Symbols of the Confederacy","container-title":"Southern Poverty Law Center","abstract":"After being indoctrinated online into the world of white supremacy and inspired by a racist hate group, Dylann Roof told friends he wanted to start a “race war.” Someone had to take “drastic action” to take back America from “stupid and violent” African Americans, he wrote.","URL":"https://www.splcenter.org/20160421/whose-heritage-public-symbols-confederacy","shortTitle":"Whose Heritage?","language":"en","accessed":{"date-parts":[["2018",3,17]]}}}],"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Whose Heritage? Public Symbols of the Confederacy,” Southern Poverty Law Center, accessed March 17, 2018, https://www.splcenter.org/20160421/whose-heritage-public-symbols-confederacy.</w:t>
      </w:r>
      <w:r w:rsidRPr="0071531A">
        <w:rPr>
          <w:rFonts w:ascii="Times New Roman" w:hAnsi="Times New Roman" w:cs="Times New Roman"/>
          <w:sz w:val="18"/>
          <w:szCs w:val="18"/>
        </w:rPr>
        <w:fldChar w:fldCharType="end"/>
      </w:r>
    </w:p>
  </w:footnote>
  <w:footnote w:id="9">
    <w:p w14:paraId="559F312A"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1Inhxmek","properties":{"formattedCitation":"\\uc0\\u8220{}Status of Confederate Statues under Review in Baltimore - Baltimore Sun,\\uc0\\u8221{} accessed October 9, 2017, http://www.baltimoresun.com/news/maryland/baltimore-city/bs-md-ci-confederate-statues-20150630-story.html.","plainCitation":"“Status of Confederate Statues under Review in Baltimore - Baltimore Sun,” accessed October 9, 2017, http://www.baltimoresun.com/news/maryland/baltimore-city/bs-md-ci-confederate-statues-20150630-story.html.","noteIndex":8},"citationItems":[{"id":278,"uris":["http://zotero.org/users/local/hUfRVgXK/items/6ERHKT38"],"uri":["http://zotero.org/users/local/hUfRVgXK/items/6ERHKT38"],"itemData":{"id":278,"type":"webpage","title":"Status of Confederate statues under review in Baltimore - Baltimore Sun","URL":"http://www.baltimoresun.com/news/maryland/baltimore-city/bs-md-ci-confederate-statues-20150630-story.html","accessed":{"date-parts":[["2017",10,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Status of Confederate Statues under Review in Baltimore - Baltimore Sun,” accessed October 9, 2017, http://www.baltimoresun.com/news/maryland/baltimore-city/bs-md-ci-confederate-statues-20150630-story.html.</w:t>
      </w:r>
      <w:r w:rsidRPr="0071531A">
        <w:rPr>
          <w:rFonts w:ascii="Times New Roman" w:hAnsi="Times New Roman" w:cs="Times New Roman"/>
          <w:sz w:val="18"/>
          <w:szCs w:val="18"/>
        </w:rPr>
        <w:fldChar w:fldCharType="end"/>
      </w:r>
    </w:p>
  </w:footnote>
  <w:footnote w:id="10">
    <w:p w14:paraId="572DFB76"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tMZlvclc","properties":{"formattedCitation":"\\uc0\\u8220{}Baltimore City Commission Recommends Removal of Two Confederate Monuments - Baltimore Sun,\\uc0\\u8221{} accessed October 9, 2017, http://www.baltimoresun.com/news/maryland/baltimore-city/bs-md-ci-confederate-monuments-20160114-story.html.","plainCitation":"“Baltimore City Commission Recommends Removal of Two Confederate Monuments - Baltimore Sun,” accessed October 9, 2017, http://www.baltimoresun.com/news/maryland/baltimore-city/bs-md-ci-confederate-monuments-20160114-story.html.","noteIndex":9},"citationItems":[{"id":285,"uris":["http://zotero.org/users/local/hUfRVgXK/items/BM9Y9K6B"],"uri":["http://zotero.org/users/local/hUfRVgXK/items/BM9Y9K6B"],"itemData":{"id":285,"type":"webpage","title":"Baltimore City commission recommends removal of two Confederate monuments - Baltimore Sun","URL":"http://www.baltimoresun.com/news/maryland/baltimore-city/bs-md-ci-confederate-monuments-20160114-story.html","accessed":{"date-parts":[["2017",10,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Baltimore City Commission Recommends Removal of Two Confederate Monuments - Baltimore Sun,” accessed October 9, 2017, http://www.baltimoresun.com/news/maryland/baltimore-city/bs-md-ci-confederate-monuments-20160114-story.html.</w:t>
      </w:r>
      <w:r w:rsidRPr="0071531A">
        <w:rPr>
          <w:rFonts w:ascii="Times New Roman" w:hAnsi="Times New Roman" w:cs="Times New Roman"/>
          <w:sz w:val="18"/>
          <w:szCs w:val="18"/>
        </w:rPr>
        <w:fldChar w:fldCharType="end"/>
      </w:r>
    </w:p>
  </w:footnote>
  <w:footnote w:id="11">
    <w:p w14:paraId="1A14CA97"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Trouillot, Michel-Rolph. 1995. Silencing the past: power and the production of history. Boston, Mass: Beacon Press.</w:t>
      </w:r>
    </w:p>
  </w:footnote>
  <w:footnote w:id="12">
    <w:p w14:paraId="2AACCBD6"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Kirk Savage. Standing Soldiers, Kneeling Slaves: Race, War, and Monument in Nineteenth-Century America. Princeton: Princeton University Press, 2017.</w:t>
      </w:r>
    </w:p>
  </w:footnote>
  <w:footnote w:id="13">
    <w:p w14:paraId="4214A76F" w14:textId="77777777" w:rsidR="002C5A4C" w:rsidRPr="0071531A" w:rsidRDefault="002C5A4C" w:rsidP="00F97567">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dVuEuSo7","properties":{"formattedCitation":"Reported for the Baltimore Sun, \\uc0\\u8220{}THE TANEY STATUE:\\uc0\\u160{}Unveiling of a Magnificent Bronze in Mount Vernon Place,\\uc0\\u8221{} {\\i{}The Sun (1837-1991); Baltimore, Md.}, November 14, 1887.","plainCitation":"Reported for the Baltimore Sun, “THE TANEY STATUE: Unveiling of a Magnificent Bronze in Mount Vernon Place,” The Sun (1837-1991); Baltimore, Md., November 14, 1887.","noteIndex":12},"citationItems":[{"id":214,"uris":["http://zotero.org/users/local/hUfRVgXK/items/WYG7KFSX"],"uri":["http://zotero.org/users/local/hUfRVgXK/items/WYG7KFSX"],"itemData":{"id":214,"type":"article-newspaper","title":"THE TANEY STATUE: Unveiling of a Magnificent Bronze in Mount Vernon Place","container-title":"The Sun (1837-1991); Baltimore, Md.","publisher-place":"Baltimore, Md., United States","page":"5","source":"ProQuest","event-place":"Baltimore, Md., United States","abstract":"The bronze statue of Chief Justice Taney, the gift of Mr.Wm. T. Walters to the city, was unveiled in the north square of Mt. Vernon Place on Saturday afternoon in the presence of a large number of prominent citizens and many ladies. The statue, which is a replica of Rinehart's status of Taney in the State capitol graunds at Annapolis, stands on a...","shortTitle":"THE TANEY STATUE","language":"ENG","author":[{"family":"Sun","given":"Reported for the Baltimore"}],"issued":{"date-parts":[["1887",11,14]]}}}],"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Reported for the Baltimore Sun, “THE TANEY STATUE: Unveiling of a Magnificent Bronze in Mount Vernon Place,”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November 14, 1887.</w:t>
      </w:r>
      <w:r w:rsidRPr="0071531A">
        <w:rPr>
          <w:rFonts w:ascii="Times New Roman" w:hAnsi="Times New Roman" w:cs="Times New Roman"/>
          <w:sz w:val="18"/>
          <w:szCs w:val="18"/>
        </w:rPr>
        <w:fldChar w:fldCharType="end"/>
      </w:r>
    </w:p>
  </w:footnote>
  <w:footnote w:id="14">
    <w:p w14:paraId="2D682D3C" w14:textId="77777777" w:rsidR="002C5A4C" w:rsidRPr="0071531A" w:rsidRDefault="002C5A4C" w:rsidP="00F97567">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Special Commission to Review Baltimore’s Confederate Monuments. Report to Mayor Rawlings-Blake. August 16, 2016.</w:t>
      </w:r>
    </w:p>
  </w:footnote>
  <w:footnote w:id="15">
    <w:p w14:paraId="109C1D75" w14:textId="77777777" w:rsidR="002C5A4C" w:rsidRPr="0071531A" w:rsidRDefault="002C5A4C" w:rsidP="00F97567">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gQZ9UmoH","properties":{"formattedCitation":"Sun.","plainCitation":"Sun.","dontUpdate":true,"noteIndex":14},"citationItems":[{"id":214,"uris":["http://zotero.org/users/local/hUfRVgXK/items/WYG7KFSX"],"uri":["http://zotero.org/users/local/hUfRVgXK/items/WYG7KFSX"],"itemData":{"id":214,"type":"article-newspaper","title":"THE TANEY STATUE: Unveiling of a Magnificent Bronze in Mount Vernon Place","container-title":"The Sun (1837-1991); Baltimore, Md.","publisher-place":"Baltimore, Md., United States","page":"5","source":"ProQuest","event-place":"Baltimore, Md., United States","abstract":"The bronze statue of Chief Justice Taney, the gift of Mr.Wm. T. Walters to the city, was unveiled in the north square of Mt. Vernon Place on Saturday afternoon in the presence of a large number of prominent citizens and many ladies. The statue, which is a replica of Rinehart's status of Taney in the State capitol graunds at Annapolis, stands on a...","shortTitle":"THE TANEY STATUE","language":"ENG","author":[{"family":"Sun","given":"Reported for the Baltimore"}],"issued":{"date-parts":[["1887",11,14]]}}}],"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eastAsia="Times New Roman" w:hAnsi="Times New Roman" w:cs="Times New Roman"/>
          <w:sz w:val="18"/>
          <w:szCs w:val="18"/>
        </w:rPr>
        <w:t xml:space="preserve">Reported for the Baltimore Sun, “THE TANEY STATUE: Inauguration of the Maryland Memorial to Chief Justice Taney--Programme of the Ceremony--Biographical Sketch, &amp;c.,” </w:t>
      </w:r>
      <w:r w:rsidRPr="0071531A">
        <w:rPr>
          <w:rFonts w:ascii="Times New Roman" w:eastAsia="Times New Roman" w:hAnsi="Times New Roman" w:cs="Times New Roman"/>
          <w:i/>
          <w:iCs/>
          <w:sz w:val="18"/>
          <w:szCs w:val="18"/>
        </w:rPr>
        <w:t>The Sun (1837-1991); Baltimore, Md.</w:t>
      </w:r>
      <w:r w:rsidRPr="0071531A">
        <w:rPr>
          <w:rFonts w:ascii="Times New Roman" w:eastAsia="Times New Roman" w:hAnsi="Times New Roman" w:cs="Times New Roman"/>
          <w:sz w:val="18"/>
          <w:szCs w:val="18"/>
        </w:rPr>
        <w:t>, December 10, 1872.</w:t>
      </w:r>
      <w:r w:rsidRPr="0071531A">
        <w:rPr>
          <w:rFonts w:ascii="Times New Roman" w:hAnsi="Times New Roman" w:cs="Times New Roman"/>
          <w:sz w:val="18"/>
          <w:szCs w:val="18"/>
        </w:rPr>
        <w:fldChar w:fldCharType="end"/>
      </w:r>
    </w:p>
  </w:footnote>
  <w:footnote w:id="16">
    <w:p w14:paraId="5022CFFE" w14:textId="77777777" w:rsidR="002C5A4C" w:rsidRPr="0071531A" w:rsidRDefault="002C5A4C" w:rsidP="00F97567">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Rep</w:t>
      </w:r>
      <w:r w:rsidRPr="0071531A">
        <w:rPr>
          <w:rFonts w:ascii="Times New Roman" w:eastAsia="Times New Roman" w:hAnsi="Times New Roman" w:cs="Times New Roman"/>
          <w:sz w:val="18"/>
          <w:szCs w:val="18"/>
        </w:rPr>
        <w:t xml:space="preserve">orted for the Baltimore Sun, “THE TANEY STATUE: Unveiling of a Magnificent Bronze in Mount Vernon Place,” </w:t>
      </w:r>
      <w:r w:rsidRPr="0071531A">
        <w:rPr>
          <w:rFonts w:ascii="Times New Roman" w:eastAsia="Times New Roman" w:hAnsi="Times New Roman" w:cs="Times New Roman"/>
          <w:i/>
          <w:iCs/>
          <w:sz w:val="18"/>
          <w:szCs w:val="18"/>
        </w:rPr>
        <w:t>The Sun (1837-1991); Baltimore, Md.</w:t>
      </w:r>
      <w:r w:rsidRPr="0071531A">
        <w:rPr>
          <w:rFonts w:ascii="Times New Roman" w:eastAsia="Times New Roman" w:hAnsi="Times New Roman" w:cs="Times New Roman"/>
          <w:sz w:val="18"/>
          <w:szCs w:val="18"/>
        </w:rPr>
        <w:t>, November 14, 1887.</w:t>
      </w:r>
    </w:p>
  </w:footnote>
  <w:footnote w:id="17">
    <w:p w14:paraId="62922FD8" w14:textId="77777777" w:rsidR="002C5A4C" w:rsidRPr="0071531A" w:rsidRDefault="002C5A4C" w:rsidP="006C337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Maryland Historical Magazine. </w:t>
      </w:r>
      <w:r w:rsidRPr="0071531A">
        <w:rPr>
          <w:rFonts w:ascii="Times New Roman" w:hAnsi="Times New Roman" w:cs="Times New Roman"/>
          <w:i/>
          <w:sz w:val="18"/>
          <w:szCs w:val="18"/>
        </w:rPr>
        <w:t>Sculpting Memories of the Slavery Conflict.</w:t>
      </w:r>
      <w:r w:rsidRPr="0071531A">
        <w:rPr>
          <w:rFonts w:ascii="Times New Roman" w:hAnsi="Times New Roman" w:cs="Times New Roman"/>
          <w:sz w:val="18"/>
          <w:szCs w:val="18"/>
        </w:rPr>
        <w:t xml:space="preserve"> </w:t>
      </w:r>
    </w:p>
  </w:footnote>
  <w:footnote w:id="18">
    <w:p w14:paraId="1D4252E1" w14:textId="77777777" w:rsidR="002C5A4C" w:rsidRPr="0071531A" w:rsidRDefault="002C5A4C" w:rsidP="006C337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auuGWOw3","properties":{"formattedCitation":"Sun.","plainCitation":"Sun.","dontUpdate":true,"noteIndex":17},"citationItems":[{"id":214,"uris":["http://zotero.org/users/local/hUfRVgXK/items/WYG7KFSX"],"uri":["http://zotero.org/users/local/hUfRVgXK/items/WYG7KFSX"],"itemData":{"id":214,"type":"article-newspaper","title":"THE TANEY STATUE: Unveiling of a Magnificent Bronze in Mount Vernon Place","container-title":"The Sun (1837-1991); Baltimore, Md.","publisher-place":"Baltimore, Md., United States","page":"5","source":"ProQuest","event-place":"Baltimore, Md., United States","abstract":"The bronze statue of Chief Justice Taney, the gift of Mr.Wm. T. Walters to the city, was unveiled in the north square of Mt. Vernon Place on Saturday afternoon in the presence of a large number of prominent citizens and many ladies. The statue, which is a replica of Rinehart's status of Taney in the State capitol graunds at Annapolis, stands on a...","shortTitle":"THE TANEY STATUE","language":"ENG","author":[{"family":"Sun","given":"Reported for the Baltimore"}],"issued":{"date-parts":[["1887",11,14]]}}}],"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eastAsia="Times New Roman" w:hAnsi="Times New Roman" w:cs="Times New Roman"/>
          <w:sz w:val="18"/>
          <w:szCs w:val="18"/>
        </w:rPr>
        <w:t xml:space="preserve">Special Dispatch to the Baltimore Sun, “MAYOR HAYES THE ORATOR: He Addresses Pittsburg Association Of Southerners AN INVITATION TO BALTIMORE Dedication Of Confederate Monument Here Will Be Hailed By All Who Cherish The Memory Of Lee,” </w:t>
      </w:r>
      <w:r w:rsidRPr="0071531A">
        <w:rPr>
          <w:rFonts w:ascii="Times New Roman" w:eastAsia="Times New Roman" w:hAnsi="Times New Roman" w:cs="Times New Roman"/>
          <w:i/>
          <w:iCs/>
          <w:sz w:val="18"/>
          <w:szCs w:val="18"/>
        </w:rPr>
        <w:t>The Sun (1837-1991); Baltimore, Md.</w:t>
      </w:r>
      <w:r w:rsidRPr="0071531A">
        <w:rPr>
          <w:rFonts w:ascii="Times New Roman" w:eastAsia="Times New Roman" w:hAnsi="Times New Roman" w:cs="Times New Roman"/>
          <w:sz w:val="18"/>
          <w:szCs w:val="18"/>
        </w:rPr>
        <w:t>, January 20, 1903.</w:t>
      </w:r>
      <w:r w:rsidRPr="0071531A">
        <w:rPr>
          <w:rFonts w:ascii="Times New Roman" w:hAnsi="Times New Roman" w:cs="Times New Roman"/>
          <w:sz w:val="18"/>
          <w:szCs w:val="18"/>
        </w:rPr>
        <w:fldChar w:fldCharType="end"/>
      </w:r>
    </w:p>
  </w:footnote>
  <w:footnote w:id="19">
    <w:p w14:paraId="14723A50" w14:textId="77777777" w:rsidR="002C5A4C" w:rsidRPr="0071531A" w:rsidRDefault="002C5A4C" w:rsidP="006C337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I9SMRRwh","properties":{"formattedCitation":"Sun.","plainCitation":"Sun.","noteIndex":18},"citationItems":[{"id":214,"uris":["http://zotero.org/users/local/hUfRVgXK/items/WYG7KFSX"],"uri":["http://zotero.org/users/local/hUfRVgXK/items/WYG7KFSX"],"itemData":{"id":214,"type":"article-newspaper","title":"THE TANEY STATUE: Unveiling of a Magnificent Bronze in Mount Vernon Place","container-title":"The Sun (1837-1991); Baltimore, Md.","publisher-place":"Baltimore, Md., United States","page":"5","source":"ProQuest","event-place":"Baltimore, Md., United States","abstract":"The bronze statue of Chief Justice Taney, the gift of Mr.Wm. T. Walters to the city, was unveiled in the north square of Mt. Vernon Place on Saturday afternoon in the presence of a large number of prominent citizens and many ladies. The statue, which is a replica of Rinehart's status of Taney in the State capitol graunds at Annapolis, stands on a...","shortTitle":"THE TANEY STATUE","language":"ENG","author":[{"family":"Sun","given":"Reported for the Baltimore"}],"issued":{"date-parts":[["1887",11,14]]}}}],"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noProof/>
          <w:sz w:val="18"/>
          <w:szCs w:val="18"/>
        </w:rPr>
        <w:t>Sun.</w:t>
      </w:r>
      <w:r w:rsidRPr="0071531A">
        <w:rPr>
          <w:rFonts w:ascii="Times New Roman" w:hAnsi="Times New Roman" w:cs="Times New Roman"/>
          <w:sz w:val="18"/>
          <w:szCs w:val="18"/>
        </w:rPr>
        <w:fldChar w:fldCharType="end"/>
      </w:r>
    </w:p>
  </w:footnote>
  <w:footnote w:id="20">
    <w:p w14:paraId="7D33C7DB"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NTNKZXih","properties":{"formattedCitation":"Reported for the Baltimore Sun, \\uc0\\u8220{}Baltimore City Council Proceedings:\\uc0\\u160{}PROPOSED CONFEDERATE MONUMENT--MAYOR LATROBE VETOES THE RESOLUTION--PASSAGE OF THE ORDINANCE FOR OPENING CATHEDRAL STREET--AMENDING THE DOG LAW--PURCHASE OF LIGHT-STREET BRIDGE,\\uc0\\u8221{} {\\i{}The Sun (1837-1991); Baltimore, Md.}, April 6, 1880.","plainCitation":"Reported for the Baltimore Sun, “Baltimore City Council Proceedings: PROPOSED CONFEDERATE MONUMENT--MAYOR LATROBE VETOES THE RESOLUTION--PASSAGE OF THE ORDINANCE FOR OPENING CATHEDRAL STREET--AMENDING THE DOG LAW--PURCHASE OF LIGHT-STREET BRIDGE,” The Sun (1837-1991); Baltimore, Md., April 6, 1880.","noteIndex":19},"citationItems":[{"id":165,"uris":["http://zotero.org/users/local/hUfRVgXK/items/FZFZTAJR"],"uri":["http://zotero.org/users/local/hUfRVgXK/items/FZFZTAJR"],"itemData":{"id":165,"type":"article-newspaper","title":"Baltimore City Council Proceedings: PROPOSED CONFEDERATE MONUMENT--MAYOR LATROBE VETOES THE RESOLUTION--PASSAGE OF THE ORDINANCE FOR OPENING CATHEDRAL STREET--AMENDING THE DOG LAW--PURCHASE OF LIGHT-STREET BRIDGE","container-title":"The Sun (1837-1991); Baltimore, Md.","publisher-place":"Baltimore, Md., United States","page":"6","source":"ProQuest","event-place":"Baltimore, Md., United States","abstract":"The city council reassembled yesterday evening. Both branches in joint convention confirmed nominations by Mayor Latrobe as follows: James J Kavanaugh, commissioner of Eastern City Spring, vice John F. Le Brou, failed to qualify, Wm. F. Eberwein, constable in the seventh ward, vice James A. Brown, resigned.","shortTitle":"Baltimore City Council Proceedings","language":"ENG","author":[{"family":"Sun","given":"Reported for the Baltimore"}],"issued":{"date-parts":[["1880",4,6]]}}}],"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Reported for the Baltimore Sun, “Baltimore City Council Proceedings: PROPOSED CONFEDERATE MONUMENT--MAYOR LATROBE VETOES THE RESOLUTION--PASSAGE OF THE ORDINANCE FOR OPENING CATHEDRAL STREET--AMENDING THE DOG LAW--PURCHASE OF LIGHT-STREET BRIDGE,”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April 6, 1880.</w:t>
      </w:r>
      <w:r w:rsidRPr="0071531A">
        <w:rPr>
          <w:rFonts w:ascii="Times New Roman" w:hAnsi="Times New Roman" w:cs="Times New Roman"/>
          <w:sz w:val="18"/>
          <w:szCs w:val="18"/>
        </w:rPr>
        <w:fldChar w:fldCharType="end"/>
      </w:r>
    </w:p>
  </w:footnote>
  <w:footnote w:id="21">
    <w:p w14:paraId="4687109F"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IS8OJlIS","properties":{"formattedCitation":"Sun.","plainCitation":"Sun.","noteIndex":20},"citationItems":[{"id":165,"uris":["http://zotero.org/users/local/hUfRVgXK/items/FZFZTAJR"],"uri":["http://zotero.org/users/local/hUfRVgXK/items/FZFZTAJR"],"itemData":{"id":165,"type":"article-newspaper","title":"Baltimore City Council Proceedings: PROPOSED CONFEDERATE MONUMENT--MAYOR LATROBE VETOES THE RESOLUTION--PASSAGE OF THE ORDINANCE FOR OPENING CATHEDRAL STREET--AMENDING THE DOG LAW--PURCHASE OF LIGHT-STREET BRIDGE","container-title":"The Sun (1837-1991); Baltimore, Md.","publisher-place":"Baltimore, Md., United States","page":"6","source":"ProQuest","event-place":"Baltimore, Md., United States","abstract":"The city council reassembled yesterday evening. Both branches in joint convention confirmed nominations by Mayor Latrobe as follows: James J Kavanaugh, commissioner of Eastern City Spring, vice John F. Le Brou, failed to qualify, Wm. F. Eberwein, constable in the seventh ward, vice James A. Brown, resigned.","shortTitle":"Baltimore City Council Proceedings","language":"ENG","author":[{"family":"Sun","given":"Reported for the Baltimore"}],"issued":{"date-parts":[["1880",4,6]]}}}],"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Sun.</w:t>
      </w:r>
      <w:r w:rsidRPr="0071531A">
        <w:rPr>
          <w:rFonts w:ascii="Times New Roman" w:hAnsi="Times New Roman" w:cs="Times New Roman"/>
          <w:sz w:val="18"/>
          <w:szCs w:val="18"/>
        </w:rPr>
        <w:fldChar w:fldCharType="end"/>
      </w:r>
    </w:p>
  </w:footnote>
  <w:footnote w:id="22">
    <w:p w14:paraId="46958B8A" w14:textId="77777777" w:rsidR="002C5A4C" w:rsidRPr="0071531A" w:rsidRDefault="002C5A4C" w:rsidP="00973679">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aJJzLzzg","properties":{"formattedCitation":"\\uc0\\u8220{}WOMEN OF THE SOUTH:\\uc0\\u160{}Annual Convention Of The United Daughters Of The Confederacy WILL MEET HERE TOMORROW Mrs. Fitzhugh Lee, Of Virginia, Will Act As President Sessions Will Be Held At Lehmann\\uc0\\u8217{}s Hall And Will Probably Last Three Days--Maryland To Be Represented By Twenty-Three Delegates--Entertainments Planned,\\uc0\\u8221{} {\\i{}The Sun (1837-1991); Baltimore, Md.}, November 9, 1897.","plainCitation":"“WOMEN OF THE SOUTH: Annual Convention Of The United Daughters Of The Confederacy WILL MEET HERE TOMORROW Mrs. Fitzhugh Lee, Of Virginia, Will Act As President Sessions Will Be Held At Lehmann’s Hall And Will Probably Last Three Days--Maryland To Be Represented By Twenty-Three Delegates--Entertainments Planned,” The Sun (1837-1991); Baltimore, Md., November 9, 1897.","noteIndex":21},"citationItems":[{"id":129,"uris":["http://zotero.org/users/local/hUfRVgXK/items/QKA23EDV"],"uri":["http://zotero.org/users/local/hUfRVgXK/items/QKA23EDV"],"itemData":{"id":129,"type":"article-newspaper","title":"WOMEN OF THE SOUTH: Annual Convention Of The United Daughters Of The Confederacy WILL MEET HERE TOMORROW Mrs. Fitzhugh Lee, Of Virginia, Will Act As President Sessions Will Be Held At Lehmann's Hall And Will Probably Last Three Days--Maryland To Be Represented By Twenty-Three Delegates--Entertainments Planned","container-title":"The Sun (1837-1991); Baltimore, Md.","publisher-place":"Baltimore, Md., United States","page":"10","source":"ProQuest","event-place":"Baltimore, Md., United States","abstract":"The annual convention of the United Daughters of the Confederacy will begin in Baltimore tomorrow and will probably be in session three days. The sessions will be held at Lehmauu's Hall, and will bo presided over by the president, Mrs. Fitzhugh Lee, of Virginia.","shortTitle":"WOMEN OF THE SOUTH","language":"ENG","issued":{"date-parts":[["1897",11,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WOMEN OF THE SOUTH: Annual Convention Of The United Daughters Of The Confederacy WILL MEET HERE TOMORROW Mrs. Fitzhugh Lee, Of Virginia, Will Act As President Sessions Will Be Held At Lehmann’s Hall And Will Probably Last Three Days--Maryland To Be Represented By Twenty-Three Delegates--Entertainments Planned,”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November 9, 1897.</w:t>
      </w:r>
      <w:r w:rsidRPr="0071531A">
        <w:rPr>
          <w:rFonts w:ascii="Times New Roman" w:hAnsi="Times New Roman" w:cs="Times New Roman"/>
          <w:sz w:val="18"/>
          <w:szCs w:val="18"/>
        </w:rPr>
        <w:fldChar w:fldCharType="end"/>
      </w:r>
    </w:p>
  </w:footnote>
  <w:footnote w:id="23">
    <w:p w14:paraId="7216F68F" w14:textId="77777777" w:rsidR="002C5A4C" w:rsidRPr="0071531A" w:rsidRDefault="002C5A4C" w:rsidP="00A85A3B">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First Branch of the City Council of Baltimore, Minutes, January 9, 1899. </w:t>
      </w:r>
    </w:p>
  </w:footnote>
  <w:footnote w:id="24">
    <w:p w14:paraId="75FDCC73" w14:textId="77777777" w:rsidR="002C5A4C" w:rsidRPr="0071531A" w:rsidRDefault="002C5A4C" w:rsidP="00A85A3B">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First Branch of the City Council of Baltimore, Minutes, January 23, 1899</w:t>
      </w:r>
    </w:p>
  </w:footnote>
  <w:footnote w:id="25">
    <w:p w14:paraId="24994566" w14:textId="77777777" w:rsidR="002C5A4C" w:rsidRPr="0071531A" w:rsidRDefault="002C5A4C" w:rsidP="00A85A3B">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First Branch of the City Council of Baltimore, Minutes, February 20, 1899</w:t>
      </w:r>
    </w:p>
  </w:footnote>
  <w:footnote w:id="26">
    <w:p w14:paraId="27082A01" w14:textId="77777777" w:rsidR="002C5A4C" w:rsidRPr="0071531A" w:rsidRDefault="002C5A4C" w:rsidP="00A85A3B">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First Branch of the City Council of Baltimore, Minutes, March 13, 1899. </w:t>
      </w:r>
    </w:p>
  </w:footnote>
  <w:footnote w:id="27">
    <w:p w14:paraId="7F403AEE" w14:textId="77777777" w:rsidR="002C5A4C" w:rsidRPr="0071531A" w:rsidRDefault="002C5A4C" w:rsidP="00973679">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Minutes of the Board of Recreation and Parks, Baltimore, Maryland. December 8, 1898. </w:t>
      </w:r>
    </w:p>
  </w:footnote>
  <w:footnote w:id="28">
    <w:p w14:paraId="5E21C31B" w14:textId="77777777" w:rsidR="002C5A4C" w:rsidRPr="0071531A" w:rsidRDefault="002C5A4C" w:rsidP="00973679">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Minutes of the Board of Recreation and Parks, Baltimore, Maryland. April 12, 1900. </w:t>
      </w:r>
    </w:p>
  </w:footnote>
  <w:footnote w:id="29">
    <w:p w14:paraId="5046CC62" w14:textId="77777777" w:rsidR="002C5A4C" w:rsidRPr="0071531A" w:rsidRDefault="002C5A4C" w:rsidP="00973679">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Brass Railing for Confederate Monument. Minutes of the Board of Recreation and Parks, Baltimore, Maryland. </w:t>
      </w:r>
    </w:p>
  </w:footnote>
  <w:footnote w:id="30">
    <w:p w14:paraId="471BA2D1"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AIV3qkrv","properties":{"formattedCitation":"\\uc0\\u8220{}To The Bravery Of Marylanders In Three Wars:\\uc0\\u160{}Mount Royal Avenue Ornamented With Four Monuments Commemorating The Revolution, The Mexican War And The Struggle Between The States,\\uc0\\u8221{} {\\i{}The Sun (1837-1991); Baltimore, Md.}, August 4, 1912.","plainCitation":"“To The Bravery Of Marylanders In Three Wars: Mount Royal Avenue Ornamented With Four Monuments Commemorating The Revolution, The Mexican War And The Struggle Between The States,” The Sun (1837-1991); Baltimore, Md., August 4, 1912.","noteIndex":29},"citationItems":[{"id":188,"uris":["http://zotero.org/users/local/hUfRVgXK/items/FAQ7462K"],"uri":["http://zotero.org/users/local/hUfRVgXK/items/FAQ7462K"],"itemData":{"id":188,"type":"article-newspaper","title":"To The Bravery Of Marylanders In Three Wars: Mount Royal Avenue Ornamented With Four Monuments Commemorating The Revolution, The Mexican War And The Struggle Between The States","container-title":"The Sun (1837-1991); Baltimore, Md.","publisher-place":"Baltimore, Md., United States","page":"A4","source":"ProQuest","event-place":"Baltimore, Md., United States","abstract":"In the centre of the broad plaza where Mount Royal avenue turns to the north is the shaft commemorating the deeds of the Marylanders in the Revolution, from 1775 to 1781. It is one of the simplest and most dignified of Baltimore's monuments. It consists of three steps leading up to a pedestal, from which rises an Ionic column...","shortTitle":"To The Bravery Of Marylanders In Three Wars","language":"ENG","issued":{"date-parts":[["1912",8,4]]}}}],"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To The Bravery Of Marylanders In Three Wars: Mount Royal Avenue Ornamented With Four Monuments Commemorating The Revolution, The Mexican War And The Struggle Between The States,”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August 4, 1912.</w:t>
      </w:r>
      <w:r w:rsidRPr="0071531A">
        <w:rPr>
          <w:rFonts w:ascii="Times New Roman" w:hAnsi="Times New Roman" w:cs="Times New Roman"/>
          <w:sz w:val="18"/>
          <w:szCs w:val="18"/>
        </w:rPr>
        <w:fldChar w:fldCharType="end"/>
      </w:r>
    </w:p>
  </w:footnote>
  <w:footnote w:id="31">
    <w:p w14:paraId="0A421641" w14:textId="77777777" w:rsidR="002C5A4C" w:rsidRPr="0071531A" w:rsidRDefault="002C5A4C" w:rsidP="0053249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9wd83VbC","properties":{"formattedCitation":"\\uc0\\u8220{}A Confederate Monument,\\uc0\\u8221{} {\\i{}The Sun (1837-1991); Baltimore, Md.}, June 6, 1899.","plainCitation":"“A Confederate Monument,” The Sun (1837-1991); Baltimore, Md., June 6, 1899.","noteIndex":30},"citationItems":[{"id":418,"uris":["http://zotero.org/users/local/hUfRVgXK/items/W2DYAPSG"],"uri":["http://zotero.org/users/local/hUfRVgXK/items/W2DYAPSG"],"itemData":{"id":418,"type":"article-newspaper","title":"A Confederate Monument","container-title":"The Sun (1837-1991); Baltimore, Md.","publisher-place":"Baltimore, Md., United States","page":"8","source":"ProQuest","event-place":"Baltimore, Md., United States","language":"ENG","issued":{"date-parts":[["1899",6,6]]}}}],"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A Confederate Monument,”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June 6, 1899.</w:t>
      </w:r>
      <w:r w:rsidRPr="0071531A">
        <w:rPr>
          <w:rFonts w:ascii="Times New Roman" w:hAnsi="Times New Roman" w:cs="Times New Roman"/>
          <w:sz w:val="18"/>
          <w:szCs w:val="18"/>
        </w:rPr>
        <w:fldChar w:fldCharType="end"/>
      </w:r>
    </w:p>
  </w:footnote>
  <w:footnote w:id="32">
    <w:p w14:paraId="245C656D" w14:textId="77777777" w:rsidR="002C5A4C" w:rsidRPr="0071531A" w:rsidRDefault="002C5A4C" w:rsidP="0053249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ah6Pg0wy","properties":{"formattedCitation":"Special Dispatch to the Baltimore Sun, \\uc0\\u8220{}BRILLIANT BALL:\\uc0\\u160{}In Cambridge For Benefit Of The Confederate Monument Fund,\\uc0\\u8221{} {\\i{}The Sun (1837-1991); Baltimore, Md.}, June 19, 1899.","plainCitation":"Special Dispatch to the Baltimore Sun, “BRILLIANT BALL: In Cambridge For Benefit Of The Confederate Monument Fund,” The Sun (1837-1991); Baltimore, Md., June 19, 1899.","noteIndex":31},"citationItems":[{"id":442,"uris":["http://zotero.org/users/local/hUfRVgXK/items/MJHQ4GI4"],"uri":["http://zotero.org/users/local/hUfRVgXK/items/MJHQ4GI4"],"itemData":{"id":442,"type":"article-newspaper","title":"BRILLIANT BALL: In Cambridge For Benefit Of The Confederate Monument Fund","container-title":"The Sun (1837-1991); Baltimore, Md.","publisher-place":"Baltimore, Md., United States","page":"7","source":"ProQuest","event-place":"Baltimore, Md., United States","shortTitle":"BRILLIANT BALL","language":"ENG","author":[{"family":"Sun","given":"Special Dispatch to the Baltimore"}],"issued":{"date-parts":[["1899",6,1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Special Dispatch to the Baltimore Sun, “BRILLIANT BALL: In Cambridge For Benefit Of The Confederate Monument Fund,”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June 19, 1899.</w:t>
      </w:r>
      <w:r w:rsidRPr="0071531A">
        <w:rPr>
          <w:rFonts w:ascii="Times New Roman" w:hAnsi="Times New Roman" w:cs="Times New Roman"/>
          <w:sz w:val="18"/>
          <w:szCs w:val="18"/>
        </w:rPr>
        <w:fldChar w:fldCharType="end"/>
      </w:r>
    </w:p>
  </w:footnote>
  <w:footnote w:id="33">
    <w:p w14:paraId="07ABC7B7" w14:textId="77777777" w:rsidR="002C5A4C" w:rsidRPr="0071531A" w:rsidRDefault="002C5A4C" w:rsidP="0053249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xUZaxx7V","properties":{"formattedCitation":"Special Dispatch to the Baltimore Sun, \\uc0\\u8220{}CONFEDERATE MONUMENT:\\uc0\\u160{}Gen. Frank A. Bond Chapter Gives An Entertainment For It,\\uc0\\u8221{} {\\i{}The Sun (1837-1991); Baltimore, Md.}, July 11, 1901.","plainCitation":"Special Dispatch to the Baltimore Sun, “CONFEDERATE MONUMENT: Gen. Frank A. Bond Chapter Gives An Entertainment For It,” The Sun (1837-1991); Baltimore, Md., July 11, 1901.","noteIndex":32},"citationItems":[{"id":440,"uris":["http://zotero.org/users/local/hUfRVgXK/items/4XY9SNZV"],"uri":["http://zotero.org/users/local/hUfRVgXK/items/4XY9SNZV"],"itemData":{"id":440,"type":"article-newspaper","title":"CONFEDERATE MONUMENT: Gen. Frank A. Bond Chapter Gives An Entertainment For It","container-title":"The Sun (1837-1991); Baltimore, Md.","publisher-place":"Baltimore, Md., United States","page":"10","source":"ProQuest","event-place":"Baltimore, Md., United States","shortTitle":"CONFEDERATE MONUMENT","language":"ENG","author":[{"family":"Sun","given":"Special Dispatch to the Baltimore"}],"issued":{"date-parts":[["1901",7,11]]}}}],"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Special Dispatch to the Baltimore Sun, “CONFEDERATE MONUMENT: Gen. Frank A. Bond Chapter Gives An Entertainment For It,”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July 11, 1901.</w:t>
      </w:r>
      <w:r w:rsidRPr="0071531A">
        <w:rPr>
          <w:rFonts w:ascii="Times New Roman" w:hAnsi="Times New Roman" w:cs="Times New Roman"/>
          <w:sz w:val="18"/>
          <w:szCs w:val="18"/>
        </w:rPr>
        <w:fldChar w:fldCharType="end"/>
      </w:r>
    </w:p>
  </w:footnote>
  <w:footnote w:id="34">
    <w:p w14:paraId="64196509" w14:textId="77777777" w:rsidR="002C5A4C" w:rsidRPr="0071531A" w:rsidRDefault="002C5A4C" w:rsidP="0053249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uHy7yULx","properties":{"formattedCitation":"\\uc0\\u8220{}IN A PERSIAN GARDEN:\\uc0\\u160{}Admirable Performance For The Confederate Monument Fund,\\uc0\\u8221{} {\\i{}The Sun (1837-1991); Baltimore, Md.}, October 31, 1899.","plainCitation":"“IN A PERSIAN GARDEN: Admirable Performance For The Confederate Monument Fund,” The Sun (1837-1991); Baltimore, Md., October 31, 1899.","noteIndex":33},"citationItems":[{"id":161,"uris":["http://zotero.org/users/local/hUfRVgXK/items/LGSHBYKG"],"uri":["http://zotero.org/users/local/hUfRVgXK/items/LGSHBYKG"],"itemData":{"id":161,"type":"article-newspaper","title":"IN A PERSIAN GARDEN: Admirable Performance For The Confederate Monument Fund","container-title":"The Sun (1837-1991); Baltimore, Md.","publisher-place":"Baltimore, Md., United States","page":"12","source":"ProQuest","event-place":"Baltimore, Md., United States","abstract":"The admirable project of raising money for the Confederate monument fund was the occasion of an admirable concert last night at Lohmaiui's Hall.","shortTitle":"IN A PERSIAN GARDEN","language":"ENG","issued":{"date-parts":[["1899",10,31]]}}}],"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IN A PERSIAN GARDEN: Admirable Performance For The Confederate Monument Fund,”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October 31, 1899.</w:t>
      </w:r>
      <w:r w:rsidRPr="0071531A">
        <w:rPr>
          <w:rFonts w:ascii="Times New Roman" w:hAnsi="Times New Roman" w:cs="Times New Roman"/>
          <w:sz w:val="18"/>
          <w:szCs w:val="18"/>
        </w:rPr>
        <w:fldChar w:fldCharType="end"/>
      </w:r>
    </w:p>
  </w:footnote>
  <w:footnote w:id="35">
    <w:p w14:paraId="3D45F4E5" w14:textId="77777777" w:rsidR="002C5A4C" w:rsidRPr="0071531A" w:rsidRDefault="002C5A4C" w:rsidP="003668F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fVr72MrK","properties":{"formattedCitation":"\\uc0\\u8220{}TO SOUTHERN VALOR:\\uc0\\u160{}Mrs. D. Giraud Wright Describes Confederate Monument DAUGHTERS FIX INSCRIPTION Shaft To Be Unveiled In December-Delegates Chosen To The General And State Conventions,\\uc0\\u8221{} {\\i{}The Sun (1837-1991); Baltimore, Md.}, October 24, 1902.","plainCitation":"“TO SOUTHERN VALOR: Mrs. D. Giraud Wright Describes Confederate Monument DAUGHTERS FIX INSCRIPTION Shaft To Be Unveiled In December-Delegates Chosen To The General And State Conventions,” The Sun (1837-1991); Baltimore, Md., October 24, 1902.","noteIndex":34},"citationItems":[{"id":190,"uris":["http://zotero.org/users/local/hUfRVgXK/items/3YWKGB7J"],"uri":["http://zotero.org/users/local/hUfRVgXK/items/3YWKGB7J"],"itemData":{"id":190,"type":"article-newspaper","title":"TO SOUTHERN VALOR: Mrs. D. Giraud Wright Describes Confederate Monument DAUGHTERS FIX INSCRIPTION Shaft To Be Unveiled In December-Delegates Chosen To The General And State Conventions","container-title":"The Sun (1837-1991); Baltimore, Md.","publisher-place":"Baltimore, Md., United States","page":"7","source":"ProQuest","event-place":"Baltimore, Md., United States","abstract":"The Daughters of the Confederacy held a meeting yesterday at Lehmann's Hall and discussed preliminary plans for the unveiling .of the monument which is to be erected at \"Mount Royal and North avenues through the efforts of the Daughters in memory of the Maryland soldiers and sailors of the Confederacy. The unveiling will...","shortTitle":"TO SOUTHERN VALOR","language":"ENG","issued":{"date-parts":[["1902",10,24]]}}}],"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TO SOUTHERN VALOR: Mrs. D. Giraud Wright Describes Confederate Monument DAUGHTERS FIX INSCRIPTION Shaft To Be Unveiled In December-Delegates Chosen To The General And State Conventions,”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October 24, 1902.</w:t>
      </w:r>
      <w:r w:rsidRPr="0071531A">
        <w:rPr>
          <w:rFonts w:ascii="Times New Roman" w:hAnsi="Times New Roman" w:cs="Times New Roman"/>
          <w:sz w:val="18"/>
          <w:szCs w:val="18"/>
        </w:rPr>
        <w:fldChar w:fldCharType="end"/>
      </w:r>
    </w:p>
  </w:footnote>
  <w:footnote w:id="36">
    <w:p w14:paraId="3FD0BAE0" w14:textId="77777777" w:rsidR="002C5A4C" w:rsidRPr="0071531A" w:rsidRDefault="002C5A4C" w:rsidP="00212E75">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Special Commission to Review Baltimore’s Public Confederate Monuments. Report to Mayor Rawlings-Blake. August 16, 2016. </w:t>
      </w:r>
    </w:p>
  </w:footnote>
  <w:footnote w:id="37">
    <w:p w14:paraId="459DFA5E" w14:textId="77777777" w:rsidR="002C5A4C" w:rsidRPr="0071531A" w:rsidRDefault="002C5A4C" w:rsidP="00F918E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PbNXccUh","properties":{"formattedCitation":"\\uc0\\u8220{}BRONZE GROUP IN PLACE:\\uc0\\u160{}Confederate Monument Is Now Ready For Unveiling MAY 2 DATE OF CEREMONY Delegation Of \\uc0\\u8216{}Daughters\\uc0\\u8217{} Gathers To See The Statue Raised On The Pedestal--The Inscriptions,\\uc0\\u8221{} {\\i{}The Sun (1837-1991); Baltimore, Md.}, March 3, 1903.","plainCitation":"“BRONZE GROUP IN PLACE: Confederate Monument Is Now Ready For Unveiling MAY 2 DATE OF CEREMONY Delegation Of ‘Daughters’ Gathers To See The Statue Raised On The Pedestal--The Inscriptions,” The Sun (1837-1991); Baltimore, Md., March 3, 1903.","noteIndex":36},"citationItems":[{"id":184,"uris":["http://zotero.org/users/local/hUfRVgXK/items/E9H3CSPS"],"uri":["http://zotero.org/users/local/hUfRVgXK/items/E9H3CSPS"],"itemData":{"id":184,"type":"article-newspaper","title":"BRONZE GROUP IN PLACE: Confederate Monument Is Now Ready For Unveiling MAY 2 DATE OF CEREMONY Delegation Of \"Daughters\" Gathers To See The Statue Raised On The Pedestal--The Inscriptions","container-title":"The Sun (1837-1991); Baltimore, Md.","publisher-place":"Baltimore, Md., United States","page":"6","source":"ProQuest","event-place":"Baltimore, Md., United States","abstract":"The two bronze ' figures-- a Confederate soldier, who, wounded unto death, is upheld by Glory-- which constitute the group designed for the monument erected by the Daughters of the Confederacy to the memory of the sons of Maryland who served the Southern cause, were placed in position yesterday. The memorial is now practically","shortTitle":"BRONZE GROUP IN PLACE","language":"ENG","issued":{"date-parts":[["1903",3,3]]}}}],"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BRONZE GROUP IN PLACE: Confederate Monument Is Now Ready For Unveiling MAY 2 DATE OF CEREMONY Delegation Of ‘Daughters’ Gathers To See The Statue Raised On The Pedestal--The Inscriptions,”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March 3, 1903.</w:t>
      </w:r>
      <w:r w:rsidRPr="0071531A">
        <w:rPr>
          <w:rFonts w:ascii="Times New Roman" w:hAnsi="Times New Roman" w:cs="Times New Roman"/>
          <w:sz w:val="18"/>
          <w:szCs w:val="18"/>
        </w:rPr>
        <w:fldChar w:fldCharType="end"/>
      </w:r>
    </w:p>
  </w:footnote>
  <w:footnote w:id="38">
    <w:p w14:paraId="589ABD91" w14:textId="77777777" w:rsidR="002C5A4C" w:rsidRPr="0071531A" w:rsidRDefault="002C5A4C" w:rsidP="00B6236E">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NTnZhYuI","properties":{"formattedCitation":"\\uc0\\u8220{}TO BE UNVEILED TODAY:\\uc0\\u160{}Confederate Monument Will Stand Forth In Its Beauty VETERANS WILL MARCH AGAIN Capt. Geo. W. Booth, Mayor Hayes And Capt. McHenry Howard To Be The Speakers,\\uc0\\u8221{} {\\i{}The Sun (1837-1991); Baltimore, Md.}, May 2, 1903.","plainCitation":"“TO BE UNVEILED TODAY: Confederate Monument Will Stand Forth In Its Beauty VETERANS WILL MARCH AGAIN Capt. Geo. W. Booth, Mayor Hayes And Capt. McHenry Howard To Be The Speakers,” The Sun (1837-1991); Baltimore, Md., May 2, 1903.","noteIndex":37},"citationItems":[{"id":100,"uris":["http://zotero.org/users/local/hUfRVgXK/items/SHM7V422"],"uri":["http://zotero.org/users/local/hUfRVgXK/items/SHM7V422"],"itemData":{"id":100,"type":"article-newspaper","title":"TO BE UNVEILED TODAY: Confederate Monument Will Stand Forth In Its Beauty VETERANS WILL MARCH AGAIN Capt. Geo. W. Booth, Mayor Hayes And Capt. McHenry Howard To Be The Speakers","container-title":"The Sun (1837-1991); Baltimore, Md.","publisher-place":"Baltimore, Md., United States","page":"6","source":"ProQuest","event-place":"Baltimore, Md., United States","abstract":"The unveiling of the Confederate monument on Mount Royal avenue, between Lafayette avenue - aad Mosher street, this afternoon, promises to be the occasion of a notable gathering of representatives of the Southern cause in the Civil War.","shortTitle":"TO BE UNVEILED TODAY","language":"ENG","issued":{"date-parts":[["1903",5,2]]}}}],"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TO BE UNVEILED TODAY: Confederate Monument Will Stand Forth In Its Beauty VETERANS WILL MARCH AGAIN Capt. Geo. W. Booth, Mayor Hayes And Capt. McHenry Howard To Be The Speakers,”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May 2, 1903.</w:t>
      </w:r>
      <w:r w:rsidRPr="0071531A">
        <w:rPr>
          <w:rFonts w:ascii="Times New Roman" w:hAnsi="Times New Roman" w:cs="Times New Roman"/>
          <w:sz w:val="18"/>
          <w:szCs w:val="18"/>
        </w:rPr>
        <w:fldChar w:fldCharType="end"/>
      </w:r>
    </w:p>
  </w:footnote>
  <w:footnote w:id="39">
    <w:p w14:paraId="43674036" w14:textId="77777777" w:rsidR="002C5A4C" w:rsidRPr="0071531A" w:rsidRDefault="002C5A4C" w:rsidP="00B6236E">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vyR5o82r","properties":{"formattedCitation":"\\uc0\\u8220{}TO CONFEDERATE VALOR:\\uc0\\u160{}Monument On Mount Royal Avenue Is Unveiled MUSIC, ELOQUENCE; FLOWERS Veterans March Again With The Old Flags And Are Greeted With Cheers Along The Line,\\uc0\\u8221{} {\\i{}The Sun (1837-1991); Baltimore, Md.}, May 3, 1903.","plainCitation":"“TO CONFEDERATE VALOR: Monument On Mount Royal Avenue Is Unveiled MUSIC, ELOQUENCE; FLOWERS Veterans March Again With The Old Flags And Are Greeted With Cheers Along The Line,” The Sun (1837-1991); Baltimore, Md., May 3, 1903.","noteIndex":38},"citationItems":[{"id":192,"uris":["http://zotero.org/users/local/hUfRVgXK/items/I87KUPP3"],"uri":["http://zotero.org/users/local/hUfRVgXK/items/I87KUPP3"],"itemData":{"id":192,"type":"article-newspaper","title":"TO CONFEDERATE VALOR: Monument On Mount Royal Avenue Is Unveiled MUSIC, ELOQUENCE; FLOWERS Veterans March Again With The Old Flags And Are Greeted With Cheers Along The Line","container-title":"The Sun (1837-1991); Baltimore, Md.","publisher-place":"Baltimore, Md., United States","page":"5","source":"ProQuest","event-place":"Baltimore, Md., United States","abstract":"It was just 3 o'clock, the hour set for the unveiling of the monument erected through the efforts of the Maryland Daughters o. the Confederacy to commemorate the valor of the Maryland soldiers and sailors who fought for the cause of the South, when thp men who represent the old Maryland commands rf-ached the summit of the...","shortTitle":"TO CONFEDERATE VALOR","language":"ENG","issued":{"date-parts":[["1903",5,3]]}}}],"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TO CONFEDERATE VALOR: Monument On Mount Royal Avenue Is Unveiled MUSIC, ELOQUENCE; FLOWERS Veterans March Again With The Old Flags And Are Greeted With Cheers Along The Line,”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May 3, 1903.</w:t>
      </w:r>
      <w:r w:rsidRPr="0071531A">
        <w:rPr>
          <w:rFonts w:ascii="Times New Roman" w:hAnsi="Times New Roman" w:cs="Times New Roman"/>
          <w:sz w:val="18"/>
          <w:szCs w:val="18"/>
        </w:rPr>
        <w:fldChar w:fldCharType="end"/>
      </w:r>
    </w:p>
  </w:footnote>
  <w:footnote w:id="40">
    <w:p w14:paraId="6B173DF8" w14:textId="77777777" w:rsidR="002C5A4C" w:rsidRPr="0071531A" w:rsidRDefault="002C5A4C" w:rsidP="007B5BD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e83U7Wot","properties":{"formattedCitation":"Special Dispatch to the Baltimore Sun, \\uc0\\u8220{}MAYOR HAYES THE ORATOR:\\uc0\\u160{}He Addresses Pittsburg Association Of Southerners AN INVITATION TO BALTIMORE Dedication Of Confederate Monument Here Will Be Hailed By All Who Cherish The Memory Of Lee,\\uc0\\u8221{} {\\i{}The Sun (1837-1991); Baltimore, Md.}, January 20, 1903.","plainCitation":"Special Dispatch to the Baltimore Sun, “MAYOR HAYES THE ORATOR: He Addresses Pittsburg Association Of Southerners AN INVITATION TO BALTIMORE Dedication Of Confederate Monument Here Will Be Hailed By All Who Cherish The Memory Of Lee,” The Sun (1837-1991); Baltimore, Md., January 20, 1903.","noteIndex":39},"citationItems":[{"id":163,"uris":["http://zotero.org/users/local/hUfRVgXK/items/HSTK7JHB"],"uri":["http://zotero.org/users/local/hUfRVgXK/items/HSTK7JHB"],"itemData":{"id":163,"type":"article-newspaper","title":"MAYOR HAYES THE ORATOR: He Addresses Pittsburg Association Of Southerners AN INVITATION TO BALTIMORE Dedication Of Confederate Monument Here Will Be Hailed By All Who Cherish The Memory Of Lee","container-title":"The Sun (1837-1991); Baltimore, Md.","publisher-place":"Baltimore, Md., United States","page":"10","source":"ProQuest","event-place":"Baltimore, Md., United States","abstract":"At a meeting of the Plttsburg Association of Southernerstonlght Mayor Thomas G. Hay es, of Baltimore, made the principal address. He said in part : . \"We have today a united and' powerful country, of which every man and child Is proud, and may I state that no greater patriotism exists anywhere In this broad...","shortTitle":"MAYOR HAYES THE ORATOR","language":"ENG","author":[{"family":"Sun","given":"Special Dispatch to the Baltimore"}],"issued":{"date-parts":[["1903",1,20]]}}}],"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Special Dispatch to the Baltimore Sun, “MAYOR HAYES THE ORATOR: He Addresses Pittsburg Association Of Southerners AN INVITATION TO BALTIMORE Dedication Of Confederate Monument Here Will Be Hailed By All Who Cherish The Memory Of Lee,”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January 20, 1903.</w:t>
      </w:r>
      <w:r w:rsidRPr="0071531A">
        <w:rPr>
          <w:rFonts w:ascii="Times New Roman" w:hAnsi="Times New Roman" w:cs="Times New Roman"/>
          <w:sz w:val="18"/>
          <w:szCs w:val="18"/>
        </w:rPr>
        <w:fldChar w:fldCharType="end"/>
      </w:r>
    </w:p>
  </w:footnote>
  <w:footnote w:id="41">
    <w:p w14:paraId="75B13193"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Special Commission to Review Baltimore’s Public Confederate Monuments. Report to Mayor Rawlings-Blake. August 16, 2016. </w:t>
      </w:r>
    </w:p>
  </w:footnote>
  <w:footnote w:id="42">
    <w:p w14:paraId="29C7D68E" w14:textId="77777777" w:rsidR="002C5A4C" w:rsidRPr="0071531A" w:rsidRDefault="002C5A4C" w:rsidP="001A775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Mills, Cynthia, and Pamela Hemenway Simpson. 2003. Monuments to the lost cause: women, art, and the landscapes of southern memory. Knoxville: University of Tennessee Press.</w:t>
      </w:r>
    </w:p>
  </w:footnote>
  <w:footnote w:id="43">
    <w:p w14:paraId="727ECCB1" w14:textId="77777777" w:rsidR="002C5A4C" w:rsidRPr="0071531A" w:rsidRDefault="002C5A4C" w:rsidP="00620E71">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Sjs0LLXp","properties":{"formattedCitation":"\\uc0\\u8220{}TO CONFEDERATE WOMEN:\\uc0\\u160{}Replica Of Monument May Be Erected In Maryland MRS. ROSENBERG\\uc0\\u8217{}S FINE OFFER Tells United Daughters Of Confederacy She Will Contribute $500n Election Of Delegates,\\uc0\\u8221{} {\\i{}The Sun (1837-1991); Baltimore, Md.}, November 6, 1907.","plainCitation":"“TO CONFEDERATE WOMEN: Replica Of Monument May Be Erected In Maryland MRS. ROSENBERG’S FINE OFFER Tells United Daughters Of Confederacy She Will Contribute $500n Election Of Delegates,” The Sun (1837-1991); Baltimore, Md., November 6, 1907.","noteIndex":41},"citationItems":[{"id":231,"uris":["http://zotero.org/users/local/hUfRVgXK/items/A44EAFPA"],"uri":["http://zotero.org/users/local/hUfRVgXK/items/A44EAFPA"],"itemData":{"id":231,"type":"article-newspaper","title":"TO CONFEDERATE WOMEN: Replica Of Monument May Be Erected In Maryland MRS. ROSENBERG'S FINE OFFER Tells United Daughters Of Confederacy She Will Contribute $500n Election Of Delegates","container-title":"The Sun (1837-1991); Baltimore, Md.","publisher-place":"Baltimore, Md., United States","page":"8","source":"ProQuest","event-place":"Baltimore, Md., United States","abstract":"At a meeting of the Baltimore Chapter, United Daughters of tho Confederacy, yesterday afternoon at Lehmann's Hall, nt which Mrs. John P. Poe presided Mrs Moliie McGtll Rosenberg called the 'attention of the chapter to the proposed monument to be erected to the memory of the women of the Confederacy--the mothers...","shortTitle":"TO CONFEDERATE WOMEN","language":"ENG","issued":{"date-parts":[["1907",11,6]]}}}],"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TO CONFEDERATE WOMEN: Replica Of Monument May Be Erected In Maryland MRS. ROSENBERG’S FINE OFFER Tells United Daughters Of Confederacy She Will Contribute $500n Election Of Delegates,”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November 6, 1907.</w:t>
      </w:r>
      <w:r w:rsidRPr="0071531A">
        <w:rPr>
          <w:rFonts w:ascii="Times New Roman" w:hAnsi="Times New Roman" w:cs="Times New Roman"/>
          <w:sz w:val="18"/>
          <w:szCs w:val="18"/>
        </w:rPr>
        <w:fldChar w:fldCharType="end"/>
      </w:r>
    </w:p>
  </w:footnote>
  <w:footnote w:id="44">
    <w:p w14:paraId="057F8A9B" w14:textId="77777777" w:rsidR="002C5A4C" w:rsidRPr="0071531A" w:rsidRDefault="002C5A4C" w:rsidP="0007494E">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E6I6UggO","properties":{"formattedCitation":"\\uc0\\u8220{}Honoring the Women of War Time,\\uc0\\u8221{} {\\i{}The Sun (1837-1991); Baltimore, Md.}, December 17, 1911.","plainCitation":"“Honoring the Women of War Time,” The Sun (1837-1991); Baltimore, Md., December 17, 1911.","noteIndex":42},"citationItems":[{"id":66,"uris":["http://zotero.org/users/local/hUfRVgXK/items/ZUSA4Z5Z"],"uri":["http://zotero.org/users/local/hUfRVgXK/items/ZUSA4Z5Z"],"itemData":{"id":66,"type":"article-newspaper","title":"Honoring the Women of War Time","container-title":"The Sun (1837-1991); Baltimore, Md.","publisher-place":"Baltimore, Md., United States","page":"6","source":"ProQuest","event-place":"Baltimore, Md., United States","abstract":"South Carolina has erected the first monument to tha women of tiie Confederacy. North Carolina will soon follow suit, for Mr. Ashley Home, of Clayton, X. C has given $10,000 for a monument to the Southern women that will stand ln tho Capitol Square, Raleigh. The veterans propose to crcot such a memorial in the capital of...","language":"ENG","issued":{"date-parts":[["1911",12,17]]}}}],"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Honoring the Women of War Time,”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December 17, 1911.</w:t>
      </w:r>
      <w:r w:rsidRPr="0071531A">
        <w:rPr>
          <w:rFonts w:ascii="Times New Roman" w:hAnsi="Times New Roman" w:cs="Times New Roman"/>
          <w:sz w:val="18"/>
          <w:szCs w:val="18"/>
        </w:rPr>
        <w:fldChar w:fldCharType="end"/>
      </w:r>
    </w:p>
  </w:footnote>
  <w:footnote w:id="45">
    <w:p w14:paraId="08F509CB" w14:textId="77777777" w:rsidR="002C5A4C" w:rsidRPr="0071531A" w:rsidRDefault="002C5A4C" w:rsidP="0007494E">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Daughters Asked to Aid: Confederate Veterans Want State Division To Help On Memorial,” </w:t>
      </w:r>
      <w:r w:rsidRPr="0071531A">
        <w:rPr>
          <w:rFonts w:ascii="Times New Roman" w:hAnsi="Times New Roman" w:cs="Times New Roman"/>
          <w:i/>
          <w:sz w:val="18"/>
          <w:szCs w:val="18"/>
        </w:rPr>
        <w:t xml:space="preserve">The Sun (1837-1991): Baltimore, Md., </w:t>
      </w:r>
      <w:r w:rsidRPr="0071531A">
        <w:rPr>
          <w:rFonts w:ascii="Times New Roman" w:hAnsi="Times New Roman" w:cs="Times New Roman"/>
          <w:sz w:val="18"/>
          <w:szCs w:val="18"/>
        </w:rPr>
        <w:t>December 8, 1911.</w:t>
      </w:r>
    </w:p>
  </w:footnote>
  <w:footnote w:id="46">
    <w:p w14:paraId="3B856E0A" w14:textId="77777777" w:rsidR="002C5A4C" w:rsidRPr="0071531A" w:rsidRDefault="002C5A4C" w:rsidP="0007494E">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47yAGFkr","properties":{"formattedCitation":"\\uc0\\u8220{}Ask $12,000 for Monument,\\uc0\\u8221{} {\\i{}The Sun (1837-1991); Baltimore, Md.}, February 11, 1914.","plainCitation":"“Ask $12,000 for Monument,” The Sun (1837-1991); Baltimore, Md., February 11, 1914.","noteIndex":44},"citationItems":[{"id":247,"uris":["http://zotero.org/users/local/hUfRVgXK/items/V2PN7LWD"],"uri":["http://zotero.org/users/local/hUfRVgXK/items/V2PN7LWD"],"itemData":{"id":247,"type":"article-newspaper","title":"Ask $12,000 for Monument","container-title":"The Sun (1837-1991); Baltimore, Md.","publisher-place":"Baltimore, Md., United States","page":"2","source":"ProQuest","event-place":"Baltimore, Md., United States","language":"ENG","issued":{"date-parts":[["1914",2,11]]}}}],"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Ask $12,000 for Monument,”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February 11, 1914.</w:t>
      </w:r>
      <w:r w:rsidRPr="0071531A">
        <w:rPr>
          <w:rFonts w:ascii="Times New Roman" w:hAnsi="Times New Roman" w:cs="Times New Roman"/>
          <w:sz w:val="18"/>
          <w:szCs w:val="18"/>
        </w:rPr>
        <w:fldChar w:fldCharType="end"/>
      </w:r>
    </w:p>
  </w:footnote>
  <w:footnote w:id="47">
    <w:p w14:paraId="08DB3F71"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quzJz8df","properties":{"formattedCitation":"Baltimore Heritage, \\uc0\\u8220{}Confederate Monuments in Wyman Park Dell,\\uc0\\u8221{} Baltimore Heritage Open Tours, accessed March 17, 2018, http://baltimoreheritage.github.io/2015/12/05/wyman-park-dell-confederate-monuments/.","plainCitation":"Baltimore Heritage, “Confederate Monuments in Wyman Park Dell,” Baltimore Heritage Open Tours, accessed March 17, 2018, http://baltimoreheritage.github.io/2015/12/05/wyman-park-dell-confederate-monuments/.","noteIndex":45},"citationItems":[{"id":615,"uris":["http://zotero.org/users/local/hUfRVgXK/items/F5IHPDCC"],"uri":["http://zotero.org/users/local/hUfRVgXK/items/F5IHPDCC"],"itemData":{"id":615,"type":"webpage","title":"Confederate Monuments in Wyman Park Dell","container-title":"Baltimore Heritage Open Tours","abstract":"An open-source collection of resources, maps, and notes for Baltimore Heritage tour programs.","URL":"http://baltimoreheritage.github.io/2015/12/05/wyman-park-dell-confederate-monuments/","author":[{"family":"Heritage","given":"Baltimore"}],"accessed":{"date-parts":[["2018",3,17]]}}}],"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Baltimore Heritage, “Confederate Monuments in Wyman Park Dell,” Baltimore Heritage Open Tours, accessed March 17, 2018, http://baltimoreheritage.github.io/2015/12/05/wyman-park-dell-confederate-monuments/.</w:t>
      </w:r>
      <w:r w:rsidRPr="0071531A">
        <w:rPr>
          <w:rFonts w:ascii="Times New Roman" w:hAnsi="Times New Roman" w:cs="Times New Roman"/>
          <w:sz w:val="18"/>
          <w:szCs w:val="18"/>
        </w:rPr>
        <w:fldChar w:fldCharType="end"/>
      </w:r>
    </w:p>
  </w:footnote>
  <w:footnote w:id="48">
    <w:p w14:paraId="5E1D824E"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RBz2gFCe","properties":{"formattedCitation":"\\uc0\\u8220{}SATURDAY DATE OF UNVEILING:\\uc0\\u160{}Monument To Confederate Women Of State To Be Dedicated,\\uc0\\u8221{} {\\i{}The Sun (1837-1992); Baltimore, Md.}, October 28, 1918.","plainCitation":"“SATURDAY DATE OF UNVEILING: Monument To Confederate Women Of State To Be Dedicated,” The Sun (1837-1992); Baltimore, Md., October 28, 1918.","noteIndex":46},"citationItems":[{"id":607,"uris":["http://zotero.org/users/local/hUfRVgXK/items/IZ9PYDTN"],"uri":["http://zotero.org/users/local/hUfRVgXK/items/IZ9PYDTN"],"itemData":{"id":607,"type":"article-newspaper","title":"SATURDAY DATE OF UNVEILING: Monument To Confederate Women Of State To Be Dedicated","container-title":"The Sun (1837-1992); Baltimore, Md.","publisher-place":"Baltimore, Md., United States, Baltimore, Md.","page":"7","source":"ProQuest","event-place":"Baltimore, Md., United States, Baltimore, Md.","shortTitle":"SATURDAY DATE OF UNVEILING","language":"ENG","issued":{"date-parts":[["1918",10,28]]}}}],"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SATURDAY DATE OF UNVEILING: Monument To Confederate Women Of State To Be Dedicated,” </w:t>
      </w:r>
      <w:r w:rsidRPr="0071531A">
        <w:rPr>
          <w:rFonts w:ascii="Times New Roman" w:hAnsi="Times New Roman" w:cs="Times New Roman"/>
          <w:i/>
          <w:iCs/>
          <w:sz w:val="18"/>
          <w:szCs w:val="18"/>
        </w:rPr>
        <w:t>The Sun (1837-1992); Baltimore, Md.</w:t>
      </w:r>
      <w:r w:rsidRPr="0071531A">
        <w:rPr>
          <w:rFonts w:ascii="Times New Roman" w:hAnsi="Times New Roman" w:cs="Times New Roman"/>
          <w:sz w:val="18"/>
          <w:szCs w:val="18"/>
        </w:rPr>
        <w:t>, October 28, 1918.</w:t>
      </w:r>
      <w:r w:rsidRPr="0071531A">
        <w:rPr>
          <w:rFonts w:ascii="Times New Roman" w:hAnsi="Times New Roman" w:cs="Times New Roman"/>
          <w:sz w:val="18"/>
          <w:szCs w:val="18"/>
        </w:rPr>
        <w:fldChar w:fldCharType="end"/>
      </w:r>
    </w:p>
  </w:footnote>
  <w:footnote w:id="49">
    <w:p w14:paraId="2D1CC347"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Minutes of the Board of Recreation and Parks, Baltimore, Maryland. June 15, 1917. </w:t>
      </w:r>
    </w:p>
  </w:footnote>
  <w:footnote w:id="50">
    <w:p w14:paraId="437C4592"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Minutes of the Board of Recreation and Parks, Baltimore, Maryland. November 14, 1918. </w:t>
      </w:r>
    </w:p>
  </w:footnote>
  <w:footnote w:id="51">
    <w:p w14:paraId="1185D685"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lbIgQIq4","properties":{"formattedCitation":"\\uc0\\u8220{}SATURDAY DATE OF UNVEILING.\\uc0\\u8221{}","plainCitation":"“SATURDAY DATE OF UNVEILING.”","noteIndex":49},"citationItems":[{"id":607,"uris":["http://zotero.org/users/local/hUfRVgXK/items/IZ9PYDTN"],"uri":["http://zotero.org/users/local/hUfRVgXK/items/IZ9PYDTN"],"itemData":{"id":607,"type":"article-newspaper","title":"SATURDAY DATE OF UNVEILING: Monument To Confederate Women Of State To Be Dedicated","container-title":"The Sun (1837-1992); Baltimore, Md.","publisher-place":"Baltimore, Md., United States, Baltimore, Md.","page":"7","source":"ProQuest","event-place":"Baltimore, Md., United States, Baltimore, Md.","shortTitle":"SATURDAY DATE OF UNVEILING","language":"ENG","issued":{"date-parts":[["1918",10,28]]}}}],"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SATURDAY DATE OF UNVEILING.”</w:t>
      </w:r>
      <w:r w:rsidRPr="0071531A">
        <w:rPr>
          <w:rFonts w:ascii="Times New Roman" w:hAnsi="Times New Roman" w:cs="Times New Roman"/>
          <w:sz w:val="18"/>
          <w:szCs w:val="18"/>
        </w:rPr>
        <w:fldChar w:fldCharType="end"/>
      </w:r>
    </w:p>
  </w:footnote>
  <w:footnote w:id="52">
    <w:p w14:paraId="5683760B"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mNY1teAC","properties":{"formattedCitation":"\\uc0\\u8220{}MONUMENT UNVEILED:\\uc0\\u160{}\"Confederate Women Of Maryland\" Typified In Marble Statue,\\uc0\\u8221{} {\\i{}The Sun (1837-1992); Baltimore, Md.}, November 3, 1918.","plainCitation":"“MONUMENT UNVEILED: \"Confederate Women Of Maryland\" Typified In Marble Statue,” The Sun (1837-1992); Baltimore, Md., November 3, 1918.","noteIndex":50},"citationItems":[{"id":611,"uris":["http://zotero.org/users/local/hUfRVgXK/items/4KP7IXS7"],"uri":["http://zotero.org/users/local/hUfRVgXK/items/4KP7IXS7"],"itemData":{"id":611,"type":"article-newspaper","title":"MONUMENT UNVEILED: \"Confederate Women Of Maryland\" Typified In Marble Statue","container-title":"The Sun (1837-1992); Baltimore, Md.","publisher-place":"Baltimore, Md., United States, Baltimore, Md.","page":"10","source":"ProQuest","event-place":"Baltimore, Md., United States, Baltimore, Md.","shortTitle":"MONUMENT UNVEILED","language":"ENG","issued":{"date-parts":[["1918",11,3]]}}}],"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MONUMENT UNVEILED: "Confederate Women Of Maryland" Typified In Marble Statue,” </w:t>
      </w:r>
      <w:r w:rsidRPr="0071531A">
        <w:rPr>
          <w:rFonts w:ascii="Times New Roman" w:hAnsi="Times New Roman" w:cs="Times New Roman"/>
          <w:i/>
          <w:iCs/>
          <w:sz w:val="18"/>
          <w:szCs w:val="18"/>
        </w:rPr>
        <w:t>The Sun (1837-1992); Baltimore, Md.</w:t>
      </w:r>
      <w:r w:rsidRPr="0071531A">
        <w:rPr>
          <w:rFonts w:ascii="Times New Roman" w:hAnsi="Times New Roman" w:cs="Times New Roman"/>
          <w:sz w:val="18"/>
          <w:szCs w:val="18"/>
        </w:rPr>
        <w:t>, November 3, 1918.</w:t>
      </w:r>
      <w:r w:rsidRPr="0071531A">
        <w:rPr>
          <w:rFonts w:ascii="Times New Roman" w:hAnsi="Times New Roman" w:cs="Times New Roman"/>
          <w:sz w:val="18"/>
          <w:szCs w:val="18"/>
        </w:rPr>
        <w:fldChar w:fldCharType="end"/>
      </w:r>
    </w:p>
  </w:footnote>
  <w:footnote w:id="53">
    <w:p w14:paraId="0C547A03"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M8Jhk62X","properties":{"formattedCitation":"\\uc0\\u8220{}$100,000 Lee-Jackson Statue May Be Ready Within Year:\\uc0\\u160{}Municipal Art Society Gets Report On Memorial Considered One Of Finest In World,\\uc0\\u8221{} {\\i{}The Sun (1837-1991); Baltimore, Md.}, April 7, 1939, 00.","plainCitation":"“$100,000 Lee-Jackson Statue May Be Ready Within Year: Municipal Art Society Gets Report On Memorial Considered One Of Finest In World,” The Sun (1837-1991); Baltimore, Md., April 7, 1939, 00.","noteIndex":51},"citationItems":[{"id":241,"uris":["http://zotero.org/users/local/hUfRVgXK/items/A8ZV2JYZ"],"uri":["http://zotero.org/users/local/hUfRVgXK/items/A8ZV2JYZ"],"itemData":{"id":241,"type":"article-newspaper","title":"$100,000 Lee-Jackson Statue May Be Ready Within Year: Municipal Art Society Gets Report On Memorial Considered One Of Finest In World","container-title":"The Sun (1837-1991); Baltimore, Md.","publisher-place":"Baltimore, Md., United States","page":"26–27","source":"ProQuest","event-place":"Baltimore, Md., United States","abstract":"Within a year, it was predicted yeslerday, \"one of the finest monuments in the world\" will come to Baltimore to be set up in Wyman Park, its permanent home.","shortTitle":"$100,000 Lee-Jackson Statue May Be Ready Within Year","language":"ENG","issued":{"date-parts":[["1939",4,7]]}},"locator":"00"}],"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100,000 Lee-Jackson Statue May Be Ready Within Year: Municipal Art Society Gets Report On Memorial Considered One Of Finest In World,”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April 7, 1939, 00.</w:t>
      </w:r>
      <w:r w:rsidRPr="0071531A">
        <w:rPr>
          <w:rFonts w:ascii="Times New Roman" w:hAnsi="Times New Roman" w:cs="Times New Roman"/>
          <w:sz w:val="18"/>
          <w:szCs w:val="18"/>
        </w:rPr>
        <w:fldChar w:fldCharType="end"/>
      </w:r>
    </w:p>
  </w:footnote>
  <w:footnote w:id="54">
    <w:p w14:paraId="1FD97BCA"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Xas3nOKL","properties":{"formattedCitation":"\\uc0\\u8220{}The Lee-Jackson Statue And Mr. Ferguson\\uc0\\u8217{}s Motive,\\uc0\\u8221{} {\\i{}The Sun (1837-1991); Baltimore, Md.}, October 29, 1947.","plainCitation":"“The Lee-Jackson Statue And Mr. Ferguson’s Motive,” The Sun (1837-1991); Baltimore, Md., October 29, 1947.","noteIndex":52},"citationItems":[{"id":405,"uris":["http://zotero.org/users/local/hUfRVgXK/items/KZUJIRXU"],"uri":["http://zotero.org/users/local/hUfRVgXK/items/KZUJIRXU"],"itemData":{"id":405,"type":"article-newspaper","title":"The Lee-Jackson Statue And Mr. Ferguson's Motive","container-title":"The Sun (1837-1991); Baltimore, Md.","publisher-place":"Baltimore, Md., United States","page":"12","source":"ProQuest","event-place":"Baltimore, Md., United States","language":"ENG","issued":{"date-parts":[["1947",10,2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The Lee-Jackson Statue And Mr. Ferguson’s Motive,”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October 29, 1947.</w:t>
      </w:r>
      <w:r w:rsidRPr="0071531A">
        <w:rPr>
          <w:rFonts w:ascii="Times New Roman" w:hAnsi="Times New Roman" w:cs="Times New Roman"/>
          <w:sz w:val="18"/>
          <w:szCs w:val="18"/>
        </w:rPr>
        <w:fldChar w:fldCharType="end"/>
      </w:r>
    </w:p>
  </w:footnote>
  <w:footnote w:id="55">
    <w:p w14:paraId="756EBEC9" w14:textId="77777777" w:rsidR="002C5A4C" w:rsidRPr="0071531A" w:rsidRDefault="002C5A4C" w:rsidP="00360F38">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J2JveVSS","properties":{"formattedCitation":"\\uc0\\u8220{}The Lee-Jackson Statue And Mr. Ferguson\\uc0\\u8217{}s Motive.\\uc0\\u8221{}","plainCitation":"“The Lee-Jackson Statue And Mr. Ferguson’s Motive.”","noteIndex":53},"citationItems":[{"id":405,"uris":["http://zotero.org/users/local/hUfRVgXK/items/KZUJIRXU"],"uri":["http://zotero.org/users/local/hUfRVgXK/items/KZUJIRXU"],"itemData":{"id":405,"type":"article-newspaper","title":"The Lee-Jackson Statue And Mr. Ferguson's Motive","container-title":"The Sun (1837-1991); Baltimore, Md.","publisher-place":"Baltimore, Md., United States","page":"12","source":"ProQuest","event-place":"Baltimore, Md., United States","language":"ENG","issued":{"date-parts":[["1947",10,2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The Lee-Jackson Statue And Mr. Ferguson’s Motive.”</w:t>
      </w:r>
      <w:r w:rsidRPr="0071531A">
        <w:rPr>
          <w:rFonts w:ascii="Times New Roman" w:hAnsi="Times New Roman" w:cs="Times New Roman"/>
          <w:sz w:val="18"/>
          <w:szCs w:val="18"/>
        </w:rPr>
        <w:fldChar w:fldCharType="end"/>
      </w:r>
    </w:p>
  </w:footnote>
  <w:footnote w:id="56">
    <w:p w14:paraId="349A0D05" w14:textId="77777777" w:rsidR="002C5A4C" w:rsidRPr="0071531A" w:rsidRDefault="002C5A4C" w:rsidP="00360F38">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cFQZd6bN","properties":{"formattedCitation":"\\uc0\\u8220{}Obituary James Henry Ferguson,\\uc0\\u8221{} {\\i{}The Sun (1837-1991); Baltimore, Md.}, November 20, 1899.","plainCitation":"“Obituary James Henry Ferguson,” The Sun (1837-1991); Baltimore, Md., November 20, 1899.","noteIndex":54},"citationItems":[{"id":403,"uris":["http://zotero.org/users/local/hUfRVgXK/items/NTBWR25M"],"uri":["http://zotero.org/users/local/hUfRVgXK/items/NTBWR25M"],"itemData":{"id":403,"type":"article-newspaper","title":"Obituary James Henry Ferguson","container-title":"The Sun (1837-1991); Baltimore, Md.","publisher-place":"Baltimore, Md., United States","page":"7","source":"ProQuest","event-place":"Baltimore, Md., United States","language":"ENG","issued":{"date-parts":[["1899",11,20]]}}}],"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Obituary James Henry Ferguson,”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November 20, 1899.</w:t>
      </w:r>
      <w:r w:rsidRPr="0071531A">
        <w:rPr>
          <w:rFonts w:ascii="Times New Roman" w:hAnsi="Times New Roman" w:cs="Times New Roman"/>
          <w:sz w:val="18"/>
          <w:szCs w:val="18"/>
        </w:rPr>
        <w:fldChar w:fldCharType="end"/>
      </w:r>
    </w:p>
  </w:footnote>
  <w:footnote w:id="57">
    <w:p w14:paraId="14F25727" w14:textId="77777777" w:rsidR="002C5A4C" w:rsidRPr="0071531A" w:rsidRDefault="002C5A4C" w:rsidP="00360F38">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DfPMX4ks","properties":{"formattedCitation":"\\uc0\\u8220{}Bequest For Lee-Jackson Statues Present Problem:\\uc0\\u160{}Legal And Art Experts Seeking Way To Carry Out Terms Of Wills Of J. Henry Ferguson And Mrs. Elizabeth B. White,\\uc0\\u8221{} {\\i{}The Sun (1837-1991); Baltimore, Md.}, November 19, 1934.","plainCitation":"“Bequest For Lee-Jackson Statues Present Problem: Legal And Art Experts Seeking Way To Carry Out Terms Of Wills Of J. Henry Ferguson And Mrs. Elizabeth B. White,” The Sun (1837-1991); Baltimore, Md., November 19, 1934.","noteIndex":55},"citationItems":[{"id":205,"uris":["http://zotero.org/users/local/hUfRVgXK/items/B6WV52GF"],"uri":["http://zotero.org/users/local/hUfRVgXK/items/B6WV52GF"],"itemData":{"id":205,"type":"article-newspaper","title":"Bequest For Lee-Jackson Statues Present Problem: Legal And Art Experts Seeking Way To Carry Out Terms Of Wills Of J. Henry Ferguson And Mrs. Elizabeth B. White","container-title":"The Sun (1837-1991); Baltimore, Md.","publisher-place":"Baltimore, Md., United States","page":"16","source":"ProQuest","event-place":"Baltimore, Md., United States","abstract":"Two wills leaving money for tlie erection of statues of Gens. Robert E. Lee and Thomas J. (Stonewall) Jackson are presenting a problem for legal experts and art authorities ot Baltimore.","shortTitle":"Bequest For Lee-Jackson Statues Present Problem","language":"ENG","issued":{"date-parts":[["1934",11,1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Bequest For Lee-Jackson Statues Present Problem: Legal And Art Experts Seeking Way To Carry Out Terms Of Wills Of J. Henry Ferguson And Mrs. Elizabeth B. White,”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November 19, 1934.</w:t>
      </w:r>
      <w:r w:rsidRPr="0071531A">
        <w:rPr>
          <w:rFonts w:ascii="Times New Roman" w:hAnsi="Times New Roman" w:cs="Times New Roman"/>
          <w:sz w:val="18"/>
          <w:szCs w:val="18"/>
        </w:rPr>
        <w:fldChar w:fldCharType="end"/>
      </w:r>
    </w:p>
  </w:footnote>
  <w:footnote w:id="58">
    <w:p w14:paraId="300640F2" w14:textId="77777777" w:rsidR="002C5A4C" w:rsidRPr="0071531A" w:rsidRDefault="002C5A4C" w:rsidP="00360F38">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ZWQHGzNg","properties":{"formattedCitation":"\\uc0\\u8220{}Ceremony To Honor Lee And Jackson:\\uc0\\u160{}Birthdays Of Two Rebel Generals To Be Celebrated Tomorrow Afternoon By United Daughters Of The Confederacy, Chapter 8,\\uc0\\u8221{} {\\i{}The Sun (1837-1991); Baltimore, Md.}, January 19, 1936.","plainCitation":"“Ceremony To Honor Lee And Jackson: Birthdays Of Two Rebel Generals To Be Celebrated Tomorrow Afternoon By United Daughters Of The Confederacy, Chapter 8,” The Sun (1837-1991); Baltimore, Md., January 19, 1936.","noteIndex":56},"citationItems":[{"id":123,"uris":["http://zotero.org/users/local/hUfRVgXK/items/FKFANGMR"],"uri":["http://zotero.org/users/local/hUfRVgXK/items/FKFANGMR"],"itemData":{"id":123,"type":"article-newspaper","title":"Ceremony To Honor Lee And Jackson: Birthdays Of Two Rebel Generals To Be Celebrated Tomorrow Afternoon By United Daughters Of The Confederacy, Chapter 8","container-title":"The Sun (1837-1991); Baltimore, Md.","publisher-place":"Baltimore, Md., United States","page":"SO12","source":"ProQuest","event-place":"Baltimore, Md., United States","abstract":"JOINT celebration of the birthdays of Gens. Robert E. Lee and Stonewall Jackson has been planned by Baltimore Chapter, No. 8, United Daughters of the Confederacy, for tomorrow afternoon. This celebration is an annual one, to which the public is inviled.","shortTitle":"Ceremony To Honor Lee And Jackson","language":"ENG","issued":{"date-parts":[["1936",1,1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Ceremony To Honor Lee And Jackson: Birthdays Of Two Rebel Generals To Be Celebrated Tomorrow Afternoon By United Daughters Of The Confederacy, Chapter 8,”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January 19, 1936.</w:t>
      </w:r>
      <w:r w:rsidRPr="0071531A">
        <w:rPr>
          <w:rFonts w:ascii="Times New Roman" w:hAnsi="Times New Roman" w:cs="Times New Roman"/>
          <w:sz w:val="18"/>
          <w:szCs w:val="18"/>
        </w:rPr>
        <w:fldChar w:fldCharType="end"/>
      </w:r>
    </w:p>
  </w:footnote>
  <w:footnote w:id="59">
    <w:p w14:paraId="7AF64C37"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iJJpAtzA","properties":{"formattedCitation":"\\uc0\\u8220{}$100,000 Lee-Jackson Statue May Be Ready Within Year,\\uc0\\u8221{} 000.","plainCitation":"“$100,000 Lee-Jackson Statue May Be Ready Within Year,” 000.","noteIndex":57},"citationItems":[{"id":241,"uris":["http://zotero.org/users/local/hUfRVgXK/items/A8ZV2JYZ"],"uri":["http://zotero.org/users/local/hUfRVgXK/items/A8ZV2JYZ"],"itemData":{"id":241,"type":"article-newspaper","title":"$100,000 Lee-Jackson Statue May Be Ready Within Year: Municipal Art Society Gets Report On Memorial Considered One Of Finest In World","container-title":"The Sun (1837-1991); Baltimore, Md.","publisher-place":"Baltimore, Md., United States","page":"26–27","source":"ProQuest","event-place":"Baltimore, Md., United States","abstract":"Within a year, it was predicted yeslerday, \"one of the finest monuments in the world\" will come to Baltimore to be set up in Wyman Park, its permanent home.","shortTitle":"$100,000 Lee-Jackson Statue May Be Ready Within Year","language":"ENG","issued":{"date-parts":[["1939",4,7]]}},"locator":"000"}],"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100,000 Lee-Jackson Statue May Be Ready Within Year,” 000.</w:t>
      </w:r>
      <w:r w:rsidRPr="0071531A">
        <w:rPr>
          <w:rFonts w:ascii="Times New Roman" w:hAnsi="Times New Roman" w:cs="Times New Roman"/>
          <w:sz w:val="18"/>
          <w:szCs w:val="18"/>
        </w:rPr>
        <w:fldChar w:fldCharType="end"/>
      </w:r>
    </w:p>
  </w:footnote>
  <w:footnote w:id="60">
    <w:p w14:paraId="55D6E50C" w14:textId="77777777" w:rsidR="002C5A4C" w:rsidRPr="0071531A" w:rsidRDefault="002C5A4C" w:rsidP="00A74D51">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fsPHVrLI","properties":{"formattedCitation":"\\uc0\\u8220{}Statue Of Lee And Jackson Arrives Here After 11 Years,\\uc0\\u8221{} {\\i{}The Sun (1837-1991); Baltimore, Md.}, October 25, 1947.","plainCitation":"“Statue Of Lee And Jackson Arrives Here After 11 Years,” The Sun (1837-1991); Baltimore, Md., October 25, 1947.","noteIndex":58},"citationItems":[{"id":180,"uris":["http://zotero.org/users/local/hUfRVgXK/items/44XFAKP7"],"uri":["http://zotero.org/users/local/hUfRVgXK/items/44XFAKP7"],"itemData":{"id":180,"type":"article-newspaper","title":"Statue Of Lee And Jackson Arrives Here After 11 Years","container-title":"The Sun (1837-1991); Baltimore, Md.","publisher-place":"Baltimore, Md., United States","page":"22–23","source":"ProQuest","event-place":"Baltimore, Md., United States","abstract":"After eleven years of vicissi ludes. Generals Hubert IS. Lee and Stonewall Jackson, in bronze, arrived at 5.20 P.M. yesterday on Wyman Park drive, near the Art Museum, where this morning they will lake llirlr permnncnl.' stand.","language":"ENG","issued":{"date-parts":[["1947",10,25]]}}}],"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Statue Of Lee And Jackson Arrives Here After 11 Years,”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October 25, 1947.</w:t>
      </w:r>
      <w:r w:rsidRPr="0071531A">
        <w:rPr>
          <w:rFonts w:ascii="Times New Roman" w:hAnsi="Times New Roman" w:cs="Times New Roman"/>
          <w:sz w:val="18"/>
          <w:szCs w:val="18"/>
        </w:rPr>
        <w:fldChar w:fldCharType="end"/>
      </w:r>
    </w:p>
  </w:footnote>
  <w:footnote w:id="61">
    <w:p w14:paraId="301DDBFF" w14:textId="77777777" w:rsidR="002C5A4C" w:rsidRPr="0071531A" w:rsidRDefault="002C5A4C" w:rsidP="001447E9">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83YYelOj","properties":{"formattedCitation":"\\uc0\\u8220{}Statue Of Lee And Jackson Arrives Here After 11 Years.\\uc0\\u8221{}","plainCitation":"“Statue Of Lee And Jackson Arrives Here After 11 Years.”","noteIndex":59},"citationItems":[{"id":180,"uris":["http://zotero.org/users/local/hUfRVgXK/items/44XFAKP7"],"uri":["http://zotero.org/users/local/hUfRVgXK/items/44XFAKP7"],"itemData":{"id":180,"type":"article-newspaper","title":"Statue Of Lee And Jackson Arrives Here After 11 Years","container-title":"The Sun (1837-1991); Baltimore, Md.","publisher-place":"Baltimore, Md., United States","page":"22–23","source":"ProQuest","event-place":"Baltimore, Md., United States","abstract":"After eleven years of vicissi ludes. Generals Hubert IS. Lee and Stonewall Jackson, in bronze, arrived at 5.20 P.M. yesterday on Wyman Park drive, near the Art Museum, where this morning they will lake llirlr permnncnl.' stand.","language":"ENG","issued":{"date-parts":[["1947",10,25]]}}}],"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Statue Of Lee And Jackson Arrives Here After 11 Years.”</w:t>
      </w:r>
      <w:r w:rsidRPr="0071531A">
        <w:rPr>
          <w:rFonts w:ascii="Times New Roman" w:hAnsi="Times New Roman" w:cs="Times New Roman"/>
          <w:sz w:val="18"/>
          <w:szCs w:val="18"/>
        </w:rPr>
        <w:fldChar w:fldCharType="end"/>
      </w:r>
    </w:p>
  </w:footnote>
  <w:footnote w:id="62">
    <w:p w14:paraId="048D88ED"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mY2KJSUq","properties":{"formattedCitation":"\\uc0\\u8220{}Lee And Jackson Monument Dedicated As 3,000 Look On,\\uc0\\u8221{} {\\i{}The Sun (1837-1991); Baltimore, Md.}, May 2, 1948, 000.","plainCitation":"“Lee And Jackson Monument Dedicated As 3,000 Look On,” The Sun (1837-1991); Baltimore, Md., May 2, 1948, 000.","noteIndex":60},"citationItems":[{"id":243,"uris":["http://zotero.org/users/local/hUfRVgXK/items/WK5NVVWM"],"uri":["http://zotero.org/users/local/hUfRVgXK/items/WK5NVVWM"],"itemData":{"id":243,"type":"article-newspaper","title":"Lee And Jackson Monument Dedicated As 3,000 Look On","container-title":"The Sun (1837-1991); Baltimore, Md.","publisher-place":"Baltimore, Md., United States","page":"28–29","source":"ProQuest","event-place":"Baltimore, Md., United States","abstract":"With mementos of bygone parades arid martial music ening a gray afternoon, J. Ferguson's ' bronze double equestrian tribute to Generals Robert Lee and Stonewall Jackson was sented to the city and dedicated yesterday.","language":"ENG","issued":{"date-parts":[["1948",5,2]]}},"locator":"000"}],"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Lee And Jackson Monument Dedicated As 3,000 Look On,”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May 2, 1948, 000.</w:t>
      </w:r>
      <w:r w:rsidRPr="0071531A">
        <w:rPr>
          <w:rFonts w:ascii="Times New Roman" w:hAnsi="Times New Roman" w:cs="Times New Roman"/>
          <w:sz w:val="18"/>
          <w:szCs w:val="18"/>
        </w:rPr>
        <w:fldChar w:fldCharType="end"/>
      </w:r>
    </w:p>
  </w:footnote>
  <w:footnote w:id="63">
    <w:p w14:paraId="44CAA3EB" w14:textId="77777777" w:rsidR="002C5A4C" w:rsidRPr="0071531A" w:rsidRDefault="002C5A4C" w:rsidP="00360F38">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nCJcFys1","properties":{"formattedCitation":"\\uc0\\u8220{}Lee And Jackson Monument Dedicated As 3,000 Look On.\\uc0\\u8221{}","plainCitation":"“Lee And Jackson Monument Dedicated As 3,000 Look On.”","noteIndex":61},"citationItems":[{"id":243,"uris":["http://zotero.org/users/local/hUfRVgXK/items/WK5NVVWM"],"uri":["http://zotero.org/users/local/hUfRVgXK/items/WK5NVVWM"],"itemData":{"id":243,"type":"article-newspaper","title":"Lee And Jackson Monument Dedicated As 3,000 Look On","container-title":"The Sun (1837-1991); Baltimore, Md.","publisher-place":"Baltimore, Md., United States","page":"28–29","source":"ProQuest","event-place":"Baltimore, Md., United States","abstract":"With mementos of bygone parades arid martial music ening a gray afternoon, J. Ferguson's ' bronze double equestrian tribute to Generals Robert Lee and Stonewall Jackson was sented to the city and dedicated yesterday.","language":"ENG","issued":{"date-parts":[["1948",5,2]]}}}],"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Lee And Jackson Monument Dedicated As 3,000 Look On.”</w:t>
      </w:r>
      <w:r w:rsidRPr="0071531A">
        <w:rPr>
          <w:rFonts w:ascii="Times New Roman" w:hAnsi="Times New Roman" w:cs="Times New Roman"/>
          <w:sz w:val="18"/>
          <w:szCs w:val="18"/>
        </w:rPr>
        <w:fldChar w:fldCharType="end"/>
      </w:r>
    </w:p>
  </w:footnote>
  <w:footnote w:id="64">
    <w:p w14:paraId="2CFF5493" w14:textId="77777777" w:rsidR="002C5A4C" w:rsidRPr="0071531A" w:rsidRDefault="002C5A4C" w:rsidP="00360F38">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3bnc0UHr","properties":{"formattedCitation":"\\uc0\\u8220{}The Memorial To Lee And Jackson,\\uc0\\u8221{} {\\i{}The Sun (1837-1991); Baltimore, Md.}, May 1, 1948.","plainCitation":"“The Memorial To Lee And Jackson,” The Sun (1837-1991); Baltimore, Md., May 1, 1948.","noteIndex":62},"citationItems":[{"id":207,"uris":["http://zotero.org/users/local/hUfRVgXK/items/N3AM8KN7"],"uri":["http://zotero.org/users/local/hUfRVgXK/items/N3AM8KN7"],"itemData":{"id":207,"type":"article-newspaper","title":"The Memorial To Lee And Jackson","container-title":"The Sun (1837-1991); Baltimore, Md.","publisher-place":"Baltimore, Md., United States","page":"8","source":"ProQuest","event-place":"Baltimore, Md., United States","abstract":"Such memorials as that to be dedicated In Wyman Park today draw their immediate significance, properly enough, from the events which they commemorate. Lee and Jackson are notable figures in the history of our country. For special reasons, they : are very dear to the people of this community. Mr. J. Henry Ferguson, whose bequest,...","language":"ENG","issued":{"date-parts":[["1948",5,1]]}}}],"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The Memorial To Lee And Jackson,” </w:t>
      </w:r>
      <w:r w:rsidRPr="0071531A">
        <w:rPr>
          <w:rFonts w:ascii="Times New Roman" w:hAnsi="Times New Roman" w:cs="Times New Roman"/>
          <w:i/>
          <w:iCs/>
          <w:sz w:val="18"/>
          <w:szCs w:val="18"/>
        </w:rPr>
        <w:t>The Sun (1837-1991); Baltimore, Md.</w:t>
      </w:r>
      <w:r w:rsidRPr="0071531A">
        <w:rPr>
          <w:rFonts w:ascii="Times New Roman" w:hAnsi="Times New Roman" w:cs="Times New Roman"/>
          <w:sz w:val="18"/>
          <w:szCs w:val="18"/>
        </w:rPr>
        <w:t>, May 1, 1948.</w:t>
      </w:r>
      <w:r w:rsidRPr="0071531A">
        <w:rPr>
          <w:rFonts w:ascii="Times New Roman" w:hAnsi="Times New Roman" w:cs="Times New Roman"/>
          <w:sz w:val="18"/>
          <w:szCs w:val="18"/>
        </w:rPr>
        <w:fldChar w:fldCharType="end"/>
      </w:r>
    </w:p>
  </w:footnote>
  <w:footnote w:id="65">
    <w:p w14:paraId="5A5C5BF3" w14:textId="77777777" w:rsidR="002C5A4C" w:rsidRPr="0071531A" w:rsidRDefault="002C5A4C" w:rsidP="00360F38">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uOVEdTxL","properties":{"formattedCitation":"\\uc0\\u8220{}The Memorial To Lee And Jackson.\\uc0\\u8221{}","plainCitation":"“The Memorial To Lee And Jackson.”","noteIndex":63},"citationItems":[{"id":207,"uris":["http://zotero.org/users/local/hUfRVgXK/items/N3AM8KN7"],"uri":["http://zotero.org/users/local/hUfRVgXK/items/N3AM8KN7"],"itemData":{"id":207,"type":"article-newspaper","title":"The Memorial To Lee And Jackson","container-title":"The Sun (1837-1991); Baltimore, Md.","publisher-place":"Baltimore, Md., United States","page":"8","source":"ProQuest","event-place":"Baltimore, Md., United States","abstract":"Such memorials as that to be dedicated In Wyman Park today draw their immediate significance, properly enough, from the events which they commemorate. Lee and Jackson are notable figures in the history of our country. For special reasons, they : are very dear to the people of this community. Mr. J. Henry Ferguson, whose bequest,...","language":"ENG","issued":{"date-parts":[["1948",5,1]]}}}],"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The Memorial To Lee And Jackson.”</w:t>
      </w:r>
      <w:r w:rsidRPr="0071531A">
        <w:rPr>
          <w:rFonts w:ascii="Times New Roman" w:hAnsi="Times New Roman" w:cs="Times New Roman"/>
          <w:sz w:val="18"/>
          <w:szCs w:val="18"/>
        </w:rPr>
        <w:fldChar w:fldCharType="end"/>
      </w:r>
    </w:p>
  </w:footnote>
  <w:footnote w:id="66">
    <w:p w14:paraId="24405D3C"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T9gEbTg5","properties":{"formattedCitation":"\\uldash{\\uc0\\u8220{}Opinion: Why Not Benedict Arnold?,\\uc0\\u8221{} {\\i{}Afro-American (1893-1988); Baltimore, Md.}, May 15, 1948, sec. First News Section.}","plainCitation":"“Opinion: Why Not Benedict Arnold?,” Afro-American (1893-1988); Baltimore, Md., May 15, 1948, sec. First News Section.","noteIndex":66},"citationItems":[{"id":202,"uris":["http://zotero.org/users/local/hUfRVgXK/items/48LYA47N"],"uri":["http://zotero.org/users/local/hUfRVgXK/items/48LYA47N"],"itemData":{"id":202,"type":"article-newspaper","title":"Opinion: Why Not Benedict Arnold?","container-title":"Afro-American (1893-1988); Baltimore, Md.","publisher-place":"Baltimore, Md., United States","page":"4","section":"First News Section","source":"ProQuest","event-place":"Baltimore, Md., United States","abstract":"Speaking at the dedication of a Robert E. Lee-Stonewall Jackson monument in Baltimore a week ago, Gov. William Preston Lane said that the scars of the Civil War have long since been healed, What does he mean, \"healed\"?","shortTitle":"Opinion","language":"English","issued":{"date-parts":[["1948",5,15]]}}}],"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u w:val="dash"/>
        </w:rPr>
        <w:t xml:space="preserve">“Opinion: Why Not Benedict Arnold?,” </w:t>
      </w:r>
      <w:r w:rsidRPr="0071531A">
        <w:rPr>
          <w:rFonts w:ascii="Times New Roman" w:hAnsi="Times New Roman" w:cs="Times New Roman"/>
          <w:i/>
          <w:iCs/>
          <w:sz w:val="18"/>
          <w:szCs w:val="18"/>
          <w:u w:val="dash"/>
        </w:rPr>
        <w:t>Afro-American (1893-1988); Baltimore, Md.</w:t>
      </w:r>
      <w:r w:rsidRPr="0071531A">
        <w:rPr>
          <w:rFonts w:ascii="Times New Roman" w:hAnsi="Times New Roman" w:cs="Times New Roman"/>
          <w:sz w:val="18"/>
          <w:szCs w:val="18"/>
          <w:u w:val="dash"/>
        </w:rPr>
        <w:t>, May 15, 1948, sec. First News Section.</w:t>
      </w:r>
      <w:r w:rsidRPr="0071531A">
        <w:rPr>
          <w:rFonts w:ascii="Times New Roman" w:hAnsi="Times New Roman" w:cs="Times New Roman"/>
          <w:sz w:val="18"/>
          <w:szCs w:val="18"/>
        </w:rPr>
        <w:fldChar w:fldCharType="end"/>
      </w:r>
    </w:p>
  </w:footnote>
  <w:footnote w:id="67">
    <w:p w14:paraId="5445861C"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WRg6LaH6","properties":{"formattedCitation":"\\uldash{\\uc0\\u8220{}Opinion: Why Not Benedict Arnold?,\\uc0\\u8221{} {\\i{}Afro-American (1893-1988); Baltimore, Md.}, May 15, 1948, sec. First News Section.}","plainCitation":"“Opinion: Why Not Benedict Arnold?,” Afro-American (1893-1988); Baltimore, Md., May 15, 1948, sec. First News Section.","noteIndex":66},"citationItems":[{"id":202,"uris":["http://zotero.org/users/local/hUfRVgXK/items/48LYA47N"],"uri":["http://zotero.org/users/local/hUfRVgXK/items/48LYA47N"],"itemData":{"id":202,"type":"article-newspaper","title":"Opinion: Why Not Benedict Arnold?","container-title":"Afro-American (1893-1988); Baltimore, Md.","publisher-place":"Baltimore, Md., United States","page":"4","section":"First News Section","source":"ProQuest","event-place":"Baltimore, Md., United States","abstract":"Speaking at the dedication of a Robert E. Lee-Stonewall Jackson monument in Baltimore a week ago, Gov. William Preston Lane said that the scars of the Civil War have long since been healed, What does he mean, \"healed\"?","shortTitle":"Opinion","language":"English","issued":{"date-parts":[["1948",5,15]]}}}],"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u w:val="dash"/>
        </w:rPr>
        <w:t xml:space="preserve">“Opinion: Why Not Benedict Arnold?,” </w:t>
      </w:r>
      <w:r w:rsidRPr="0071531A">
        <w:rPr>
          <w:rFonts w:ascii="Times New Roman" w:hAnsi="Times New Roman" w:cs="Times New Roman"/>
          <w:i/>
          <w:iCs/>
          <w:sz w:val="18"/>
          <w:szCs w:val="18"/>
          <w:u w:val="dash"/>
        </w:rPr>
        <w:t>Afro-American (1893-1988); Baltimore, Md.</w:t>
      </w:r>
      <w:r w:rsidRPr="0071531A">
        <w:rPr>
          <w:rFonts w:ascii="Times New Roman" w:hAnsi="Times New Roman" w:cs="Times New Roman"/>
          <w:sz w:val="18"/>
          <w:szCs w:val="18"/>
          <w:u w:val="dash"/>
        </w:rPr>
        <w:t>, May 15, 1948, sec. First News Section.</w:t>
      </w:r>
      <w:r w:rsidRPr="0071531A">
        <w:rPr>
          <w:rFonts w:ascii="Times New Roman" w:hAnsi="Times New Roman" w:cs="Times New Roman"/>
          <w:sz w:val="18"/>
          <w:szCs w:val="18"/>
        </w:rPr>
        <w:fldChar w:fldCharType="end"/>
      </w:r>
    </w:p>
  </w:footnote>
  <w:footnote w:id="68">
    <w:p w14:paraId="0A36CCAC"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RW1438Fg","properties":{"formattedCitation":"\\uldash{\\uc0\\u8220{}Opinion: Why Not Benedict Arnold?,\\uc0\\u8221{} {\\i{}Afro-American (1893-1988); Baltimore, Md.}, May 15, 1948, sec. First News Section.}","plainCitation":"“Opinion: Why Not Benedict Arnold?,” Afro-American (1893-1988); Baltimore, Md., May 15, 1948, sec. First News Section.","noteIndex":66},"citationItems":[{"id":202,"uris":["http://zotero.org/users/local/hUfRVgXK/items/48LYA47N"],"uri":["http://zotero.org/users/local/hUfRVgXK/items/48LYA47N"],"itemData":{"id":202,"type":"article-newspaper","title":"Opinion: Why Not Benedict Arnold?","container-title":"Afro-American (1893-1988); Baltimore, Md.","publisher-place":"Baltimore, Md., United States","page":"4","section":"First News Section","source":"ProQuest","event-place":"Baltimore, Md., United States","abstract":"Speaking at the dedication of a Robert E. Lee-Stonewall Jackson monument in Baltimore a week ago, Gov. William Preston Lane said that the scars of the Civil War have long since been healed, What does he mean, \"healed\"?","shortTitle":"Opinion","language":"English","issued":{"date-parts":[["1948",5,15]]}}}],"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u w:val="dash"/>
        </w:rPr>
        <w:t xml:space="preserve">“Opinion: Why Not Benedict Arnold?,” </w:t>
      </w:r>
      <w:r w:rsidRPr="0071531A">
        <w:rPr>
          <w:rFonts w:ascii="Times New Roman" w:hAnsi="Times New Roman" w:cs="Times New Roman"/>
          <w:i/>
          <w:iCs/>
          <w:sz w:val="18"/>
          <w:szCs w:val="18"/>
          <w:u w:val="dash"/>
        </w:rPr>
        <w:t>Afro-American (1893-1988); Baltimore, Md.</w:t>
      </w:r>
      <w:r w:rsidRPr="0071531A">
        <w:rPr>
          <w:rFonts w:ascii="Times New Roman" w:hAnsi="Times New Roman" w:cs="Times New Roman"/>
          <w:sz w:val="18"/>
          <w:szCs w:val="18"/>
          <w:u w:val="dash"/>
        </w:rPr>
        <w:t>, May 15, 1948, sec. First News Section.</w:t>
      </w:r>
      <w:r w:rsidRPr="0071531A">
        <w:rPr>
          <w:rFonts w:ascii="Times New Roman" w:hAnsi="Times New Roman" w:cs="Times New Roman"/>
          <w:sz w:val="18"/>
          <w:szCs w:val="18"/>
        </w:rPr>
        <w:fldChar w:fldCharType="end"/>
      </w:r>
    </w:p>
  </w:footnote>
  <w:footnote w:id="69">
    <w:p w14:paraId="7356968F" w14:textId="77777777" w:rsidR="002C5A4C" w:rsidRPr="0071531A" w:rsidRDefault="002C5A4C" w:rsidP="00360F38">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UDWQkhdI","properties":{"formattedCitation":"\\uc0\\u8220{}Opinion: Why Not Benedict Arnold?,\\uc0\\u8221{} {\\i{}Afro-American (1893-1988); Baltimore, Md.}, May 15, 1948, sec. First News Section.","plainCitation":"“Opinion: Why Not Benedict Arnold?,” Afro-American (1893-1988); Baltimore, Md., May 15, 1948, sec. First News Section.","noteIndex":64},"citationItems":[{"id":202,"uris":["http://zotero.org/users/local/hUfRVgXK/items/48LYA47N"],"uri":["http://zotero.org/users/local/hUfRVgXK/items/48LYA47N"],"itemData":{"id":202,"type":"article-newspaper","title":"Opinion: Why Not Benedict Arnold?","container-title":"Afro-American (1893-1988); Baltimore, Md.","publisher-place":"Baltimore, Md., United States","page":"4","section":"First News Section","source":"ProQuest","event-place":"Baltimore, Md., United States","abstract":"Speaking at the dedication of a Robert E. Lee-Stonewall Jackson monument in Baltimore a week ago, Gov. William Preston Lane said that the scars of the Civil War have long since been healed, What does he mean, \"healed\"?","shortTitle":"Opinion","language":"English","issued":{"date-parts":[["1948",5,15]]}}}],"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Opinion: Why Not Benedict Arnold?,” </w:t>
      </w:r>
      <w:r w:rsidRPr="0071531A">
        <w:rPr>
          <w:rFonts w:ascii="Times New Roman" w:hAnsi="Times New Roman" w:cs="Times New Roman"/>
          <w:i/>
          <w:iCs/>
          <w:sz w:val="18"/>
          <w:szCs w:val="18"/>
        </w:rPr>
        <w:t>Afro-American (1893-1988); Baltimore, Md.</w:t>
      </w:r>
      <w:r w:rsidRPr="0071531A">
        <w:rPr>
          <w:rFonts w:ascii="Times New Roman" w:hAnsi="Times New Roman" w:cs="Times New Roman"/>
          <w:sz w:val="18"/>
          <w:szCs w:val="18"/>
        </w:rPr>
        <w:t>, May 15, 1948, sec. First News Section.</w:t>
      </w:r>
      <w:r w:rsidRPr="0071531A">
        <w:rPr>
          <w:rFonts w:ascii="Times New Roman" w:hAnsi="Times New Roman" w:cs="Times New Roman"/>
          <w:sz w:val="18"/>
          <w:szCs w:val="18"/>
        </w:rPr>
        <w:fldChar w:fldCharType="end"/>
      </w:r>
    </w:p>
  </w:footnote>
  <w:footnote w:id="70">
    <w:p w14:paraId="5BDACF01" w14:textId="77777777" w:rsidR="002C5A4C" w:rsidRPr="0071531A" w:rsidRDefault="002C5A4C" w:rsidP="00971C4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s4VoBwEY","properties":{"formattedCitation":"Baynard Woods and Madhvi Pankhania, \\uc0\\u8220{}Baltimore Timeline: The Year since Freddie Gray\\uc0\\u8217{}s Arrest,\\uc0\\u8221{} {\\i{}The Guardian}, April 27, 2016, sec. US news, http://www.theguardian.com/us-news/2016/apr/27/baltimore-freddie-gray-arrest-protest-timeline.","plainCitation":"Baynard Woods and Madhvi Pankhania, “Baltimore Timeline: The Year since Freddie Gray’s Arrest,” The Guardian, April 27, 2016, sec. US news, http://www.theguardian.com/us-news/2016/apr/27/baltimore-freddie-gray-arrest-protest-timeline.","noteIndex":65},"citationItems":[{"id":544,"uris":["http://zotero.org/users/local/hUfRVgXK/items/4FDRZFUH"],"uri":["http://zotero.org/users/local/hUfRVgXK/items/4FDRZFUH"],"itemData":{"id":544,"type":"article-newspaper","title":"Baltimore timeline: the year since Freddie Gray's arrest","container-title":"The Guardian","section":"US news","source":"www.theguardian.com","abstract":"A year after of Freddie Gray’s death, a recap of the pivotal moments from the past year","URL":"http://www.theguardian.com/us-news/2016/apr/27/baltimore-freddie-gray-arrest-protest-timeline","ISSN":"0261-3077","shortTitle":"Baltimore timeline","language":"en-GB","author":[{"family":"Woods","given":"Baynard"},{"family":"Pankhania","given":"Madhvi"}],"issued":{"date-parts":[["2016",4,27]]},"accessed":{"date-parts":[["2018",2,13]]}}}],"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Baynard Woods and Madhvi Pankhania, “Baltimore Timeline: The Year since Freddie Gray’s Arrest,” </w:t>
      </w:r>
      <w:r w:rsidRPr="0071531A">
        <w:rPr>
          <w:rFonts w:ascii="Times New Roman" w:hAnsi="Times New Roman" w:cs="Times New Roman"/>
          <w:i/>
          <w:iCs/>
          <w:sz w:val="18"/>
          <w:szCs w:val="18"/>
        </w:rPr>
        <w:t>The Guardian</w:t>
      </w:r>
      <w:r w:rsidRPr="0071531A">
        <w:rPr>
          <w:rFonts w:ascii="Times New Roman" w:hAnsi="Times New Roman" w:cs="Times New Roman"/>
          <w:sz w:val="18"/>
          <w:szCs w:val="18"/>
        </w:rPr>
        <w:t>, April 27, 2016, sec. US news, http://www.theguardian.com/us-news/2016/apr/27/baltimore-freddie-gray-arrest-protest-timeline.</w:t>
      </w:r>
      <w:r w:rsidRPr="0071531A">
        <w:rPr>
          <w:rFonts w:ascii="Times New Roman" w:hAnsi="Times New Roman" w:cs="Times New Roman"/>
          <w:sz w:val="18"/>
          <w:szCs w:val="18"/>
        </w:rPr>
        <w:fldChar w:fldCharType="end"/>
      </w:r>
    </w:p>
  </w:footnote>
  <w:footnote w:id="71">
    <w:p w14:paraId="7444384B" w14:textId="77777777" w:rsidR="002C5A4C" w:rsidRPr="0071531A" w:rsidRDefault="002C5A4C" w:rsidP="00971C4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JBQeG6vG","properties":{"formattedCitation":"Erik Ortiz, \\uc0\\u8220{}Here\\uc0\\u8217{}s What We Know About the Freddie Gray Case,\\uc0\\u8221{} NBC News, May 1, 2015, https://www.nbcnews.com/storyline/baltimore-unrest/timeline-freddie-gray-case-arrest-protests-n351156.","plainCitation":"Erik Ortiz, “Here’s What We Know About the Freddie Gray Case,” NBC News, May 1, 2015, https://www.nbcnews.com/storyline/baltimore-unrest/timeline-freddie-gray-case-arrest-protests-n351156.","noteIndex":66},"citationItems":[{"id":546,"uris":["http://zotero.org/users/local/hUfRVgXK/items/VNPGBVTN"],"uri":["http://zotero.org/users/local/hUfRVgXK/items/VNPGBVTN"],"itemData":{"id":546,"type":"webpage","title":"Here's What We Know About the Freddie Gray Case","container-title":"NBC News","abstract":"Gray, 25, died about a week after he was arrested on April 12 in west Baltimore. He suffered a spinal injury while in police custody.","URL":"https://www.nbcnews.com/storyline/baltimore-unrest/timeline-freddie-gray-case-arrest-protests-n351156","language":"en","author":[{"family":"Ortiz","given":"Erik"}],"issued":{"date-parts":[["2015",5,1]]},"accessed":{"date-parts":[["2018",2,13]]}}}],"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Erik Ortiz, “Here’s What We Know About the Freddie Gray Case,” NBC News, May 1, 2015, https://www.nbcnews.com/storyline/baltimore-unrest/timeline-freddie-gray-case-arrest-protests-n351156.</w:t>
      </w:r>
      <w:r w:rsidRPr="0071531A">
        <w:rPr>
          <w:rFonts w:ascii="Times New Roman" w:hAnsi="Times New Roman" w:cs="Times New Roman"/>
          <w:sz w:val="18"/>
          <w:szCs w:val="18"/>
        </w:rPr>
        <w:fldChar w:fldCharType="end"/>
      </w:r>
    </w:p>
  </w:footnote>
  <w:footnote w:id="72">
    <w:p w14:paraId="78309AC4" w14:textId="77777777" w:rsidR="002C5A4C" w:rsidRPr="0071531A" w:rsidRDefault="002C5A4C" w:rsidP="00971C4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JZP0B9yO","properties":{"formattedCitation":"Woods and Pankhania, \\uc0\\u8220{}Baltimore Timeline.\\uc0\\u8221{}","plainCitation":"Woods and Pankhania, “Baltimore Timeline.”","noteIndex":67},"citationItems":[{"id":544,"uris":["http://zotero.org/users/local/hUfRVgXK/items/4FDRZFUH"],"uri":["http://zotero.org/users/local/hUfRVgXK/items/4FDRZFUH"],"itemData":{"id":544,"type":"article-newspaper","title":"Baltimore timeline: the year since Freddie Gray's arrest","container-title":"The Guardian","section":"US news","source":"www.theguardian.com","abstract":"A year after of Freddie Gray’s death, a recap of the pivotal moments from the past year","URL":"http://www.theguardian.com/us-news/2016/apr/27/baltimore-freddie-gray-arrest-protest-timeline","ISSN":"0261-3077","shortTitle":"Baltimore timeline","language":"en-GB","author":[{"family":"Woods","given":"Baynard"},{"family":"Pankhania","given":"Madhvi"}],"issued":{"date-parts":[["2016",4,27]]},"accessed":{"date-parts":[["2018",2,13]]}}}],"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Woods and Pankhania, “Baltimore Timeline.”</w:t>
      </w:r>
      <w:r w:rsidRPr="0071531A">
        <w:rPr>
          <w:rFonts w:ascii="Times New Roman" w:hAnsi="Times New Roman" w:cs="Times New Roman"/>
          <w:sz w:val="18"/>
          <w:szCs w:val="18"/>
        </w:rPr>
        <w:fldChar w:fldCharType="end"/>
      </w:r>
    </w:p>
  </w:footnote>
  <w:footnote w:id="73">
    <w:p w14:paraId="7BAE456A" w14:textId="77777777" w:rsidR="002C5A4C" w:rsidRPr="0071531A" w:rsidRDefault="002C5A4C" w:rsidP="00971C4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2p8PJbwd","properties":{"formattedCitation":"Ortiz, \\uc0\\u8220{}Here\\uc0\\u8217{}s What We Know About the Freddie Gray Case.\\uc0\\u8221{}","plainCitation":"Ortiz, “Here’s What We Know About the Freddie Gray Case.”","noteIndex":68},"citationItems":[{"id":546,"uris":["http://zotero.org/users/local/hUfRVgXK/items/VNPGBVTN"],"uri":["http://zotero.org/users/local/hUfRVgXK/items/VNPGBVTN"],"itemData":{"id":546,"type":"webpage","title":"Here's What We Know About the Freddie Gray Case","container-title":"NBC News","abstract":"Gray, 25, died about a week after he was arrested on April 12 in west Baltimore. He suffered a spinal injury while in police custody.","URL":"https://www.nbcnews.com/storyline/baltimore-unrest/timeline-freddie-gray-case-arrest-protests-n351156","language":"en","author":[{"family":"Ortiz","given":"Erik"}],"issued":{"date-parts":[["2015",5,1]]},"accessed":{"date-parts":[["2018",2,13]]}}}],"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Ortiz, “Here’s What We Know About the Freddie Gray Case.”</w:t>
      </w:r>
      <w:r w:rsidRPr="0071531A">
        <w:rPr>
          <w:rFonts w:ascii="Times New Roman" w:hAnsi="Times New Roman" w:cs="Times New Roman"/>
          <w:sz w:val="18"/>
          <w:szCs w:val="18"/>
        </w:rPr>
        <w:fldChar w:fldCharType="end"/>
      </w:r>
    </w:p>
  </w:footnote>
  <w:footnote w:id="74">
    <w:p w14:paraId="67A9E938" w14:textId="77777777" w:rsidR="002C5A4C" w:rsidRPr="0071531A" w:rsidRDefault="002C5A4C" w:rsidP="00971C4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Z3vtxAuP","properties":{"formattedCitation":"Woods and Pankhania, \\uc0\\u8220{}Baltimore Timeline.\\uc0\\u8221{}","plainCitation":"Woods and Pankhania, “Baltimore Timeline.”","noteIndex":69},"citationItems":[{"id":544,"uris":["http://zotero.org/users/local/hUfRVgXK/items/4FDRZFUH"],"uri":["http://zotero.org/users/local/hUfRVgXK/items/4FDRZFUH"],"itemData":{"id":544,"type":"article-newspaper","title":"Baltimore timeline: the year since Freddie Gray's arrest","container-title":"The Guardian","section":"US news","source":"www.theguardian.com","abstract":"A year after of Freddie Gray’s death, a recap of the pivotal moments from the past year","URL":"http://www.theguardian.com/us-news/2016/apr/27/baltimore-freddie-gray-arrest-protest-timeline","ISSN":"0261-3077","shortTitle":"Baltimore timeline","language":"en-GB","author":[{"family":"Woods","given":"Baynard"},{"family":"Pankhania","given":"Madhvi"}],"issued":{"date-parts":[["2016",4,27]]},"accessed":{"date-parts":[["2018",2,13]]}}}],"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Woods and Pankhania, “Baltimore Timeline.”</w:t>
      </w:r>
      <w:r w:rsidRPr="0071531A">
        <w:rPr>
          <w:rFonts w:ascii="Times New Roman" w:hAnsi="Times New Roman" w:cs="Times New Roman"/>
          <w:sz w:val="18"/>
          <w:szCs w:val="18"/>
        </w:rPr>
        <w:fldChar w:fldCharType="end"/>
      </w:r>
    </w:p>
  </w:footnote>
  <w:footnote w:id="75">
    <w:p w14:paraId="7C64F0F7" w14:textId="77777777" w:rsidR="002C5A4C" w:rsidRPr="0071531A" w:rsidRDefault="002C5A4C" w:rsidP="00971C4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EQ8Pxcj0","properties":{"formattedCitation":"\\uc0\\u8220{}Riots in Baltimore,\\uc0\\u8221{} Washington Post, accessed February 13, 2018, http://www.washingtonpost.com/graphics/local/baltimore-riots/.","plainCitation":"“Riots in Baltimore,” Washington Post, accessed February 13, 2018, http://www.washingtonpost.com/graphics/local/baltimore-riots/.","noteIndex":70},"citationItems":[{"id":548,"uris":["http://zotero.org/users/local/hUfRVgXK/items/R3NS2F9H"],"uri":["http://zotero.org/users/local/hUfRVgXK/items/R3NS2F9H"],"itemData":{"id":548,"type":"webpage","title":"Riots in Baltimore","container-title":"Washington Post","abstract":"Rioting erupted in pockets of the city after Freddie Gray’s funeral on Monday, leaving business looted and several police officers injured.","URL":"http://www.washingtonpost.com/graphics/local/baltimore-riots/","language":"en","accessed":{"date-parts":[["2018",2,13]]}}}],"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Riots in Baltimore,” Washington Post, accessed February 13, 2018, http://www.washingtonpost.com/graphics/local/baltimore-riots/.</w:t>
      </w:r>
      <w:r w:rsidRPr="0071531A">
        <w:rPr>
          <w:rFonts w:ascii="Times New Roman" w:hAnsi="Times New Roman" w:cs="Times New Roman"/>
          <w:sz w:val="18"/>
          <w:szCs w:val="18"/>
        </w:rPr>
        <w:fldChar w:fldCharType="end"/>
      </w:r>
    </w:p>
  </w:footnote>
  <w:footnote w:id="76">
    <w:p w14:paraId="477D3BF3" w14:textId="77777777" w:rsidR="002C5A4C" w:rsidRPr="0071531A" w:rsidRDefault="002C5A4C" w:rsidP="00971C4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Jessica Anderson, “Baltimore riots lead to 235 arrests, 20 injured officers” The Baltimore Sun, accessed February 13, 2018. http://www.baltimoresun.com/news/maryland/baltimore-riots/bs-md-ci-baltimore-riots-what-we-know-20150428-story.html</w:t>
      </w:r>
    </w:p>
  </w:footnote>
  <w:footnote w:id="77">
    <w:p w14:paraId="2A71BBCF"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YB1hC8FK","properties":{"formattedCitation":"Woods and Pankhania, \\uc0\\u8220{}Baltimore Timeline.\\uc0\\u8221{}","plainCitation":"Woods and Pankhania, “Baltimore Timeline.”","noteIndex":72},"citationItems":[{"id":544,"uris":["http://zotero.org/users/local/hUfRVgXK/items/4FDRZFUH"],"uri":["http://zotero.org/users/local/hUfRVgXK/items/4FDRZFUH"],"itemData":{"id":544,"type":"article-newspaper","title":"Baltimore timeline: the year since Freddie Gray's arrest","container-title":"The Guardian","section":"US news","source":"www.theguardian.com","abstract":"A year after of Freddie Gray’s death, a recap of the pivotal moments from the past year","URL":"http://www.theguardian.com/us-news/2016/apr/27/baltimore-freddie-gray-arrest-protest-timeline","ISSN":"0261-3077","shortTitle":"Baltimore timeline","language":"en-GB","author":[{"family":"Woods","given":"Baynard"},{"family":"Pankhania","given":"Madhvi"}],"issued":{"date-parts":[["2016",4,27]]},"accessed":{"date-parts":[["2018",2,13]]}}}],"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Woods and Pankhania, “Baltimore Timeline.”</w:t>
      </w:r>
      <w:r w:rsidRPr="0071531A">
        <w:rPr>
          <w:rFonts w:ascii="Times New Roman" w:hAnsi="Times New Roman" w:cs="Times New Roman"/>
          <w:sz w:val="18"/>
          <w:szCs w:val="18"/>
        </w:rPr>
        <w:fldChar w:fldCharType="end"/>
      </w:r>
    </w:p>
  </w:footnote>
  <w:footnote w:id="78">
    <w:p w14:paraId="683EC891"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eSqnsCyB","properties":{"formattedCitation":"\\uldash{Sheryl Gay Stolberg and Jess Bidgood, \\uc0\\u8220{}All Charges Dropped Against Baltimore Officers in Freddie Gray Case,\\uc0\\u8221{} {\\i{}The New York Times}, July 27, 2016, sec. U.S., https://www.nytimes.com/2016/07/28/us/charges-dropped-against-3-remaining-officers-in-freddie-gray-case.html.}","plainCitation":"Sheryl Gay Stolberg and Jess Bidgood, “All Charges Dropped Against Baltimore Officers in Freddie Gray Case,” The New York Times, July 27, 2016, sec. U.S., https://www.nytimes.com/2016/07/28/us/charges-dropped-against-3-remaining-officers-in-freddie-gray-case.html.","noteIndex":78},"citationItems":[{"id":715,"uris":["http://zotero.org/users/local/hUfRVgXK/items/WGT78PSS"],"uri":["http://zotero.org/users/local/hUfRVgXK/items/WGT78PSS"],"itemData":{"id":715,"type":"article-newspaper","title":"All Charges Dropped Against Baltimore Officers in Freddie Gray Case","container-title":"The New York Times","section":"U.S.","source":"NYTimes.com","abstract":"The prosecutor secured not a single conviction against six officers charged. But she offered a passionate defense of her decision to pursue the case.","URL":"https://www.nytimes.com/2016/07/28/us/charges-dropped-against-3-remaining-officers-in-freddie-gray-case.html","ISSN":"0362-4331","language":"en-US","author":[{"family":"Stolberg","given":"Sheryl Gay"},{"family":"Bidgood","given":"Jess"}],"issued":{"date-parts":[["2016",7,27]]},"accessed":{"date-parts":[["2018",4,4]]}}}],"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u w:val="dash"/>
        </w:rPr>
        <w:t xml:space="preserve">Sheryl Gay Stolberg and Jess Bidgood, “All Charges Dropped Against Baltimore Officers in Freddie Gray Case,” </w:t>
      </w:r>
      <w:r w:rsidRPr="0071531A">
        <w:rPr>
          <w:rFonts w:ascii="Times New Roman" w:hAnsi="Times New Roman" w:cs="Times New Roman"/>
          <w:i/>
          <w:iCs/>
          <w:sz w:val="18"/>
          <w:szCs w:val="18"/>
          <w:u w:val="dash"/>
        </w:rPr>
        <w:t>The New York Times</w:t>
      </w:r>
      <w:r w:rsidRPr="0071531A">
        <w:rPr>
          <w:rFonts w:ascii="Times New Roman" w:hAnsi="Times New Roman" w:cs="Times New Roman"/>
          <w:sz w:val="18"/>
          <w:szCs w:val="18"/>
          <w:u w:val="dash"/>
        </w:rPr>
        <w:t>, July 27, 2016, sec. U.S., https://www.nytimes.com/2016/07/28/us/charges-dropped-against-3-remaining-officers-in-freddie-gray-case.html.</w:t>
      </w:r>
      <w:r w:rsidRPr="0071531A">
        <w:rPr>
          <w:rFonts w:ascii="Times New Roman" w:hAnsi="Times New Roman" w:cs="Times New Roman"/>
          <w:sz w:val="18"/>
          <w:szCs w:val="18"/>
        </w:rPr>
        <w:fldChar w:fldCharType="end"/>
      </w:r>
    </w:p>
  </w:footnote>
  <w:footnote w:id="79">
    <w:p w14:paraId="4BA150BF"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rXuO3U7O","properties":{"formattedCitation":"\\uldash{Tim Prudente, \\uc0\\u8220{}With Prosecutions over, Six Baltimore Officers Back at Work after Death of Freddie Gray,\\uc0\\u8221{} baltimoresun.com, accessed January 4, 2018, http://www.baltimoresun.com/news/maryland/crime/bs-md-ci-officers-back-to-work-20171128-story.html.}","plainCitation":"Tim Prudente, “With Prosecutions over, Six Baltimore Officers Back at Work after Death of Freddie Gray,” baltimoresun.com, accessed January 4, 2018, http://www.baltimoresun.com/news/maryland/crime/bs-md-ci-officers-back-to-work-20171128-story.html.","noteIndex":79},"citationItems":[{"id":396,"uris":["http://zotero.org/users/local/hUfRVgXK/items/TVB2V4X4"],"uri":["http://zotero.org/users/local/hUfRVgXK/items/TVB2V4X4"],"itemData":{"id":396,"type":"webpage","title":"With prosecutions over, six Baltimore officers back at work after death of Freddie Gray","container-title":"baltimoresun.com","abstract":"By Monday, Sgt. Alicia White was fully reinstated in the Baltimore Police Department, becoming the sixth and final officer who returned to work after being absolved of Freddie Gray’s death more than two years ago.","URL":"http://www.baltimoresun.com/news/maryland/crime/bs-md-ci-officers-back-to-work-20171128-story.html","author":[{"family":"Prudente","given":"Tim"}],"accessed":{"date-parts":[["2018",1,4]]}}}],"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u w:val="dash"/>
        </w:rPr>
        <w:t>Tim Prudente, “With Prosecutions over, Six Baltimore Officers Back at Work after Death of Freddie Gray,” baltimoresun.com, accessed January 4, 2018, http://www.baltimoresun.com/news/maryland/crime/bs-md-ci-officers-back-to-work-20171128-story.html.</w:t>
      </w:r>
      <w:r w:rsidRPr="0071531A">
        <w:rPr>
          <w:rFonts w:ascii="Times New Roman" w:hAnsi="Times New Roman" w:cs="Times New Roman"/>
          <w:sz w:val="18"/>
          <w:szCs w:val="18"/>
        </w:rPr>
        <w:fldChar w:fldCharType="end"/>
      </w:r>
    </w:p>
  </w:footnote>
  <w:footnote w:id="80">
    <w:p w14:paraId="06A382B6" w14:textId="77777777" w:rsidR="002C5A4C" w:rsidRPr="0071531A" w:rsidRDefault="002C5A4C" w:rsidP="00971C4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Suspected gunman caught in shooting of 9 at historic black church - Baltimore Sun” accessed November 10, 2017, http://www.baltimoresun.com/news/nation-world/ct-charleston-shooting-20150617-story.html</w:t>
      </w:r>
    </w:p>
  </w:footnote>
  <w:footnote w:id="81">
    <w:p w14:paraId="49DA32FE" w14:textId="77777777" w:rsidR="002C5A4C" w:rsidRPr="0071531A" w:rsidRDefault="002C5A4C" w:rsidP="00971C4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https://www.nytimes.com/2015/06/20/us/charleston-shooting-reignites-debate-about-confederate-flag.html</w:t>
      </w:r>
    </w:p>
  </w:footnote>
  <w:footnote w:id="82">
    <w:p w14:paraId="52E320ED" w14:textId="77777777" w:rsidR="002C5A4C" w:rsidRPr="0071531A" w:rsidRDefault="002C5A4C" w:rsidP="00971C4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hyperlink r:id="rId1" w:history="1">
        <w:r w:rsidRPr="0071531A">
          <w:rPr>
            <w:rStyle w:val="Hyperlink"/>
            <w:rFonts w:ascii="Times New Roman" w:hAnsi="Times New Roman" w:cs="Times New Roman"/>
            <w:sz w:val="18"/>
            <w:szCs w:val="18"/>
          </w:rPr>
          <w:t>https://www.washingtonpost.com/news/post-nation/wp/2015/06/27/woman-takes-down-confederate-flag-in-front-of-south-carolina-statehouse/?utm_term=.ecad6e5179f0</w:t>
        </w:r>
      </w:hyperlink>
      <w:r w:rsidRPr="0071531A">
        <w:rPr>
          <w:rFonts w:ascii="Times New Roman" w:hAnsi="Times New Roman" w:cs="Times New Roman"/>
          <w:sz w:val="18"/>
          <w:szCs w:val="18"/>
        </w:rPr>
        <w:t xml:space="preserve"> </w:t>
      </w:r>
    </w:p>
  </w:footnote>
  <w:footnote w:id="83">
    <w:p w14:paraId="6E72F817" w14:textId="77777777" w:rsidR="002C5A4C" w:rsidRPr="0071531A" w:rsidRDefault="002C5A4C" w:rsidP="00AB45A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hose Heritage?: Public Symbols of the Confederacy. The Southern Poverty Law Center. </w:t>
      </w:r>
      <w:hyperlink r:id="rId2" w:history="1">
        <w:r w:rsidRPr="0071531A">
          <w:rPr>
            <w:rStyle w:val="Hyperlink"/>
            <w:rFonts w:ascii="Times New Roman" w:hAnsi="Times New Roman" w:cs="Times New Roman"/>
            <w:sz w:val="18"/>
            <w:szCs w:val="18"/>
          </w:rPr>
          <w:t>https://www.splcenter.org/sites/default/files/whoseheritage_splc.pdf</w:t>
        </w:r>
      </w:hyperlink>
      <w:r w:rsidRPr="0071531A">
        <w:rPr>
          <w:rFonts w:ascii="Times New Roman" w:hAnsi="Times New Roman" w:cs="Times New Roman"/>
          <w:sz w:val="18"/>
          <w:szCs w:val="18"/>
        </w:rPr>
        <w:t xml:space="preserve"> </w:t>
      </w:r>
    </w:p>
  </w:footnote>
  <w:footnote w:id="84">
    <w:p w14:paraId="4BA47BF2" w14:textId="77777777" w:rsidR="002C5A4C" w:rsidRPr="0071531A" w:rsidRDefault="002C5A4C" w:rsidP="00AB45AF">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Kevin Rector. “National conversation on Confederate symbology lands in Baltimore, scrawled in yellow paint” The Baltimore Sun. June 22, 2015. </w:t>
      </w:r>
      <w:hyperlink r:id="rId3" w:history="1">
        <w:r w:rsidRPr="0071531A">
          <w:rPr>
            <w:rStyle w:val="Hyperlink"/>
            <w:rFonts w:ascii="Times New Roman" w:hAnsi="Times New Roman" w:cs="Times New Roman"/>
            <w:sz w:val="18"/>
            <w:szCs w:val="18"/>
          </w:rPr>
          <w:t>http://www.baltimoresun.com/news/maryland/baltimore-city/bal-black-lives-matter-spray-painted-on-confederate-statue-in-baltimore-20150622-story.html</w:t>
        </w:r>
      </w:hyperlink>
      <w:r w:rsidRPr="0071531A">
        <w:rPr>
          <w:rFonts w:ascii="Times New Roman" w:hAnsi="Times New Roman" w:cs="Times New Roman"/>
          <w:sz w:val="18"/>
          <w:szCs w:val="18"/>
        </w:rPr>
        <w:t xml:space="preserve"> </w:t>
      </w:r>
    </w:p>
  </w:footnote>
  <w:footnote w:id="85">
    <w:p w14:paraId="0033DAD8"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lvnFohgV","properties":{"formattedCitation":"\\uc0\\u8220{}Herstory,\\uc0\\u8221{} {\\i{}Black Lives Matter} (blog), accessed March 26, 2018, https://blacklivesmatter.com/about/herstory/.","plainCitation":"“Herstory,” Black Lives Matter (blog), accessed March 26, 2018, https://blacklivesmatter.com/about/herstory/.","noteIndex":78},"citationItems":[{"id":651,"uris":["http://zotero.org/users/local/hUfRVgXK/items/YKNTJPPZ"],"uri":["http://zotero.org/users/local/hUfRVgXK/items/YKNTJPPZ"],"itemData":{"id":651,"type":"post-weblog","title":"Herstory","container-title":"Black Lives Matter","abstract":"In 2013, three radical Black organizers—Alicia Garza, Patrisse Cullors, and Opal Tometi—created a Black-centered political will and movement building project called #BlackLivesMatter. It was in response to the acquittal of Trayvon Martin's murderer, George Zimmerman.\n\nThe project is now a memb","URL":"https://blacklivesmatter.com/about/herstory/","language":"en-US","accessed":{"date-parts":[["2018",3,26]]}}}],"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Herstory,” </w:t>
      </w:r>
      <w:r w:rsidRPr="0071531A">
        <w:rPr>
          <w:rFonts w:ascii="Times New Roman" w:hAnsi="Times New Roman" w:cs="Times New Roman"/>
          <w:i/>
          <w:iCs/>
          <w:sz w:val="18"/>
          <w:szCs w:val="18"/>
        </w:rPr>
        <w:t>Black Lives Matter</w:t>
      </w:r>
      <w:r w:rsidRPr="0071531A">
        <w:rPr>
          <w:rFonts w:ascii="Times New Roman" w:hAnsi="Times New Roman" w:cs="Times New Roman"/>
          <w:sz w:val="18"/>
          <w:szCs w:val="18"/>
        </w:rPr>
        <w:t xml:space="preserve"> (blog), accessed March 26, 2018, https://blacklivesmatter.com/about/herstory/.</w:t>
      </w:r>
      <w:r w:rsidRPr="0071531A">
        <w:rPr>
          <w:rFonts w:ascii="Times New Roman" w:hAnsi="Times New Roman" w:cs="Times New Roman"/>
          <w:sz w:val="18"/>
          <w:szCs w:val="18"/>
        </w:rPr>
        <w:fldChar w:fldCharType="end"/>
      </w:r>
    </w:p>
  </w:footnote>
  <w:footnote w:id="86">
    <w:p w14:paraId="605F4178" w14:textId="77777777" w:rsidR="002C5A4C" w:rsidRPr="0071531A" w:rsidRDefault="002C5A4C" w:rsidP="00D20069">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1NnmoLn3","properties":{"formattedCitation":"\\uc0\\u8220{}Status of Confederate Statues under Review in Baltimore - Baltimore Sun.\\uc0\\u8221{}","plainCitation":"“Status of Confederate Statues under Review in Baltimore - Baltimore Sun.”","noteIndex":79},"citationItems":[{"id":278,"uris":["http://zotero.org/users/local/hUfRVgXK/items/6ERHKT38"],"uri":["http://zotero.org/users/local/hUfRVgXK/items/6ERHKT38"],"itemData":{"id":278,"type":"webpage","title":"Status of Confederate statues under review in Baltimore - Baltimore Sun","URL":"http://www.baltimoresun.com/news/maryland/baltimore-city/bs-md-ci-confederate-statues-20150630-story.html","accessed":{"date-parts":[["2017",10,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Status of Confederate Statues under Review in Baltimore - Baltimore Sun.”</w:t>
      </w:r>
      <w:r w:rsidRPr="0071531A">
        <w:rPr>
          <w:rFonts w:ascii="Times New Roman" w:hAnsi="Times New Roman" w:cs="Times New Roman"/>
          <w:sz w:val="18"/>
          <w:szCs w:val="18"/>
        </w:rPr>
        <w:fldChar w:fldCharType="end"/>
      </w:r>
    </w:p>
  </w:footnote>
  <w:footnote w:id="87">
    <w:p w14:paraId="415F90DB" w14:textId="77777777" w:rsidR="002C5A4C" w:rsidRPr="0071531A" w:rsidRDefault="002C5A4C" w:rsidP="00D20069">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QBn39Guy","properties":{"formattedCitation":"{\\rtf \\uc0\\u8220{}Confederate Monuments,\\uc0\\u8221{} {\\i{}Historical and Architectural Preservation}, February 25, 2016, https://chap.baltimorecity.gov/confederate-monuments.}","plainCitation":"“Confederate Monuments,” Historical and Architectural Preservation, February 25, 2016, https://chap.baltimorecity.gov/confederate-monuments.","dontUpdate":true,"noteIndex":80},"citationItems":[{"id":276,"uris":["http://zotero.org/users/local/hUfRVgXK/items/B7TKXIBP"],"uri":["http://zotero.org/users/local/hUfRVgXK/items/B7TKXIBP"],"itemData":{"id":276,"type":"webpage","title":"Confederate Monuments","container-title":"Historical and Architectural Preservation","abstract":"[[{\"fid\":\"14350\",\"view_mode\":\"full\",\"fields\":{\"format\":\"full\",\"field_file_image_alt_text[und][0][value]\":\"Baltimore City Confederate Monuments\",\"field_file_image_title_text[und][0][v","URL":"https://chap.baltimorecity.gov/confederate-monuments","issued":{"date-parts":[["2016",2,25]]},"accessed":{"date-parts":[["2017",10,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eastAsia="Times New Roman" w:hAnsi="Times New Roman" w:cs="Times New Roman"/>
          <w:sz w:val="18"/>
          <w:szCs w:val="18"/>
        </w:rPr>
        <w:t>Ibid.</w:t>
      </w:r>
      <w:r w:rsidRPr="0071531A">
        <w:rPr>
          <w:rFonts w:ascii="Times New Roman" w:hAnsi="Times New Roman" w:cs="Times New Roman"/>
          <w:sz w:val="18"/>
          <w:szCs w:val="18"/>
        </w:rPr>
        <w:fldChar w:fldCharType="end"/>
      </w:r>
    </w:p>
  </w:footnote>
  <w:footnote w:id="88">
    <w:p w14:paraId="0A44F7E1" w14:textId="77777777" w:rsidR="002C5A4C" w:rsidRPr="0071531A" w:rsidRDefault="002C5A4C" w:rsidP="00D20069">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Yvonne Mayor names Confederate monument review Commission. September 4, 2015.  The Baltimore Sun. </w:t>
      </w:r>
      <w:hyperlink r:id="rId4" w:history="1">
        <w:r w:rsidRPr="0071531A">
          <w:rPr>
            <w:rStyle w:val="Hyperlink"/>
            <w:rFonts w:ascii="Times New Roman" w:hAnsi="Times New Roman" w:cs="Times New Roman"/>
            <w:sz w:val="18"/>
            <w:szCs w:val="18"/>
          </w:rPr>
          <w:t>http://www.baltimoresun.com/news/maryland/politics/bs-md-ci-confederate-commission-20150904-story.html</w:t>
        </w:r>
      </w:hyperlink>
      <w:r w:rsidRPr="0071531A">
        <w:rPr>
          <w:rFonts w:ascii="Times New Roman" w:hAnsi="Times New Roman" w:cs="Times New Roman"/>
          <w:sz w:val="18"/>
          <w:szCs w:val="18"/>
        </w:rPr>
        <w:t xml:space="preserve"> </w:t>
      </w:r>
    </w:p>
  </w:footnote>
  <w:footnote w:id="89">
    <w:p w14:paraId="12E62FCF"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Special Commission to Review Baltimore’s Public Confederate Monuments. Report to Mayor Rawlings-Blake. August 16, 2016.</w:t>
      </w:r>
    </w:p>
  </w:footnote>
  <w:footnote w:id="90">
    <w:p w14:paraId="23C4CD1A" w14:textId="77777777" w:rsidR="002C5A4C" w:rsidRPr="0071531A" w:rsidRDefault="002C5A4C" w:rsidP="00CC48C6">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Commission Report. </w:t>
      </w:r>
    </w:p>
  </w:footnote>
  <w:footnote w:id="91">
    <w:p w14:paraId="4FFD1B10" w14:textId="77777777" w:rsidR="002C5A4C" w:rsidRPr="0071531A" w:rsidRDefault="002C5A4C" w:rsidP="00CC48C6">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gSkihkOm","properties":{"formattedCitation":"\\uc0\\u8220{}Confederate Monuments.\\uc0\\u8221{}","plainCitation":"“Confederate Monuments.”","noteIndex":84},"citationItems":[{"id":276,"uris":["http://zotero.org/users/local/hUfRVgXK/items/B7TKXIBP"],"uri":["http://zotero.org/users/local/hUfRVgXK/items/B7TKXIBP"],"itemData":{"id":276,"type":"webpage","title":"Confederate Monuments","container-title":"Historical and Architectural Preservation","abstract":"[[{\"fid\":\"14350\",\"view_mode\":\"full\",\"fields\":{\"format\":\"full\",\"field_file_image_alt_text[und][0][value]\":\"Baltimore City Confederate Monuments\",\"field_file_image_title_text[und][0][v","URL":"https://chap.baltimorecity.gov/confederate-monuments","issued":{"date-parts":[["2016",2,25]]},"accessed":{"date-parts":[["2017",10,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Confederate Monuments.”</w:t>
      </w:r>
      <w:r w:rsidRPr="0071531A">
        <w:rPr>
          <w:rFonts w:ascii="Times New Roman" w:hAnsi="Times New Roman" w:cs="Times New Roman"/>
          <w:sz w:val="18"/>
          <w:szCs w:val="18"/>
        </w:rPr>
        <w:fldChar w:fldCharType="end"/>
      </w:r>
      <w:r w:rsidRPr="0071531A">
        <w:rPr>
          <w:rFonts w:ascii="Times New Roman" w:hAnsi="Times New Roman" w:cs="Times New Roman"/>
          <w:sz w:val="18"/>
          <w:szCs w:val="18"/>
        </w:rPr>
        <w:t xml:space="preserve"> Committee For Historical and Architectural Preservation </w:t>
      </w:r>
      <w:hyperlink r:id="rId5" w:history="1">
        <w:r w:rsidRPr="0071531A">
          <w:rPr>
            <w:rStyle w:val="Hyperlink"/>
            <w:rFonts w:ascii="Times New Roman" w:hAnsi="Times New Roman" w:cs="Times New Roman"/>
            <w:sz w:val="18"/>
            <w:szCs w:val="18"/>
          </w:rPr>
          <w:t>https://chap.baltimorecity.gov/confederate-monuments</w:t>
        </w:r>
      </w:hyperlink>
      <w:r w:rsidRPr="0071531A">
        <w:rPr>
          <w:rFonts w:ascii="Times New Roman" w:hAnsi="Times New Roman" w:cs="Times New Roman"/>
          <w:sz w:val="18"/>
          <w:szCs w:val="18"/>
        </w:rPr>
        <w:t xml:space="preserve"> </w:t>
      </w:r>
    </w:p>
  </w:footnote>
  <w:footnote w:id="92">
    <w:p w14:paraId="3C040CA1" w14:textId="77777777" w:rsidR="002C5A4C" w:rsidRPr="0071531A" w:rsidRDefault="002C5A4C" w:rsidP="00CC48C6">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Eli Pousson </w:t>
      </w:r>
      <w:hyperlink r:id="rId6" w:history="1">
        <w:r w:rsidRPr="0071531A">
          <w:rPr>
            <w:rStyle w:val="Hyperlink"/>
            <w:rFonts w:ascii="Times New Roman" w:hAnsi="Times New Roman" w:cs="Times New Roman"/>
            <w:sz w:val="18"/>
            <w:szCs w:val="18"/>
          </w:rPr>
          <w:t>http://docs.wixstatic.com/ugd/ce643a_a063ec079904456e9a873f3ed468b671.pdf</w:t>
        </w:r>
      </w:hyperlink>
      <w:r w:rsidRPr="0071531A">
        <w:rPr>
          <w:rFonts w:ascii="Times New Roman" w:hAnsi="Times New Roman" w:cs="Times New Roman"/>
          <w:sz w:val="18"/>
          <w:szCs w:val="18"/>
        </w:rPr>
        <w:t xml:space="preserve"> </w:t>
      </w:r>
    </w:p>
  </w:footnote>
  <w:footnote w:id="93">
    <w:p w14:paraId="026551D6"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CVq6E1Xu","properties":{"formattedCitation":"\\uldash{Nate Croll and Brandon Soderberg, \\uc0\\u8220{}Differing Strategies: Experts and Activists Weigh in on Confederate Monuments in Baltimore,\\uc0\\u8221{} citypaper.com, accessed March 18, 2018, http://www.citypaper.com/news/mobtownbeat/bcp-110415-mobs-confederate-monuments-20151103-story.html.}","plainCitation":"Nate Croll and Brandon Soderberg, “Differing Strategies: Experts and Activists Weigh in on Confederate Monuments in Baltimore,” citypaper.com, accessed March 18, 2018, http://www.citypaper.com/news/mobtownbeat/bcp-110415-mobs-confederate-monuments-20151103-story.html.","noteIndex":87},"citationItems":[{"id":643,"uris":["http://zotero.org/users/local/hUfRVgXK/items/IIYH6C5H"],"uri":["http://zotero.org/users/local/hUfRVgXK/items/IIYH6C5H"],"itemData":{"id":643,"type":"webpage","title":"Differing Strategies: Experts and activists weigh in on Confederate monuments in Baltimore","container-title":"citypaper.com","abstract":"Two different approaches to continuing the conversation on Confederate monuments in Baltimore played out on Thursday, with the second meeting of the Commission to Review Baltimore's Public Confederate Monuments in the morning, and that night, an action by artist-activists who placed an anti-racist sculpture in front of the Lee-Jackson monument in Wyman Park Dell.","URL":"http://www.citypaper.com/news/mobtownbeat/bcp-110415-mobs-confederate-monuments-20151103-story.html","shortTitle":"Differing Strategies","language":"en-US","author":[{"family":"Soderberg","given":"Nate Croll and Brandon"}],"accessed":{"date-parts":[["2018",3,18]]}}}],"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u w:val="dash"/>
        </w:rPr>
        <w:t>Nate Croll and Brandon Soderberg, “Differing Strategies: Experts and Activists Weigh in on Confederate Monuments in Baltimore,” citypaper.com, accessed March 18, 2018, http://www.citypaper.com/news/mobtownbeat/bcp-110415-mobs-confederate-monuments-20151103-story.html.</w:t>
      </w:r>
      <w:r w:rsidRPr="0071531A">
        <w:rPr>
          <w:rFonts w:ascii="Times New Roman" w:hAnsi="Times New Roman" w:cs="Times New Roman"/>
          <w:sz w:val="18"/>
          <w:szCs w:val="18"/>
        </w:rPr>
        <w:fldChar w:fldCharType="end"/>
      </w:r>
    </w:p>
  </w:footnote>
  <w:footnote w:id="94">
    <w:p w14:paraId="04012DF3" w14:textId="77777777" w:rsidR="002C5A4C" w:rsidRPr="0071531A" w:rsidRDefault="002C5A4C" w:rsidP="00CC48C6">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Cindy Kelly, Some Comments on the Historical and Artistic significance of Baltimore’s Four Civil War Monuments. </w:t>
      </w:r>
      <w:hyperlink r:id="rId7" w:history="1">
        <w:r w:rsidRPr="0071531A">
          <w:rPr>
            <w:rStyle w:val="Hyperlink"/>
            <w:rFonts w:ascii="Times New Roman" w:hAnsi="Times New Roman" w:cs="Times New Roman"/>
            <w:sz w:val="18"/>
            <w:szCs w:val="18"/>
          </w:rPr>
          <w:t>http://docs.wixstatic.com/ugd/ce643a_46dc48602c3649869166be75f7e11bf3.pdf</w:t>
        </w:r>
      </w:hyperlink>
      <w:r w:rsidRPr="0071531A">
        <w:rPr>
          <w:rFonts w:ascii="Times New Roman" w:hAnsi="Times New Roman" w:cs="Times New Roman"/>
          <w:sz w:val="18"/>
          <w:szCs w:val="18"/>
        </w:rPr>
        <w:t xml:space="preserve"> </w:t>
      </w:r>
    </w:p>
  </w:footnote>
  <w:footnote w:id="95">
    <w:p w14:paraId="3C4C8764"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bEJbhlu1","properties":{"formattedCitation":"Luke Broadwater, \\uc0\\u8220{}Panel: Remove Pair of Statues:\\uc0\\u160{}But Two Confederate Monuments Should Stay, Commission Says,\\uc0\\u8221{} {\\i{}The Baltimore Sun; Baltimore, Md.}, January 15, 2016, sec. LOCAL.","plainCitation":"Luke Broadwater, “Panel: Remove Pair of Statues: But Two Confederate Monuments Should Stay, Commission Says,” The Baltimore Sun; Baltimore, Md., January 15, 2016, sec. LOCAL.","noteIndex":87},"citationItems":[{"id":626,"uris":["http://zotero.org/users/local/hUfRVgXK/items/BCPQEVGT"],"uri":["http://zotero.org/users/local/hUfRVgXK/items/BCPQEVGT"],"itemData":{"id":626,"type":"article-newspaper","title":"Panel: Remove pair of statues: But two Confederate monuments should stay, commission says","container-title":"The Baltimore Sun; Baltimore, Md.","publisher-place":"Baltimore, Md., United States, Baltimore, Md.","page":"A.1","section":"LOCAL","source":"ProQuest","event-place":"Baltimore, Md., United States, Baltimore, Md.","ISSN":"19439504","shortTitle":"Panel","language":"English","author":[{"family":"Broadwater","given":"Luke"}],"issued":{"date-parts":[["2016",1,15]]}}}],"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Luke Broadwater, “Panel: Remove Pair of Statues: But Two Confederate Monuments Should Stay, Commission Says,” </w:t>
      </w:r>
      <w:r w:rsidRPr="0071531A">
        <w:rPr>
          <w:rFonts w:ascii="Times New Roman" w:hAnsi="Times New Roman" w:cs="Times New Roman"/>
          <w:i/>
          <w:iCs/>
          <w:sz w:val="18"/>
          <w:szCs w:val="18"/>
        </w:rPr>
        <w:t>The Baltimore Sun; Baltimore, Md.</w:t>
      </w:r>
      <w:r w:rsidRPr="0071531A">
        <w:rPr>
          <w:rFonts w:ascii="Times New Roman" w:hAnsi="Times New Roman" w:cs="Times New Roman"/>
          <w:sz w:val="18"/>
          <w:szCs w:val="18"/>
        </w:rPr>
        <w:t>, January 15, 2016, sec. LOCAL.</w:t>
      </w:r>
      <w:r w:rsidRPr="0071531A">
        <w:rPr>
          <w:rFonts w:ascii="Times New Roman" w:hAnsi="Times New Roman" w:cs="Times New Roman"/>
          <w:sz w:val="18"/>
          <w:szCs w:val="18"/>
        </w:rPr>
        <w:fldChar w:fldCharType="end"/>
      </w:r>
    </w:p>
  </w:footnote>
  <w:footnote w:id="96">
    <w:p w14:paraId="5EF2D611" w14:textId="77777777" w:rsidR="002C5A4C" w:rsidRPr="0071531A" w:rsidRDefault="002C5A4C" w:rsidP="00CC48C6">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Special Commission to Review Baltimore’s Public Confederate Monuments. Report to Mayor Rawlings-Blake. August 16, 2016. </w:t>
      </w:r>
    </w:p>
  </w:footnote>
  <w:footnote w:id="97">
    <w:p w14:paraId="250B376C" w14:textId="77777777" w:rsidR="002C5A4C" w:rsidRPr="0071531A" w:rsidRDefault="002C5A4C" w:rsidP="00CC48C6">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Special Commission to Review Baltimore’s Public Confederate Monuments. Report to Mayor Rawlings-Blake. August 16, 2016. </w:t>
      </w:r>
    </w:p>
  </w:footnote>
  <w:footnote w:id="98">
    <w:p w14:paraId="3A59FDA1" w14:textId="77777777" w:rsidR="002C5A4C" w:rsidRPr="0071531A" w:rsidRDefault="002C5A4C" w:rsidP="00995359">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Yvonne Wegner and Luke Broadwater, “Rawlings-Blake Delays Decision on Confederate Memorials-The Baltimore Sun” September 15, 2016. </w:t>
      </w:r>
    </w:p>
  </w:footnote>
  <w:footnote w:id="99">
    <w:p w14:paraId="2963E9B3" w14:textId="77777777" w:rsidR="002C5A4C" w:rsidRPr="0071531A" w:rsidRDefault="002C5A4C" w:rsidP="00995359">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Special Commission to Review Baltimore’s Public Confederate Monuments. Lee Jackson Monument, 1948.  </w:t>
      </w:r>
      <w:hyperlink r:id="rId8" w:history="1">
        <w:r w:rsidRPr="0071531A">
          <w:rPr>
            <w:rStyle w:val="Hyperlink"/>
            <w:rFonts w:ascii="Times New Roman" w:hAnsi="Times New Roman" w:cs="Times New Roman"/>
            <w:sz w:val="18"/>
            <w:szCs w:val="18"/>
          </w:rPr>
          <w:t>http://baltimoreplanning.wixsite.com/monumentcommission/leeandjacksonmonument</w:t>
        </w:r>
      </w:hyperlink>
      <w:r w:rsidRPr="0071531A">
        <w:rPr>
          <w:rFonts w:ascii="Times New Roman" w:hAnsi="Times New Roman" w:cs="Times New Roman"/>
          <w:sz w:val="18"/>
          <w:szCs w:val="18"/>
        </w:rPr>
        <w:t xml:space="preserve"> </w:t>
      </w:r>
    </w:p>
  </w:footnote>
  <w:footnote w:id="100">
    <w:p w14:paraId="79093431"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xGcDD4JM","properties":{"formattedCitation":"\\uc0\\u8220{}Catherine Pugh Sworn in as Baltimore\\uc0\\u8217{}s 50th Mayor - Baltimore Sun,\\uc0\\u8221{} accessed October 9, 2017, http://www.baltimoresun.com/news/maryland/baltimore-city/politics/bs-md-ci-mayor-inauguration-20161206-story.html.","plainCitation":"“Catherine Pugh Sworn in as Baltimore’s 50th Mayor - Baltimore Sun,” accessed October 9, 2017, http://www.baltimoresun.com/news/maryland/baltimore-city/politics/bs-md-ci-mayor-inauguration-20161206-story.html.","noteIndex":92},"citationItems":[{"id":268,"uris":["http://zotero.org/users/local/hUfRVgXK/items/8U33PPWF"],"uri":["http://zotero.org/users/local/hUfRVgXK/items/8U33PPWF"],"itemData":{"id":268,"type":"webpage","title":"Catherine Pugh sworn in as Baltimore's 50th mayor - Baltimore Sun","URL":"http://www.baltimoresun.com/news/maryland/baltimore-city/politics/bs-md-ci-mayor-inauguration-20161206-story.html","accessed":{"date-parts":[["2017",10,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Catherine Pugh Sworn in as Baltimore’s 50th Mayor - Baltimore Sun,” accessed October 9, 2017, http://www.baltimoresun.com/news/maryland/baltimore-city/politics/bs-md-ci-mayor-inauguration-20161206-story.html.</w:t>
      </w:r>
      <w:r w:rsidRPr="0071531A">
        <w:rPr>
          <w:rFonts w:ascii="Times New Roman" w:hAnsi="Times New Roman" w:cs="Times New Roman"/>
          <w:sz w:val="18"/>
          <w:szCs w:val="18"/>
        </w:rPr>
        <w:fldChar w:fldCharType="end"/>
      </w:r>
      <w:r w:rsidR="0029223A" w:rsidRPr="0071531A">
        <w:rPr>
          <w:rFonts w:ascii="Times New Roman" w:hAnsi="Times New Roman" w:cs="Times New Roman"/>
          <w:sz w:val="18"/>
          <w:szCs w:val="18"/>
        </w:rPr>
        <w:t xml:space="preserve"> </w:t>
      </w:r>
    </w:p>
  </w:footnote>
  <w:footnote w:id="101">
    <w:p w14:paraId="71243688"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l50sLFcJ","properties":{"formattedCitation":"\\uc0\\u8220{}Pugh to Explore Removing Confederate Monuments in Baltimore - Baltimore Sun,\\uc0\\u8221{} accessed October 9, 2017, http://www.baltimoresun.com/news/maryland/politics/blog/bal-pugh-to-explore-removing-confederate-monuments-in-baltimore-20170527-story.html.","plainCitation":"“Pugh to Explore Removing Confederate Monuments in Baltimore - Baltimore Sun,” accessed October 9, 2017, http://www.baltimoresun.com/news/maryland/politics/blog/bal-pugh-to-explore-removing-confederate-monuments-in-baltimore-20170527-story.html.","noteIndex":93},"citationItems":[{"id":263,"uris":["http://zotero.org/users/local/hUfRVgXK/items/MYGUKB2J"],"uri":["http://zotero.org/users/local/hUfRVgXK/items/MYGUKB2J"],"itemData":{"id":263,"type":"webpage","title":"Pugh to explore removing Confederate monuments in Baltimore - Baltimore Sun","URL":"http://www.baltimoresun.com/news/maryland/politics/blog/bal-pugh-to-explore-removing-confederate-monuments-in-baltimore-20170527-story.html","accessed":{"date-parts":[["2017",10,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Pugh to Explore Removing Confederate Monuments in Baltimore - Baltimore Sun,” accessed October 9, 2017, http://www.baltimoresun.com/news/maryland/politics/blog/bal-pugh-to-explore-removing-confederate-monuments-in-baltimore-20170527-story.html.</w:t>
      </w:r>
      <w:r w:rsidRPr="0071531A">
        <w:rPr>
          <w:rFonts w:ascii="Times New Roman" w:hAnsi="Times New Roman" w:cs="Times New Roman"/>
          <w:sz w:val="18"/>
          <w:szCs w:val="18"/>
        </w:rPr>
        <w:fldChar w:fldCharType="end"/>
      </w:r>
    </w:p>
  </w:footnote>
  <w:footnote w:id="102">
    <w:p w14:paraId="154CEDA1"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GPd0HFmf","properties":{"formattedCitation":"Ed Kilgore, \\uc0\\u8220{}New Orleans Pulls Down a Monument to Post\\uc0\\u8211{}Civil War White Terrorism,\\uc0\\u8221{} Daily Intelligencer, accessed March 18, 2018, http://nymag.com/daily/intelligencer/2017/04/new-orleans-removes-monument-to-white-terrorism.html.","plainCitation":"Ed Kilgore, “New Orleans Pulls Down a Monument to Post–Civil War White Terrorism,” Daily Intelligencer, accessed March 18, 2018, http://nymag.com/daily/intelligencer/2017/04/new-orleans-removes-monument-to-white-terrorism.html.","noteIndex":94},"citationItems":[{"id":635,"uris":["http://zotero.org/users/local/hUfRVgXK/items/IZC452WS"],"uri":["http://zotero.org/users/local/hUfRVgXK/items/IZC452WS"],"itemData":{"id":635,"type":"webpage","title":"New Orleans Pulls Down a Monument to Post–Civil War White Terrorism","container-title":"Daily Intelligencer","abstract":"The fitting demolition of an edifice honoring post–Civil War resistance to black voting rights.","URL":"http://nymag.com/daily/intelligencer/2017/04/new-orleans-removes-monument-to-white-terrorism.html","language":"en","author":[{"family":"Kilgore","given":"Ed"}],"accessed":{"date-parts":[["2018",3,18]]}}}],"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Ed Kilgore, “New Orleans Pulls Down a Monument to Post–Civil War White Terrorism,” Daily Intelligencer, accessed March 18, 2018, http://nymag.com/daily/intelligencer/2017/04/new-orleans-removes-monument-to-white-terrorism.html.</w:t>
      </w:r>
      <w:r w:rsidRPr="0071531A">
        <w:rPr>
          <w:rFonts w:ascii="Times New Roman" w:hAnsi="Times New Roman" w:cs="Times New Roman"/>
          <w:sz w:val="18"/>
          <w:szCs w:val="18"/>
        </w:rPr>
        <w:fldChar w:fldCharType="end"/>
      </w:r>
    </w:p>
  </w:footnote>
  <w:footnote w:id="103">
    <w:p w14:paraId="4344F475" w14:textId="77777777" w:rsidR="002C5A4C" w:rsidRPr="0071531A" w:rsidRDefault="002C5A4C" w:rsidP="00F96909">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r3dtgZ8L","properties":{"formattedCitation":"\\uc0\\u8220{}Mitch Landrieu\\uc0\\u8217{}s Speech on the Removal of Confederate Monuments in New Orleans - The New York Times,\\uc0\\u8221{} accessed October 9, 2017, https://www.nytimes.com/2017/05/23/opinion/mitch-landrieus-speech-transcript.html.","plainCitation":"“Mitch Landrieu’s Speech on the Removal of Confederate Monuments in New Orleans - The New York Times,” accessed October 9, 2017, https://www.nytimes.com/2017/05/23/opinion/mitch-landrieus-speech-transcript.html.","noteIndex":95},"citationItems":[{"id":269,"uris":["http://zotero.org/users/local/hUfRVgXK/items/DG3CQF73"],"uri":["http://zotero.org/users/local/hUfRVgXK/items/DG3CQF73"],"itemData":{"id":269,"type":"webpage","title":"Mitch Landrieu’s Speech on the Removal of Confederate Monuments in New Orleans - The New York Times","URL":"https://www.nytimes.com/2017/05/23/opinion/mitch-landrieus-speech-transcript.html","accessed":{"date-parts":[["2017",10,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Mitch Landrieu’s Speech on the Removal of Confederate Monuments in New Orleans - The New York Times,” accessed October 9, 2017, https://www.nytimes.com/2017/05/23/opinion/mitch-landrieus-speech-transcript.html.</w:t>
      </w:r>
      <w:r w:rsidRPr="0071531A">
        <w:rPr>
          <w:rFonts w:ascii="Times New Roman" w:hAnsi="Times New Roman" w:cs="Times New Roman"/>
          <w:sz w:val="18"/>
          <w:szCs w:val="18"/>
        </w:rPr>
        <w:fldChar w:fldCharType="end"/>
      </w:r>
    </w:p>
  </w:footnote>
  <w:footnote w:id="104">
    <w:p w14:paraId="47630478" w14:textId="77777777" w:rsidR="002C5A4C" w:rsidRPr="0071531A" w:rsidRDefault="002C5A4C" w:rsidP="00F96909">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rlNBoyyZ","properties":{"formattedCitation":"\\uc0\\u8220{}Mitch Landrieu\\uc0\\u8217{}s Speech on the Removal of Confederate Monuments in New Orleans - The New York Times.\\uc0\\u8221{}","plainCitation":"“Mitch Landrieu’s Speech on the Removal of Confederate Monuments in New Orleans - The New York Times.”","noteIndex":96},"citationItems":[{"id":269,"uris":["http://zotero.org/users/local/hUfRVgXK/items/DG3CQF73"],"uri":["http://zotero.org/users/local/hUfRVgXK/items/DG3CQF73"],"itemData":{"id":269,"type":"webpage","title":"Mitch Landrieu’s Speech on the Removal of Confederate Monuments in New Orleans - The New York Times","URL":"https://www.nytimes.com/2017/05/23/opinion/mitch-landrieus-speech-transcript.html","accessed":{"date-parts":[["2017",10,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Mitch Landrieu’s Speech on the Removal of Confederate Monuments in New Orleans - The New York Times.”</w:t>
      </w:r>
      <w:r w:rsidRPr="0071531A">
        <w:rPr>
          <w:rFonts w:ascii="Times New Roman" w:hAnsi="Times New Roman" w:cs="Times New Roman"/>
          <w:sz w:val="18"/>
          <w:szCs w:val="18"/>
        </w:rPr>
        <w:fldChar w:fldCharType="end"/>
      </w:r>
    </w:p>
  </w:footnote>
  <w:footnote w:id="105">
    <w:p w14:paraId="3CAF52E0"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Z7Z1zTC8","properties":{"formattedCitation":"\\uc0\\u8220{}Mitch Landrieu\\uc0\\u8217{}s Speech on the Removal of Confederate Monuments in New Orleans - The New York Times.\\uc0\\u8221{}","plainCitation":"“Mitch Landrieu’s Speech on the Removal of Confederate Monuments in New Orleans - The New York Times.”","noteIndex":97},"citationItems":[{"id":269,"uris":["http://zotero.org/users/local/hUfRVgXK/items/DG3CQF73"],"uri":["http://zotero.org/users/local/hUfRVgXK/items/DG3CQF73"],"itemData":{"id":269,"type":"webpage","title":"Mitch Landrieu’s Speech on the Removal of Confederate Monuments in New Orleans - The New York Times","URL":"https://www.nytimes.com/2017/05/23/opinion/mitch-landrieus-speech-transcript.html","accessed":{"date-parts":[["2017",10,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Mitch Landrieu’s Speech on the Removal of Confederate Monuments in New Orleans - The New York Times.”</w:t>
      </w:r>
      <w:r w:rsidRPr="0071531A">
        <w:rPr>
          <w:rFonts w:ascii="Times New Roman" w:hAnsi="Times New Roman" w:cs="Times New Roman"/>
          <w:sz w:val="18"/>
          <w:szCs w:val="18"/>
        </w:rPr>
        <w:fldChar w:fldCharType="end"/>
      </w:r>
    </w:p>
  </w:footnote>
  <w:footnote w:id="106">
    <w:p w14:paraId="2D0B28B4"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9q9c1eVO","properties":{"formattedCitation":"Frank Bruni, \\uc0\\u8220{}Opinion | Mitch Landrieu Reminds Us That Eloquence Still Exists,\\uc0\\u8221{} {\\i{}The New York Times}, May 23, 2017, sec. Opinion, https://www.nytimes.com/2017/05/23/opinion/mitch-landrieu-new-orleans-mayor-speech.html.","plainCitation":"Frank Bruni, “Opinion | Mitch Landrieu Reminds Us That Eloquence Still Exists,” The New York Times, May 23, 2017, sec. Opinion, https://www.nytimes.com/2017/05/23/opinion/mitch-landrieu-new-orleans-mayor-speech.html.","noteIndex":98},"citationItems":[{"id":527,"uris":["http://zotero.org/users/local/hUfRVgXK/items/K6AFCR27"],"uri":["http://zotero.org/users/local/hUfRVgXK/items/K6AFCR27"],"itemData":{"id":527,"type":"article-newspaper","title":"Opinion | Mitch Landrieu Reminds Us That Eloquence Still Exists","container-title":"The New York Times","section":"Opinion","source":"NYTimes.com","abstract":"The mayor of New Orleans just gave a speech on race and history that you need to hear.","URL":"https://www.nytimes.com/2017/05/23/opinion/mitch-landrieu-new-orleans-mayor-speech.html","ISSN":"0362-4331","language":"en-US","author":[{"family":"Bruni","given":"Frank"}],"issued":{"date-parts":[["2017",5,23]]},"accessed":{"date-parts":[["2018",2,12]]}}}],"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Frank Bruni, “Opinion | Mitch Landrieu Reminds Us That Eloquence Still Exists,” </w:t>
      </w:r>
      <w:r w:rsidRPr="0071531A">
        <w:rPr>
          <w:rFonts w:ascii="Times New Roman" w:hAnsi="Times New Roman" w:cs="Times New Roman"/>
          <w:i/>
          <w:iCs/>
          <w:sz w:val="18"/>
          <w:szCs w:val="18"/>
        </w:rPr>
        <w:t>The New York Times</w:t>
      </w:r>
      <w:r w:rsidRPr="0071531A">
        <w:rPr>
          <w:rFonts w:ascii="Times New Roman" w:hAnsi="Times New Roman" w:cs="Times New Roman"/>
          <w:sz w:val="18"/>
          <w:szCs w:val="18"/>
        </w:rPr>
        <w:t>, May 23, 2017, sec. Opinion, https://www.nytimes.com/2017/05/23/opinion/mitch-landrieu-new-orleans-mayor-speech.html.</w:t>
      </w:r>
      <w:r w:rsidRPr="0071531A">
        <w:rPr>
          <w:rFonts w:ascii="Times New Roman" w:hAnsi="Times New Roman" w:cs="Times New Roman"/>
          <w:sz w:val="18"/>
          <w:szCs w:val="18"/>
        </w:rPr>
        <w:fldChar w:fldCharType="end"/>
      </w:r>
    </w:p>
  </w:footnote>
  <w:footnote w:id="107">
    <w:p w14:paraId="20254641" w14:textId="77777777" w:rsidR="002C5A4C" w:rsidRPr="0071531A" w:rsidRDefault="002C5A4C" w:rsidP="00AD71F6">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Luke Broadwater, “Pugh to explore removing Confederate monuments”</w:t>
      </w:r>
    </w:p>
  </w:footnote>
  <w:footnote w:id="108">
    <w:p w14:paraId="5104DC51"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jCdz3hJ8","properties":{"formattedCitation":"\\uc0\\u8220{}Timeline: What Led to the Violence That Unfolded in Charlottesville - ABC News,\\uc0\\u8221{} accessed March 18, 2018, http://abcnews.go.com/US/timeline-led-violence-unfolded-charlottesville/story?id=49207428.","plainCitation":"“Timeline: What Led to the Violence That Unfolded in Charlottesville - ABC News,” accessed March 18, 2018, http://abcnews.go.com/US/timeline-led-violence-unfolded-charlottesville/story?id=49207428.","noteIndex":100},"citationItems":[{"id":638,"uris":["http://zotero.org/users/local/hUfRVgXK/items/TXNF28EQ"],"uri":["http://zotero.org/users/local/hUfRVgXK/items/TXNF28EQ"],"itemData":{"id":638,"type":"webpage","title":"Timeline: What led to the violence that unfolded in Charlottesville - ABC News","URL":"http://abcnews.go.com/US/timeline-led-violence-unfolded-charlottesville/story?id=49207428","accessed":{"date-parts":[["2018",3,18]]}}}],"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Timeline: What Led to the Violence That Unfolded in Charlottesville - ABC News,” accessed March 18, 2018, http://abcnews.go.com/US/timeline-led-violence-unfolded-charlottesville/story?id=49207428.</w:t>
      </w:r>
      <w:r w:rsidRPr="0071531A">
        <w:rPr>
          <w:rFonts w:ascii="Times New Roman" w:hAnsi="Times New Roman" w:cs="Times New Roman"/>
          <w:sz w:val="18"/>
          <w:szCs w:val="18"/>
        </w:rPr>
        <w:fldChar w:fldCharType="end"/>
      </w:r>
    </w:p>
  </w:footnote>
  <w:footnote w:id="109">
    <w:p w14:paraId="4284EBD0" w14:textId="77777777" w:rsidR="002C5A4C" w:rsidRPr="0071531A" w:rsidRDefault="002C5A4C" w:rsidP="009B2091">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DCKb3GBs","properties":{"formattedCitation":"\\uc0\\u8220{}How a Rally of White Nationalists and Supremacists at the University of Virginia Turned into a \\uc0\\u8216{}Tragic, Tragic Weekend.,\\uc0\\u8217{}\\uc0\\u8221{} Washington Post, accessed February 12, 2018, https://www.washingtonpost.com/graphics/2017/local/charlottesville-timeline/.","plainCitation":"“How a Rally of White Nationalists and Supremacists at the University of Virginia Turned into a ‘Tragic, Tragic Weekend.,’” Washington Post, accessed February 12, 2018, https://www.washingtonpost.com/graphics/2017/local/charlottesville-timeline/.","noteIndex":101},"citationItems":[{"id":542,"uris":["http://zotero.org/users/local/hUfRVgXK/items/5KAHPV6H"],"uri":["http://zotero.org/users/local/hUfRVgXK/items/5KAHPV6H"],"itemData":{"id":542,"type":"webpage","title":"How a rally of white nationalists and supremacists at the University of Virginia turned into a “tragic, tragic weekend.”","container-title":"Washington Post","abstract":"Recounting a day of rage, hate, violence and death","URL":"https://www.washingtonpost.com/graphics/2017/local/charlottesville-timeline/","language":"en","accessed":{"date-parts":[["2018",2,12]]}}}],"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How a Rally of White Nationalists and Supremacists at the University of Virginia Turned into a ‘Tragic, Tragic Weekend.,’” Washington Post, accessed February 12, 2018, https://www.washingtonpost.com/graphics/2017/local/charlottesville-timeline/.</w:t>
      </w:r>
      <w:r w:rsidRPr="0071531A">
        <w:rPr>
          <w:rFonts w:ascii="Times New Roman" w:hAnsi="Times New Roman" w:cs="Times New Roman"/>
          <w:sz w:val="18"/>
          <w:szCs w:val="18"/>
        </w:rPr>
        <w:fldChar w:fldCharType="end"/>
      </w:r>
    </w:p>
  </w:footnote>
  <w:footnote w:id="110">
    <w:p w14:paraId="005762FB"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dxwSJro4","properties":{"formattedCitation":"\\uldash{\\uc0\\u8220{}How a Rally of White Nationalists and Supremacists at the University of Virginia Turned into a \\uc0\\u8216{}Tragic, Tragic Weekend.,\\uc0\\u8217{}\\uc0\\u8221{} Washington Post, accessed February 12, 2018, https://www.washingtonpost.com/graphics/2017/local/charlottesville-timeline/.}","plainCitation":"“How a Rally of White Nationalists and Supremacists at the University of Virginia Turned into a ‘Tragic, Tragic Weekend.,’” Washington Post, accessed February 12, 2018, https://www.washingtonpost.com/graphics/2017/local/charlottesville-timeline/.","noteIndex":108},"citationItems":[{"id":542,"uris":["http://zotero.org/users/local/hUfRVgXK/items/5KAHPV6H"],"uri":["http://zotero.org/users/local/hUfRVgXK/items/5KAHPV6H"],"itemData":{"id":542,"type":"webpage","title":"How a rally of white nationalists and supremacists at the University of Virginia turned into a “tragic, tragic weekend.”","container-title":"Washington Post","abstract":"Recounting a day of rage, hate, violence and death","URL":"https://www.washingtonpost.com/graphics/2017/local/charlottesville-timeline/","language":"en","accessed":{"date-parts":[["2018",2,12]]}}}],"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u w:val="dash"/>
        </w:rPr>
        <w:t>“How a Rally of White Nationalists and Supremacists at the University of Virginia Turned into a ‘Tragic, Tragic Weekend.,’” Washington Post, accessed February 12, 2018, https://www.washingtonpost.com/graphics/2017/local/charlottesville-timeline/.</w:t>
      </w:r>
      <w:r w:rsidRPr="0071531A">
        <w:rPr>
          <w:rFonts w:ascii="Times New Roman" w:hAnsi="Times New Roman" w:cs="Times New Roman"/>
          <w:sz w:val="18"/>
          <w:szCs w:val="18"/>
        </w:rPr>
        <w:fldChar w:fldCharType="end"/>
      </w:r>
    </w:p>
  </w:footnote>
  <w:footnote w:id="111">
    <w:p w14:paraId="337CF78C"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67zj402n","properties":{"formattedCitation":"\\uc0\\u8220{}How a Rally of White Nationalists and Supremacists at the University of Virginia Turned into a \\uc0\\u8216{}Tragic, Tragic Weekend.\\uc0\\u8217{}\\uc0\\u8221{}","plainCitation":"“How a Rally of White Nationalists and Supremacists at the University of Virginia Turned into a ‘Tragic, Tragic Weekend.’”","noteIndex":102},"citationItems":[{"id":542,"uris":["http://zotero.org/users/local/hUfRVgXK/items/5KAHPV6H"],"uri":["http://zotero.org/users/local/hUfRVgXK/items/5KAHPV6H"],"itemData":{"id":542,"type":"webpage","title":"How a rally of white nationalists and supremacists at the University of Virginia turned into a “tragic, tragic weekend.”","container-title":"Washington Post","abstract":"Recounting a day of rage, hate, violence and death","URL":"https://www.washingtonpost.com/graphics/2017/local/charlottesville-timeline/","language":"en","accessed":{"date-parts":[["2018",2,12]]}}}],"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How a Rally of White Nationalists and Supremacists at the University of Virginia Turned into a ‘Tragic, Tragic Weekend.’”</w:t>
      </w:r>
      <w:r w:rsidRPr="0071531A">
        <w:rPr>
          <w:rFonts w:ascii="Times New Roman" w:hAnsi="Times New Roman" w:cs="Times New Roman"/>
          <w:sz w:val="18"/>
          <w:szCs w:val="18"/>
        </w:rPr>
        <w:fldChar w:fldCharType="end"/>
      </w:r>
    </w:p>
  </w:footnote>
  <w:footnote w:id="112">
    <w:p w14:paraId="5C3190D3"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oMwHjO5B","properties":{"formattedCitation":"\\uc0\\u8220{}Timeline: What Led to the Violence That Unfolded in Charlottesville - ABC News.\\uc0\\u8221{}","plainCitation":"“Timeline: What Led to the Violence That Unfolded in Charlottesville - ABC News.”","noteIndex":103},"citationItems":[{"id":638,"uris":["http://zotero.org/users/local/hUfRVgXK/items/TXNF28EQ"],"uri":["http://zotero.org/users/local/hUfRVgXK/items/TXNF28EQ"],"itemData":{"id":638,"type":"webpage","title":"Timeline: What led to the violence that unfolded in Charlottesville - ABC News","URL":"http://abcnews.go.com/US/timeline-led-violence-unfolded-charlottesville/story?id=49207428","accessed":{"date-parts":[["2018",3,18]]}}}],"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Timeline: What Led to the Violence That Unfolded in Charlottesville - ABC News.”</w:t>
      </w:r>
      <w:r w:rsidRPr="0071531A">
        <w:rPr>
          <w:rFonts w:ascii="Times New Roman" w:hAnsi="Times New Roman" w:cs="Times New Roman"/>
          <w:sz w:val="18"/>
          <w:szCs w:val="18"/>
        </w:rPr>
        <w:fldChar w:fldCharType="end"/>
      </w:r>
    </w:p>
  </w:footnote>
  <w:footnote w:id="113">
    <w:p w14:paraId="748DC425"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CTfYmvOZ","properties":{"formattedCitation":"\\uc0\\u8220{}Timeline: What Led to the Violence That Unfolded in Charlottesville - ABC News.\\uc0\\u8221{}","plainCitation":"“Timeline: What Led to the Violence That Unfolded in Charlottesville - ABC News.”","noteIndex":104},"citationItems":[{"id":638,"uris":["http://zotero.org/users/local/hUfRVgXK/items/TXNF28EQ"],"uri":["http://zotero.org/users/local/hUfRVgXK/items/TXNF28EQ"],"itemData":{"id":638,"type":"webpage","title":"Timeline: What led to the violence that unfolded in Charlottesville - ABC News","URL":"http://abcnews.go.com/US/timeline-led-violence-unfolded-charlottesville/story?id=49207428","accessed":{"date-parts":[["2018",3,18]]}}}],"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Timeline: What Led to the Violence That Unfolded in Charlottesville - ABC News.”</w:t>
      </w:r>
      <w:r w:rsidRPr="0071531A">
        <w:rPr>
          <w:rFonts w:ascii="Times New Roman" w:hAnsi="Times New Roman" w:cs="Times New Roman"/>
          <w:sz w:val="18"/>
          <w:szCs w:val="18"/>
        </w:rPr>
        <w:fldChar w:fldCharType="end"/>
      </w:r>
    </w:p>
  </w:footnote>
  <w:footnote w:id="114">
    <w:p w14:paraId="7DAAA2F1" w14:textId="77777777" w:rsidR="002C5A4C" w:rsidRPr="0071531A" w:rsidRDefault="002C5A4C" w:rsidP="00D17D59">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RVEidfJf","properties":{"formattedCitation":"Maggie Astor, Christina Caron, and Daniel Victor, \\uc0\\u8220{}A Guide to the Charlottesville Aftermath,\\uc0\\u8221{} {\\i{}The New York Times}, August 13, 2017, sec. U.S., https://www.nytimes.com/2017/08/13/us/charlottesville-virginia-overview.html.","plainCitation":"Maggie Astor, Christina Caron, and Daniel Victor, “A Guide to the Charlottesville Aftermath,” The New York Times, August 13, 2017, sec. U.S., https://www.nytimes.com/2017/08/13/us/charlottesville-virginia-overview.html.","noteIndex":105},"citationItems":[{"id":538,"uris":["http://zotero.org/users/local/hUfRVgXK/items/8VX5ZJ38"],"uri":["http://zotero.org/users/local/hUfRVgXK/items/8VX5ZJ38"],"itemData":{"id":538,"type":"article-newspaper","title":"A Guide to the Charlottesville Aftermath","container-title":"The New York Times","section":"U.S.","source":"NYTimes.com","abstract":"Are you just catching up on the weekend’s events in Charlottesville, Va., or overwhelmed by the volume of news? Here is an overview.","URL":"https://www.nytimes.com/2017/08/13/us/charlottesville-virginia-overview.html","ISSN":"0362-4331","language":"en-US","author":[{"family":"Astor","given":"Maggie"},{"family":"Caron","given":"Christina"},{"family":"Victor","given":"Daniel"}],"issued":{"date-parts":[["2017",8,13]]},"accessed":{"date-parts":[["2018",2,12]]}}}],"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Maggie Astor, Christina Caron, and Daniel Victor, “A Guide to the Charlottesville Aftermath,” </w:t>
      </w:r>
      <w:r w:rsidRPr="0071531A">
        <w:rPr>
          <w:rFonts w:ascii="Times New Roman" w:hAnsi="Times New Roman" w:cs="Times New Roman"/>
          <w:i/>
          <w:iCs/>
          <w:sz w:val="18"/>
          <w:szCs w:val="18"/>
        </w:rPr>
        <w:t>The New York Times</w:t>
      </w:r>
      <w:r w:rsidRPr="0071531A">
        <w:rPr>
          <w:rFonts w:ascii="Times New Roman" w:hAnsi="Times New Roman" w:cs="Times New Roman"/>
          <w:sz w:val="18"/>
          <w:szCs w:val="18"/>
        </w:rPr>
        <w:t>, August 13, 2017, sec. U.S., https://www.nytimes.com/2017/08/13/us/charlottesville-virginia-overview.html.</w:t>
      </w:r>
      <w:r w:rsidRPr="0071531A">
        <w:rPr>
          <w:rFonts w:ascii="Times New Roman" w:hAnsi="Times New Roman" w:cs="Times New Roman"/>
          <w:sz w:val="18"/>
          <w:szCs w:val="18"/>
        </w:rPr>
        <w:fldChar w:fldCharType="end"/>
      </w:r>
    </w:p>
  </w:footnote>
  <w:footnote w:id="115">
    <w:p w14:paraId="163A0026"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MHkcS4y6","properties":{"formattedCitation":"Sarah Meehan, \\uc0\\u8220{}Demonstrators in Baltimore Rally in Solidarity with Charlottesville,\\uc0\\u8221{} baltimoresun.com, accessed March 17, 2018, http://www.baltimoresun.com/entertainment/dining/baltimore-diner-blog/bs-md-ci-charlottesville-rally-20170812-story.html.","plainCitation":"Sarah Meehan, “Demonstrators in Baltimore Rally in Solidarity with Charlottesville,” baltimoresun.com, accessed March 17, 2018, http://www.baltimoresun.com/entertainment/dining/baltimore-diner-blog/bs-md-ci-charlottesville-rally-20170812-story.html.","noteIndex":106},"citationItems":[{"id":598,"uris":["http://zotero.org/users/local/hUfRVgXK/items/8MJ24HR7"],"uri":["http://zotero.org/users/local/hUfRVgXK/items/8MJ24HR7"],"itemData":{"id":598,"type":"webpage","title":"Demonstrators in Baltimore rally in solidarity with Charlottesville","container-title":"baltimoresun.com","abstract":"At least 40 people came to Penn-North Station to rally in solidarity with Charlottesville counterprotest.","URL":"http://www.baltimoresun.com/entertainment/dining/baltimore-diner-blog/bs-md-ci-charlottesville-rally-20170812-story.html","language":"en-US","author":[{"family":"Meehan","given":"Sarah"}],"accessed":{"date-parts":[["2018",3,17]]}}}],"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Sarah Meehan, “Demonstrators in Baltimore Rally in Solidarity with Charlottesville,” baltimoresun.com, accessed March 17, 2018, http://www.baltimoresun.com/entertainment/dining/baltimore-diner-blog/bs-md-ci-charlottesville-rally-20170812-story.html.</w:t>
      </w:r>
      <w:r w:rsidRPr="0071531A">
        <w:rPr>
          <w:rFonts w:ascii="Times New Roman" w:hAnsi="Times New Roman" w:cs="Times New Roman"/>
          <w:sz w:val="18"/>
          <w:szCs w:val="18"/>
        </w:rPr>
        <w:fldChar w:fldCharType="end"/>
      </w:r>
    </w:p>
  </w:footnote>
  <w:footnote w:id="116">
    <w:p w14:paraId="4A246A60"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qIcbocCO","properties":{"formattedCitation":"Maura Callahan Weigel Brandon Soderberg, and Brandon, \\uc0\\u8220{}Councilmembers Pass Resolution to Deconstruct Confederate Monuments; Two Monuments Defaced by Activists,\\uc0\\u8221{} citypaper.com, accessed March 18, 2018, http://www.citypaper.com/blogs/the-news-hole/bcpnews-councilmembers-move-to-destroy-confederate-monuments-hundreds-rally-in-solidarity-with-charlottesvill-20170813-story.html.","plainCitation":"Maura Callahan Weigel Brandon Soderberg, and Brandon, “Councilmembers Pass Resolution to Deconstruct Confederate Monuments; Two Monuments Defaced by Activists,” citypaper.com, accessed March 18, 2018, http://www.citypaper.com/blogs/the-news-hole/bcpnews-councilmembers-move-to-destroy-confederate-monuments-hundreds-rally-in-solidarity-with-charlottesvill-20170813-story.html.","noteIndex":107},"citationItems":[{"id":645,"uris":["http://zotero.org/users/local/hUfRVgXK/items/5SISMLLL"],"uri":["http://zotero.org/users/local/hUfRVgXK/items/5SISMLLL"],"itemData":{"id":645,"type":"webpage","title":"Councilmembers pass resolution to deconstruct Confederate monuments; two monuments defaced by activists","container-title":"citypaper.com","abstract":"Councilman Brandon Scott announced on Twitter Sunday night that he would introduce a resolution at tomorrow's City Council meeting calling for the destruction","URL":"http://www.citypaper.com/blogs/the-news-hole/bcpnews-councilmembers-move-to-destroy-confederate-monuments-hundreds-rally-in-solidarity-with-charlottesvill-20170813-story.html","language":"en-US","author":[{"family":"Weigel","given":"Maura Callahan","suffix":"Brandon Soderberg, and Brandon"}],"accessed":{"date-parts":[["2018",3,18]]}}}],"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Maura Callahan Weigel Brandon Soderberg, and Brandon, “Councilmembers Pass Resolution to Deconstruct Confederate Monuments; Two Monuments Defaced by Activists,” citypaper.com, accessed March 18, 2018, http://www.citypaper.com/blogs/the-news-hole/bcpnews-councilmembers-move-to-destroy-confederate-monuments-hundreds-rally-in-solidarity-with-charlottesvill-20170813-story.html.</w:t>
      </w:r>
      <w:r w:rsidRPr="0071531A">
        <w:rPr>
          <w:rFonts w:ascii="Times New Roman" w:hAnsi="Times New Roman" w:cs="Times New Roman"/>
          <w:sz w:val="18"/>
          <w:szCs w:val="18"/>
        </w:rPr>
        <w:fldChar w:fldCharType="end"/>
      </w:r>
    </w:p>
  </w:footnote>
  <w:footnote w:id="117">
    <w:p w14:paraId="7211C408" w14:textId="77777777" w:rsidR="002C5A4C" w:rsidRPr="0071531A" w:rsidRDefault="002C5A4C" w:rsidP="00B73E9A">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Luke Broadwater. “Mayor Pledges to Remove statues-Baltimore Sun” August 15, 2017. </w:t>
      </w:r>
    </w:p>
  </w:footnote>
  <w:footnote w:id="118">
    <w:p w14:paraId="2E9A5AF9"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FlBeX0IJ","properties":{"formattedCitation":"Weigel, \\uc0\\u8220{}Councilmembers Pass Resolution to Deconstruct Confederate Monuments; Two Monuments Defaced by Activists.\\uc0\\u8221{}","plainCitation":"Weigel, “Councilmembers Pass Resolution to Deconstruct Confederate Monuments; Two Monuments Defaced by Activists.”","noteIndex":109},"citationItems":[{"id":645,"uris":["http://zotero.org/users/local/hUfRVgXK/items/5SISMLLL"],"uri":["http://zotero.org/users/local/hUfRVgXK/items/5SISMLLL"],"itemData":{"id":645,"type":"webpage","title":"Councilmembers pass resolution to deconstruct Confederate monuments; two monuments defaced by activists","container-title":"citypaper.com","abstract":"Councilman Brandon Scott announced on Twitter Sunday night that he would introduce a resolution at tomorrow's City Council meeting calling for the destruction","URL":"http://www.citypaper.com/blogs/the-news-hole/bcpnews-councilmembers-move-to-destroy-confederate-monuments-hundreds-rally-in-solidarity-with-charlottesvill-20170813-story.html","language":"en-US","author":[{"family":"Weigel","given":"Maura Callahan","suffix":"Brandon Soderberg, and Brandon"}],"accessed":{"date-parts":[["2018",3,18]]}}}],"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Weigel, “Councilmembers Pass Resolution to Deconstruct Confederate Monuments; Two Monuments Defaced by Activists.”</w:t>
      </w:r>
      <w:r w:rsidRPr="0071531A">
        <w:rPr>
          <w:rFonts w:ascii="Times New Roman" w:hAnsi="Times New Roman" w:cs="Times New Roman"/>
          <w:sz w:val="18"/>
          <w:szCs w:val="18"/>
        </w:rPr>
        <w:fldChar w:fldCharType="end"/>
      </w:r>
    </w:p>
  </w:footnote>
  <w:footnote w:id="119">
    <w:p w14:paraId="72A0C3DE" w14:textId="77777777" w:rsidR="002C5A4C" w:rsidRPr="0071531A" w:rsidRDefault="002C5A4C" w:rsidP="00F65249">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ajVWXHhK","properties":{"formattedCitation":"\\uc0\\u8220{}Citing \\uc0\\u8216{}safety and Security,\\uc0\\u8217{} Pugh Has Baltimore Confederate Monuments Taken down - Baltimore Sun.\\uc0\\u8221{}","plainCitation":"“Citing ‘safety and Security,’ Pugh Has Baltimore Confederate Monuments Taken down - Baltimore Sun.”","dontUpdate":true,"noteIndex":110},"citationItems":[{"id":250,"uris":["http://zotero.org/users/local/hUfRVgXK/items/4LWBB82P"],"uri":["http://zotero.org/users/local/hUfRVgXK/items/4LWBB82P"],"itemData":{"id":250,"type":"webpage","title":"Citing 'safety and security,' Pugh has Baltimore Confederate monuments taken down - Baltimore Sun","URL":"http://www.baltimoresun.com/news/maryland/baltimore-city/bs-md-ci-monuments-removed-20170816-story.html","accessed":{"date-parts":[["2017",10,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100,000 Lee-Jackson Statue May Be Ready Within Year,” 00.</w:t>
      </w:r>
      <w:r w:rsidRPr="0071531A">
        <w:rPr>
          <w:rFonts w:ascii="Times New Roman" w:hAnsi="Times New Roman" w:cs="Times New Roman"/>
          <w:sz w:val="18"/>
          <w:szCs w:val="18"/>
        </w:rPr>
        <w:fldChar w:fldCharType="end"/>
      </w:r>
    </w:p>
  </w:footnote>
  <w:footnote w:id="120">
    <w:p w14:paraId="1C870B72"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evrCN5q2","properties":{"formattedCitation":"\\uldash{\\uc0\\u8220{}Baltimore\\uc0\\u8217{}s Confederate and White Supremacist Monuments Removed by City Overnight - Baltimore City Paper,\\uc0\\u8221{} accessed March 18, 2018, http://www.citypaper.com/blogs/the-news-hole/bcpnews-baltimore-s-confederate-and-white-supremacist-monuments-removed-by-city-overnight-20170816-htmlstory.html.}","plainCitation":"“Baltimore’s Confederate and White Supremacist Monuments Removed by City Overnight - Baltimore City Paper,” accessed March 18, 2018, http://www.citypaper.com/blogs/the-news-hole/bcpnews-baltimore-s-confederate-and-white-supremacist-monuments-removed-by-city-overnight-20170816-htmlstory.html.","noteIndex":112},"citationItems":[{"id":641,"uris":["http://zotero.org/users/local/hUfRVgXK/items/MBXWSHWE"],"uri":["http://zotero.org/users/local/hUfRVgXK/items/MBXWSHWE"],"itemData":{"id":641,"type":"webpage","title":"Baltimore's Confederate and white supremacist monuments removed by city overnight - Baltimore City Paper","URL":"http://www.citypaper.com/blogs/the-news-hole/bcpnews-baltimore-s-confederate-and-white-supremacist-monuments-removed-by-city-overnight-20170816-htmlstory.html","accessed":{"date-parts":[["2018",3,18]]}}}],"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u w:val="dash"/>
        </w:rPr>
        <w:t>“Baltimore’s Confederate and White Supremacist Monuments Removed by City Overnight - Baltimore City Paper,” accessed March 18, 2018, http://www.citypaper.com/blogs/the-news-hole/bcpnews-baltimore-s-confederate-and-white-supremacist-monuments-removed-by-city-overnight-20170816-htmlstory.html.</w:t>
      </w:r>
      <w:r w:rsidRPr="0071531A">
        <w:rPr>
          <w:rFonts w:ascii="Times New Roman" w:hAnsi="Times New Roman" w:cs="Times New Roman"/>
          <w:sz w:val="18"/>
          <w:szCs w:val="18"/>
        </w:rPr>
        <w:fldChar w:fldCharType="end"/>
      </w:r>
    </w:p>
  </w:footnote>
  <w:footnote w:id="121">
    <w:p w14:paraId="03CEC832" w14:textId="77777777" w:rsidR="002C5A4C" w:rsidRPr="0071531A" w:rsidRDefault="002C5A4C" w:rsidP="00D16C6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xbj3dluC","properties":{"formattedCitation":"\\uc0\\u8220{}Baltimore Mayor Had Statues Removed in \\uc0\\u8216{}Best Interest of My City\\uc0\\u8217{} - The New York Times,\\uc0\\u8221{} accessed October 9, 2017, https://www.nytimes.com/2017/08/16/us/baltimore-confederate-statues.html?_r=0.","plainCitation":"“Baltimore Mayor Had Statues Removed in ‘Best Interest of My City’ - The New York Times,” accessed October 9, 2017, https://www.nytimes.com/2017/08/16/us/baltimore-confederate-statues.html?_r=0.","noteIndex":112},"citationItems":[{"id":255,"uris":["http://zotero.org/users/local/hUfRVgXK/items/KZQH65LI"],"uri":["http://zotero.org/users/local/hUfRVgXK/items/KZQH65LI"],"itemData":{"id":255,"type":"webpage","title":"Baltimore Mayor Had Statues Removed in ‘Best Interest of My City’ - The New York Times","URL":"https://www.nytimes.com/2017/08/16/us/baltimore-confederate-statues.html?_r=0","accessed":{"date-parts":[["2017",10,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Baltimore Mayor Had Statues Removed in ‘Best Interest of My City’ - The New York Times,” accessed October 9, 2017, https://www.nytimes.com/2017/08/16/us/baltimore-confederate-statues.html?_r=0.</w:t>
      </w:r>
      <w:r w:rsidRPr="0071531A">
        <w:rPr>
          <w:rFonts w:ascii="Times New Roman" w:hAnsi="Times New Roman" w:cs="Times New Roman"/>
          <w:sz w:val="18"/>
          <w:szCs w:val="18"/>
        </w:rPr>
        <w:fldChar w:fldCharType="end"/>
      </w:r>
    </w:p>
  </w:footnote>
  <w:footnote w:id="122">
    <w:p w14:paraId="2EE2C6FC" w14:textId="77777777" w:rsidR="002C5A4C" w:rsidRPr="0071531A" w:rsidRDefault="002C5A4C" w:rsidP="00D16C6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rM7wEquD","properties":{"formattedCitation":"\\uc0\\u8220{}Baltimore Mayor Had Statues Removed in \\uc0\\u8216{}Best Interest of My City\\uc0\\u8217{} - The New York Times.\\uc0\\u8221{}","plainCitation":"“Baltimore Mayor Had Statues Removed in ‘Best Interest of My City’ - The New York Times.”","noteIndex":113},"citationItems":[{"id":255,"uris":["http://zotero.org/users/local/hUfRVgXK/items/KZQH65LI"],"uri":["http://zotero.org/users/local/hUfRVgXK/items/KZQH65LI"],"itemData":{"id":255,"type":"webpage","title":"Baltimore Mayor Had Statues Removed in ‘Best Interest of My City’ - The New York Times","URL":"https://www.nytimes.com/2017/08/16/us/baltimore-confederate-statues.html?_r=0","accessed":{"date-parts":[["2017",10,9]]}}}],"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Baltimore Mayor Had Statues Removed in ‘Best Interest of My City’ - The New York Times.”</w:t>
      </w:r>
      <w:r w:rsidRPr="0071531A">
        <w:rPr>
          <w:rFonts w:ascii="Times New Roman" w:hAnsi="Times New Roman" w:cs="Times New Roman"/>
          <w:sz w:val="18"/>
          <w:szCs w:val="18"/>
        </w:rPr>
        <w:fldChar w:fldCharType="end"/>
      </w:r>
    </w:p>
  </w:footnote>
  <w:footnote w:id="123">
    <w:p w14:paraId="4CF87A74"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fsO7SkhH","properties":{"formattedCitation":"\\uldash{\\uc0\\u8220{}Baltimore\\uc0\\u8217{}s Confederate Statues under Tarps as Trump, Stonewall Jackson Descendants Weigh in - Baltimore Sun,\\uc0\\u8221{} accessed April 4, 2018, http://www.baltimoresun.com/news/maryland/baltimore-city/bs-md-ci-monuments-found-20170817-story.html.}","plainCitation":"“Baltimore’s Confederate Statues under Tarps as Trump, Stonewall Jackson Descendants Weigh in - Baltimore Sun,” accessed April 4, 2018, http://www.baltimoresun.com/news/maryland/baltimore-city/bs-md-ci-monuments-found-20170817-story.html.","noteIndex":115},"citationItems":[{"id":708,"uris":["http://zotero.org/users/local/hUfRVgXK/items/R4RI7BZL"],"uri":["http://zotero.org/users/local/hUfRVgXK/items/R4RI7BZL"],"itemData":{"id":708,"type":"webpage","title":"Baltimore's Confederate statues under tarps as Trump, Stonewall Jackson descendants weigh in - Baltimore Sun","URL":"http://www.baltimoresun.com/news/maryland/baltimore-city/bs-md-ci-monuments-found-20170817-story.html","accessed":{"date-parts":[["2018",4,4]]}}}],"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u w:val="dash"/>
        </w:rPr>
        <w:t>“Baltimore’s Confederate Statues under Tarps as Trump, Stonewall Jackson Descendants Weigh in - Baltimore Sun,” accessed April 4, 2018, http://www.baltimoresun.com/news/maryland/baltimore-city/bs-md-ci-monuments-found-20170817-story.html.</w:t>
      </w:r>
      <w:r w:rsidRPr="0071531A">
        <w:rPr>
          <w:rFonts w:ascii="Times New Roman" w:hAnsi="Times New Roman" w:cs="Times New Roman"/>
          <w:sz w:val="18"/>
          <w:szCs w:val="18"/>
        </w:rPr>
        <w:fldChar w:fldCharType="end"/>
      </w:r>
    </w:p>
  </w:footnote>
  <w:footnote w:id="124">
    <w:p w14:paraId="737E83DD" w14:textId="77777777" w:rsidR="002C5A4C" w:rsidRPr="0071531A" w:rsidRDefault="002C5A4C" w:rsidP="00F94674">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dME4DlGV","properties":{"formattedCitation":"\\uldash{\\uc0\\u8220{}Baltimore\\uc0\\u8217{}s Confederate Statues under Tarps as Trump, Stonewall Jackson Descendants Weigh in - Baltimore Sun,\\uc0\\u8221{} accessed April 4, 2018, http://www.baltimoresun.com/news/maryland/baltimore-city/bs-md-ci-monuments-found-20170817-story.html.}","plainCitation":"“Baltimore’s Confederate Statues under Tarps as Trump, Stonewall Jackson Descendants Weigh in - Baltimore Sun,” accessed April 4, 2018, http://www.baltimoresun.com/news/maryland/baltimore-city/bs-md-ci-monuments-found-20170817-story.html.","noteIndex":116},"citationItems":[{"id":708,"uris":["http://zotero.org/users/local/hUfRVgXK/items/R4RI7BZL"],"uri":["http://zotero.org/users/local/hUfRVgXK/items/R4RI7BZL"],"itemData":{"id":708,"type":"webpage","title":"Baltimore's Confederate statues under tarps as Trump, Stonewall Jackson descendants weigh in - Baltimore Sun","URL":"http://www.baltimoresun.com/news/maryland/baltimore-city/bs-md-ci-monuments-found-20170817-story.html","accessed":{"date-parts":[["2018",4,4]]}}}],"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u w:val="dash"/>
        </w:rPr>
        <w:t>“Baltimore’s Confederate Statues under Tarps as Trump, Stonewall Jackson Descendants Weigh in - Baltimore Sun,” accessed April 4, 2018, http://www.baltimoresun.com/news/maryland/baltimore-city/bs-md-ci-monuments-found-20170817-</w:t>
      </w:r>
      <w:r w:rsidRPr="0071531A">
        <w:rPr>
          <w:rFonts w:ascii="Times New Roman" w:hAnsi="Times New Roman" w:cs="Times New Roman"/>
          <w:sz w:val="18"/>
          <w:szCs w:val="18"/>
        </w:rPr>
        <w:t>story</w:t>
      </w:r>
      <w:r w:rsidRPr="0071531A">
        <w:rPr>
          <w:rFonts w:ascii="Times New Roman" w:hAnsi="Times New Roman" w:cs="Times New Roman"/>
          <w:sz w:val="18"/>
          <w:szCs w:val="18"/>
          <w:u w:val="dash"/>
        </w:rPr>
        <w:t>.html.</w:t>
      </w:r>
      <w:r w:rsidRPr="0071531A">
        <w:rPr>
          <w:rFonts w:ascii="Times New Roman" w:hAnsi="Times New Roman" w:cs="Times New Roman"/>
          <w:sz w:val="18"/>
          <w:szCs w:val="18"/>
        </w:rPr>
        <w:fldChar w:fldCharType="end"/>
      </w:r>
      <w:r w:rsidRPr="0071531A">
        <w:rPr>
          <w:rFonts w:ascii="Times New Roman" w:hAnsi="Times New Roman" w:cs="Times New Roman"/>
          <w:sz w:val="18"/>
          <w:szCs w:val="18"/>
        </w:rPr>
        <w:t xml:space="preserve"> </w:t>
      </w:r>
    </w:p>
  </w:footnote>
  <w:footnote w:id="125">
    <w:p w14:paraId="57959950" w14:textId="77777777" w:rsidR="002C5A4C" w:rsidRPr="0071531A" w:rsidRDefault="002C5A4C" w:rsidP="00D16C6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Or7BiqGZ","properties":{"formattedCitation":"Jennifer Schuessler, \\uc0\\u8220{}Historians Question Trump\\uc0\\u8217{}s Comments on Confederate Monuments,\\uc0\\u8221{} {\\i{}The New York Times}, August 15, 2017, sec. Art &amp; Design, https://www.nytimes.com/2017/08/15/arts/design/trump-robert-e-lee-george-washington-thomas-jefferson.html.","plainCitation":"Jennifer Schuessler, “Historians Question Trump’s Comments on Confederate Monuments,” The New York Times, August 15, 2017, sec. Art &amp; Design, https://www.nytimes.com/2017/08/15/arts/design/trump-robert-e-lee-george-washington-thomas-jefferson.html.","noteIndex":116},"citationItems":[{"id":411,"uris":["http://zotero.org/users/local/hUfRVgXK/items/K2NHHT72"],"uri":["http://zotero.org/users/local/hUfRVgXK/items/K2NHHT72"],"itemData":{"id":411,"type":"article-newspaper","title":"Historians Question Trump’s Comments on Confederate Monuments","container-title":"The New York Times","section":"Art &amp; Design","source":"NYTimes.com","abstract":"The president said removing Confederate monuments was “changing history.” But historians say that monuments don’t always tell the story we think.","URL":"https://www.nytimes.com/2017/08/15/arts/design/trump-robert-e-lee-george-washington-thomas-jefferson.html","ISSN":"0362-4331","language":"en-US","author":[{"family":"Schuessler","given":"Jennifer"}],"issued":{"date-parts":[["2017",8,15]]},"accessed":{"date-parts":[["2018",1,7]]}}}],"schema":"https://github.com/citation-style-language/schema/raw/master/csl-citation.json"} </w:instrText>
      </w:r>
      <w:r w:rsidRPr="0071531A">
        <w:rPr>
          <w:rFonts w:ascii="Times New Roman" w:hAnsi="Times New Roman" w:cs="Times New Roman"/>
          <w:sz w:val="18"/>
          <w:szCs w:val="18"/>
        </w:rPr>
        <w:fldChar w:fldCharType="separate"/>
      </w:r>
      <w:r w:rsidRPr="0071531A">
        <w:rPr>
          <w:rFonts w:ascii="Times New Roman" w:hAnsi="Times New Roman" w:cs="Times New Roman"/>
          <w:sz w:val="18"/>
          <w:szCs w:val="18"/>
        </w:rPr>
        <w:t xml:space="preserve">Jennifer Schuessler, “Historians Question Trump’s Comments on Confederate Monuments,” </w:t>
      </w:r>
      <w:r w:rsidRPr="0071531A">
        <w:rPr>
          <w:rFonts w:ascii="Times New Roman" w:hAnsi="Times New Roman" w:cs="Times New Roman"/>
          <w:i/>
          <w:iCs/>
          <w:sz w:val="18"/>
          <w:szCs w:val="18"/>
        </w:rPr>
        <w:t>The New York Times</w:t>
      </w:r>
      <w:r w:rsidRPr="0071531A">
        <w:rPr>
          <w:rFonts w:ascii="Times New Roman" w:hAnsi="Times New Roman" w:cs="Times New Roman"/>
          <w:sz w:val="18"/>
          <w:szCs w:val="18"/>
        </w:rPr>
        <w:t>, August 15, 2017, sec. Art &amp; Design, https://www.nytimes.com/2017/08/15/arts/design/trump-robert-e-lee-george-washington-thomas-jefferson.html.</w:t>
      </w:r>
      <w:r w:rsidRPr="0071531A">
        <w:rPr>
          <w:rFonts w:ascii="Times New Roman" w:hAnsi="Times New Roman" w:cs="Times New Roman"/>
          <w:sz w:val="18"/>
          <w:szCs w:val="18"/>
        </w:rPr>
        <w:fldChar w:fldCharType="end"/>
      </w:r>
    </w:p>
  </w:footnote>
  <w:footnote w:id="126">
    <w:p w14:paraId="21277EC9" w14:textId="77777777" w:rsidR="002C5A4C" w:rsidRPr="0071531A" w:rsidRDefault="002C5A4C" w:rsidP="00D16C6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Francis Scott Key Monument Vandalized - Baltimore Sun,” accessed February 5, 2018, http://www.baltimoresun.com/bal-francis-scott-key-statue-vandalized-in-bal-003-photo.html.</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vkBu29vo","properties":{"formattedCitation":"\\uc0\\u8220{}Francis Scott Key Monument Vandalized - Baltimore Sun,\\uc0\\u8221{} accessed February 5, 2018, http://www.baltimoresun.com/bal-francis-scott-key-statue-vandalized-in-bal-003-photo.html.","plainCitation":"","noteIndex":117},"citationItems":[{"id":507,"uris":["http://zotero.org/users/local/hUfRVgXK/items/RG5CH7TH"],"uri":["http://zotero.org/users/local/hUfRVgXK/items/RG5CH7TH"],"itemData":{"id":507,"type":"webpage","title":"Francis Scott Key monument vandalized - Baltimore Sun","URL":"http://www.baltimoresun.com/bal-francis-scott-key-statue-vandalized-in-bal-003-photo.html","accessed":{"date-parts":[["2018",2,5]]}}}],"schema":"https://github.com/citation-style-language/schema/raw/master/csl-citation.json"} </w:instrText>
      </w:r>
      <w:r w:rsidRPr="0071531A">
        <w:rPr>
          <w:rFonts w:ascii="Times New Roman" w:hAnsi="Times New Roman" w:cs="Times New Roman"/>
          <w:sz w:val="18"/>
          <w:szCs w:val="18"/>
        </w:rPr>
        <w:fldChar w:fldCharType="end"/>
      </w:r>
      <w:r w:rsidRPr="0071531A">
        <w:rPr>
          <w:rFonts w:ascii="Times New Roman" w:hAnsi="Times New Roman" w:cs="Times New Roman"/>
          <w:sz w:val="18"/>
          <w:szCs w:val="18"/>
        </w:rPr>
        <w:t xml:space="preserve"> </w:t>
      </w:r>
    </w:p>
  </w:footnote>
  <w:footnote w:id="127">
    <w:p w14:paraId="0337AE01" w14:textId="77777777" w:rsidR="002C5A4C" w:rsidRPr="0071531A" w:rsidRDefault="002C5A4C" w:rsidP="00D16C6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Jacques Kelly, “Patterson Park Statue Honoring National Anthem Is Defaced, Found Sprayed with Red Paint,” baltimoresun.com, accessed February 5, 2018, http://www.baltimoresun.com/news/maryland/baltimore-city/bs-md-ci-statue-20180115-story.html.</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pOE7YAST","properties":{"formattedCitation":"Jacques Kelly, \\uc0\\u8220{}Patterson Park Statue Honoring National Anthem Is Defaced, Found Sprayed with Red Paint,\\uc0\\u8221{} baltimoresun.com, accessed February 5, 2018, http://www.baltimoresun.com/news/maryland/baltimore-city/bs-md-ci-statue-20180115-story.html.","plainCitation":"","noteIndex":118},"citationItems":[{"id":501,"uris":["http://zotero.org/users/local/hUfRVgXK/items/VWKDBBFK"],"uri":["http://zotero.org/users/local/hUfRVgXK/items/VWKDBBFK"],"itemData":{"id":501,"type":"webpage","title":"Patterson Park statue honoring national anthem is defaced, found sprayed with red paint","container-title":"baltimoresun.com","abstract":"A statue in Baltimore's Patterson Park honoring the Star Spangled Banner was defaced with red paint. And the words \"Racist Anthem\" were sprayed on a sidewalk nearby.","URL":"http://www.baltimoresun.com/news/maryland/baltimore-city/bs-md-ci-statue-20180115-story.html","language":"en-US","author":[{"family":"Kelly","given":"Jacques"}],"accessed":{"date-parts":[["2018",2,5]]}}}],"schema":"https://github.com/citation-style-language/schema/raw/master/csl-citation.json"} </w:instrText>
      </w:r>
      <w:r w:rsidRPr="0071531A">
        <w:rPr>
          <w:rFonts w:ascii="Times New Roman" w:hAnsi="Times New Roman" w:cs="Times New Roman"/>
          <w:sz w:val="18"/>
          <w:szCs w:val="18"/>
        </w:rPr>
        <w:fldChar w:fldCharType="end"/>
      </w:r>
      <w:r w:rsidRPr="0071531A">
        <w:rPr>
          <w:rFonts w:ascii="Times New Roman" w:hAnsi="Times New Roman" w:cs="Times New Roman"/>
          <w:sz w:val="18"/>
          <w:szCs w:val="18"/>
        </w:rPr>
        <w:t xml:space="preserve"> </w:t>
      </w:r>
    </w:p>
  </w:footnote>
  <w:footnote w:id="128">
    <w:p w14:paraId="0A1B0CB2" w14:textId="77777777" w:rsidR="002C5A4C" w:rsidRPr="0071531A" w:rsidRDefault="002C5A4C" w:rsidP="00D16C6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Christopher Columbus Monument Vandalized in Baltimore - Baltimore Sun,” accessed February 5, 2018, http://www.baltimoresun.com/news/maryland/baltimore-city/bs-md-ci-columbus-monument-20170821-story.html.</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dD8JjAN8","properties":{"formattedCitation":"\\uc0\\u8220{}Christopher Columbus Monument Vandalized in Baltimore - Baltimore Sun,\\uc0\\u8221{} accessed February 5, 2018, http://www.baltimoresun.com/news/maryland/baltimore-city/bs-md-ci-columbus-monument-20170821-story.html.","plainCitation":"","noteIndex":119},"citationItems":[{"id":497,"uris":["http://zotero.org/users/local/hUfRVgXK/items/ZS7SPTIZ"],"uri":["http://zotero.org/users/local/hUfRVgXK/items/ZS7SPTIZ"],"itemData":{"id":497,"type":"webpage","title":"Christopher Columbus monument vandalized in Baltimore - Baltimore Sun","URL":"http://www.baltimoresun.com/news/maryland/baltimore-city/bs-md-ci-columbus-monument-20170821-story.html","accessed":{"date-parts":[["2018",2,5]]}}}],"schema":"https://github.com/citation-style-language/schema/raw/master/csl-citation.json"} </w:instrText>
      </w:r>
      <w:r w:rsidRPr="0071531A">
        <w:rPr>
          <w:rFonts w:ascii="Times New Roman" w:hAnsi="Times New Roman" w:cs="Times New Roman"/>
          <w:sz w:val="18"/>
          <w:szCs w:val="18"/>
        </w:rPr>
        <w:fldChar w:fldCharType="end"/>
      </w:r>
      <w:r w:rsidRPr="0071531A">
        <w:rPr>
          <w:rFonts w:ascii="Times New Roman" w:hAnsi="Times New Roman" w:cs="Times New Roman"/>
          <w:sz w:val="18"/>
          <w:szCs w:val="18"/>
        </w:rPr>
        <w:t xml:space="preserve"> </w:t>
      </w:r>
    </w:p>
  </w:footnote>
  <w:footnote w:id="129">
    <w:p w14:paraId="4AC2C236" w14:textId="77777777" w:rsidR="002C5A4C" w:rsidRPr="0071531A" w:rsidRDefault="002C5A4C" w:rsidP="00D16C6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Luke Broadwater, “Baltimore official says damaged Columbus monument will be repaired, rededicated. baltimoresun.com, accessed February 6, 2018. http://www.baltimoresun.com/news/maryland/baltimore-city/bs-md-ci-pugh-columbus-20171009-story.html</w:t>
      </w:r>
    </w:p>
  </w:footnote>
  <w:footnote w:id="130">
    <w:p w14:paraId="2CA16F45" w14:textId="77777777" w:rsidR="002C5A4C" w:rsidRPr="0071531A" w:rsidRDefault="002C5A4C" w:rsidP="00D16C6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Luke Broadwater, “Baltimore City Council to Consider Changing Columbus Day to Indigenous Peoples Day,” baltimoresun.com, accessed February 5, 2018, http://www.baltimoresun.com/news/maryland/baltimore-city/politics/bs-md-ci-columbus-day-20161020-story.html.</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YefHdIWD","properties":{"formattedCitation":"Luke Broadwater, \\uc0\\u8220{}Baltimore City Council to Consider Changing Columbus Day to Indigenous Peoples Day,\\uc0\\u8221{} baltimoresun.com, accessed February 5, 2018, http://www.baltimoresun.com/news/maryland/baltimore-city/politics/bs-md-ci-columbus-day-20161020-story.html.","plainCitation":"","noteIndex":121},"citationItems":[{"id":499,"uris":["http://zotero.org/users/local/hUfRVgXK/items/95NPDJP2"],"uri":["http://zotero.org/users/local/hUfRVgXK/items/95NPDJP2"],"itemData":{"id":499,"type":"webpage","title":"Baltimore City Council to consider changing Columbus Day to Indigenous Peoples Day","container-title":"baltimoresun.com","abstract":"The Baltimore City Council is considering a bill to change the name of Columbia Day to Indigenous People's Day within the city limits.","URL":"http://www.baltimoresun.com/news/maryland/baltimore-city/politics/bs-md-ci-columbus-day-20161020-story.html","language":"en-US","author":[{"family":"Broadwater","given":"Luke"}],"accessed":{"date-parts":[["2018",2,5]]}}}],"schema":"https://github.com/citation-style-language/schema/raw/master/csl-citation.json"} </w:instrText>
      </w:r>
      <w:r w:rsidRPr="0071531A">
        <w:rPr>
          <w:rFonts w:ascii="Times New Roman" w:hAnsi="Times New Roman" w:cs="Times New Roman"/>
          <w:sz w:val="18"/>
          <w:szCs w:val="18"/>
        </w:rPr>
        <w:fldChar w:fldCharType="end"/>
      </w:r>
      <w:r w:rsidRPr="0071531A">
        <w:rPr>
          <w:rFonts w:ascii="Times New Roman" w:hAnsi="Times New Roman" w:cs="Times New Roman"/>
          <w:sz w:val="18"/>
          <w:szCs w:val="18"/>
        </w:rPr>
        <w:t xml:space="preserve"> </w:t>
      </w:r>
    </w:p>
  </w:footnote>
  <w:footnote w:id="131">
    <w:p w14:paraId="48367691" w14:textId="77777777" w:rsidR="002C5A4C" w:rsidRPr="0071531A" w:rsidRDefault="002C5A4C" w:rsidP="00D16C6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Yvonne Wenger, “In Final Meeting of Term, Baltimore City Council Votes to Keep Columbus Day,” baltimoresun.com, accessed February 5, 2018, http://www.baltimoresun.com/news/maryland/baltimore-city/politics/bs-md-ci-final-council-20161205-story.html.</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XcDten4N","properties":{"formattedCitation":"Yvonne Wenger, \\uc0\\u8220{}In Final Meeting of Term, Baltimore City Council Votes to Keep Columbus Day,\\uc0\\u8221{} baltimoresun.com, accessed February 5, 2018, http://www.baltimoresun.com/news/maryland/baltimore-city/politics/bs-md-ci-final-council-20161205-story.html.","plainCitation":"","noteIndex":122},"citationItems":[{"id":491,"uris":["http://zotero.org/users/local/hUfRVgXK/items/8R4WCJ9I"],"uri":["http://zotero.org/users/local/hUfRVgXK/items/8R4WCJ9I"],"itemData":{"id":491,"type":"webpage","title":"In final meeting of term, Baltimore City Council votes to keep Columbus Day","container-title":"baltimoresun.com","abstract":"The departing City Council took its final acts Monday, passing Baltimore's first rezoning plan in a generation and rejecting an effort to rebrand Columbus Day, despite objections from the audience.","URL":"http://www.baltimoresun.com/news/maryland/baltimore-city/politics/bs-md-ci-final-council-20161205-story.html","language":"en-US","author":[{"family":"Wenger","given":"Yvonne"}],"accessed":{"date-parts":[["2018",2,5]]}}}],"schema":"https://github.com/citation-style-language/schema/raw/master/csl-citation.json"} </w:instrText>
      </w:r>
      <w:r w:rsidRPr="0071531A">
        <w:rPr>
          <w:rFonts w:ascii="Times New Roman" w:hAnsi="Times New Roman" w:cs="Times New Roman"/>
          <w:sz w:val="18"/>
          <w:szCs w:val="18"/>
        </w:rPr>
        <w:fldChar w:fldCharType="end"/>
      </w:r>
      <w:r w:rsidRPr="0071531A">
        <w:rPr>
          <w:rFonts w:ascii="Times New Roman" w:hAnsi="Times New Roman" w:cs="Times New Roman"/>
          <w:sz w:val="18"/>
          <w:szCs w:val="18"/>
        </w:rPr>
        <w:t xml:space="preserve"> </w:t>
      </w:r>
    </w:p>
  </w:footnote>
  <w:footnote w:id="132">
    <w:p w14:paraId="6C6F83F9" w14:textId="77777777" w:rsidR="002C5A4C" w:rsidRPr="0071531A" w:rsidRDefault="002C5A4C" w:rsidP="00D16C6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Ian Duncan, “Baltimore Officials to Consider How to Protect Statues after Vandalism Incidents,” baltimoresun.com, accessed February 5, 2018, http://www.baltimoresun.com/news/maryland/baltimore-city/bs-md-ci-anthem-statue-protection-20180116-story.html.</w:t>
      </w:r>
      <w:r w:rsidRPr="0071531A">
        <w:rPr>
          <w:rFonts w:ascii="Times New Roman" w:hAnsi="Times New Roman" w:cs="Times New Roman"/>
          <w:sz w:val="18"/>
          <w:szCs w:val="18"/>
        </w:rPr>
        <w:fldChar w:fldCharType="begin"/>
      </w:r>
      <w:r w:rsidRPr="0071531A">
        <w:rPr>
          <w:rFonts w:ascii="Times New Roman" w:hAnsi="Times New Roman" w:cs="Times New Roman"/>
          <w:sz w:val="18"/>
          <w:szCs w:val="18"/>
        </w:rPr>
        <w:instrText xml:space="preserve"> ADDIN ZOTERO_ITEM CSL_CITATION {"citationID":"89EoUSfW","properties":{"formattedCitation":"Ian Duncan, \\uc0\\u8220{}Baltimore Officials to Consider How to Protect Statues after Vandalism Incidents,\\uc0\\u8221{} baltimoresun.com, accessed February 5, 2018, http://www.baltimoresun.com/news/maryland/baltimore-city/bs-md-ci-anthem-statue-protection-20180116-story.html.","plainCitation":"","noteIndex":123},"citationItems":[{"id":505,"uris":["http://zotero.org/users/local/hUfRVgXK/items/CI9VDSK7"],"uri":["http://zotero.org/users/local/hUfRVgXK/items/CI9VDSK7"],"itemData":{"id":505,"type":"webpage","title":"Baltimore officials to consider how to protect statues after vandalism incidents","container-title":"baltimoresun.com","abstract":"Baltimore parks and historic preservation officials are assessing what can be done to better protect statues and monuments after a string of vandalism incidents.","URL":"http://www.baltimoresun.com/news/maryland/baltimore-city/bs-md-ci-anthem-statue-protection-20180116-story.html","language":"en-US","author":[{"family":"Duncan","given":"Ian"}],"accessed":{"date-parts":[["2018",2,5]]}}}],"schema":"https://github.com/citation-style-language/schema/raw/master/csl-citation.json"} </w:instrText>
      </w:r>
      <w:r w:rsidRPr="0071531A">
        <w:rPr>
          <w:rFonts w:ascii="Times New Roman" w:hAnsi="Times New Roman" w:cs="Times New Roman"/>
          <w:sz w:val="18"/>
          <w:szCs w:val="18"/>
        </w:rPr>
        <w:fldChar w:fldCharType="end"/>
      </w:r>
      <w:r w:rsidRPr="0071531A">
        <w:rPr>
          <w:rFonts w:ascii="Times New Roman" w:hAnsi="Times New Roman" w:cs="Times New Roman"/>
          <w:sz w:val="18"/>
          <w:szCs w:val="18"/>
        </w:rPr>
        <w:t xml:space="preserve"> </w:t>
      </w:r>
    </w:p>
  </w:footnote>
  <w:footnote w:id="133">
    <w:p w14:paraId="0D26C57F" w14:textId="77777777" w:rsidR="002C5A4C" w:rsidRPr="0071531A" w:rsidRDefault="002C5A4C" w:rsidP="00D16C6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Luke Broadwater, Pugh seeks ‘creative ideas’ for replacing monuments. August 31, 2017. </w:t>
      </w:r>
    </w:p>
  </w:footnote>
  <w:footnote w:id="134">
    <w:p w14:paraId="23734B1E" w14:textId="77777777" w:rsidR="002C5A4C" w:rsidRPr="0071531A" w:rsidRDefault="002C5A4C" w:rsidP="00D16C6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Ian Duncan. “Baltimore lacked authority to take down Confederate statues, and state says it could-but won’t-order them restored.” October 26, 2017. </w:t>
      </w:r>
      <w:hyperlink r:id="rId9" w:history="1">
        <w:r w:rsidRPr="0071531A">
          <w:rPr>
            <w:rStyle w:val="Hyperlink"/>
            <w:rFonts w:ascii="Times New Roman" w:hAnsi="Times New Roman" w:cs="Times New Roman"/>
            <w:sz w:val="18"/>
            <w:szCs w:val="18"/>
          </w:rPr>
          <w:t>http://www.baltimoresun.com/news/maryland/baltimore-city/bs-md-ci-confederate-monuments-letter-20171026-story.html</w:t>
        </w:r>
      </w:hyperlink>
    </w:p>
  </w:footnote>
  <w:footnote w:id="135">
    <w:p w14:paraId="1915774C" w14:textId="77777777" w:rsidR="002C5A4C" w:rsidRPr="0071531A" w:rsidRDefault="002C5A4C" w:rsidP="00D16C60">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Duncan “Baltimore lacked authority to take down Confederate statues, and state says it could-but won’t-order them restored.”</w:t>
      </w:r>
    </w:p>
  </w:footnote>
  <w:footnote w:id="136">
    <w:p w14:paraId="678E5754"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Luke Broadwater, “Baltimore City Council expected to confirm Darryl De Sousa as new police chief” February 26, 2018. </w:t>
      </w:r>
      <w:hyperlink r:id="rId10" w:history="1">
        <w:r w:rsidRPr="0071531A">
          <w:rPr>
            <w:rStyle w:val="Hyperlink"/>
            <w:rFonts w:ascii="Times New Roman" w:hAnsi="Times New Roman" w:cs="Times New Roman"/>
            <w:sz w:val="18"/>
            <w:szCs w:val="18"/>
          </w:rPr>
          <w:t>http://www.baltimoresun.com/news/maryland/baltimore-city/bs-md-ci-council-desousa-20180223-story.html</w:t>
        </w:r>
      </w:hyperlink>
      <w:r w:rsidRPr="0071531A">
        <w:rPr>
          <w:rFonts w:ascii="Times New Roman" w:hAnsi="Times New Roman" w:cs="Times New Roman"/>
          <w:sz w:val="18"/>
          <w:szCs w:val="18"/>
        </w:rPr>
        <w:t xml:space="preserve"> </w:t>
      </w:r>
    </w:p>
  </w:footnote>
  <w:footnote w:id="137">
    <w:p w14:paraId="5AB91E9C" w14:textId="77777777" w:rsidR="002C5A4C" w:rsidRPr="0071531A" w:rsidRDefault="002C5A4C">
      <w:pPr>
        <w:pStyle w:val="FootnoteText"/>
        <w:rPr>
          <w:rFonts w:ascii="Times New Roman" w:hAnsi="Times New Roman" w:cs="Times New Roman"/>
          <w:sz w:val="18"/>
          <w:szCs w:val="18"/>
        </w:rPr>
      </w:pPr>
      <w:r w:rsidRPr="0071531A">
        <w:rPr>
          <w:rStyle w:val="FootnoteReference"/>
          <w:sz w:val="18"/>
          <w:szCs w:val="18"/>
        </w:rPr>
        <w:footnoteRef/>
      </w:r>
      <w:r w:rsidRPr="0071531A">
        <w:rPr>
          <w:rFonts w:ascii="Times New Roman" w:hAnsi="Times New Roman" w:cs="Times New Roman"/>
          <w:sz w:val="18"/>
          <w:szCs w:val="18"/>
        </w:rPr>
        <w:t xml:space="preserve"> Kevin Rector. “Baltimore park space where Confederate statue once stood is rededicated to Harriet Tubman” March 20, 2018. </w:t>
      </w:r>
      <w:hyperlink r:id="rId11" w:history="1">
        <w:r w:rsidRPr="0071531A">
          <w:rPr>
            <w:rStyle w:val="Hyperlink"/>
            <w:rFonts w:ascii="Times New Roman" w:hAnsi="Times New Roman" w:cs="Times New Roman"/>
            <w:sz w:val="18"/>
            <w:szCs w:val="18"/>
          </w:rPr>
          <w:t>http://www.baltimoresun.com/news/maryland/baltimore-city/bs-md-ci-harriet-tubman-grove-20180309-story.html</w:t>
        </w:r>
      </w:hyperlink>
      <w:r w:rsidRPr="0071531A">
        <w:rPr>
          <w:rFonts w:ascii="Times New Roman" w:hAnsi="Times New Roman" w:cs="Times New Roman"/>
          <w:sz w:val="18"/>
          <w:szCs w:val="18"/>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70C"/>
    <w:rsid w:val="00003AFC"/>
    <w:rsid w:val="00004BEC"/>
    <w:rsid w:val="00010F5E"/>
    <w:rsid w:val="00014EE9"/>
    <w:rsid w:val="000154D8"/>
    <w:rsid w:val="00027B69"/>
    <w:rsid w:val="000334A1"/>
    <w:rsid w:val="000345CC"/>
    <w:rsid w:val="000370A5"/>
    <w:rsid w:val="00062D11"/>
    <w:rsid w:val="0007494E"/>
    <w:rsid w:val="00097D66"/>
    <w:rsid w:val="000A4E9A"/>
    <w:rsid w:val="000B2B30"/>
    <w:rsid w:val="000C506D"/>
    <w:rsid w:val="000C5C68"/>
    <w:rsid w:val="000D278B"/>
    <w:rsid w:val="000E03DC"/>
    <w:rsid w:val="000E1142"/>
    <w:rsid w:val="000E20CD"/>
    <w:rsid w:val="00114BFF"/>
    <w:rsid w:val="00115B2B"/>
    <w:rsid w:val="001447E9"/>
    <w:rsid w:val="00154CD8"/>
    <w:rsid w:val="00156022"/>
    <w:rsid w:val="001A775C"/>
    <w:rsid w:val="001B43FF"/>
    <w:rsid w:val="001C1C19"/>
    <w:rsid w:val="001C6D21"/>
    <w:rsid w:val="001D44BD"/>
    <w:rsid w:val="001E5E9F"/>
    <w:rsid w:val="001F1A14"/>
    <w:rsid w:val="00204877"/>
    <w:rsid w:val="00212E75"/>
    <w:rsid w:val="0023010E"/>
    <w:rsid w:val="00230B03"/>
    <w:rsid w:val="00240033"/>
    <w:rsid w:val="00245313"/>
    <w:rsid w:val="00246D40"/>
    <w:rsid w:val="002541A6"/>
    <w:rsid w:val="00281E4F"/>
    <w:rsid w:val="0029039C"/>
    <w:rsid w:val="0029223A"/>
    <w:rsid w:val="002A07D5"/>
    <w:rsid w:val="002B5D26"/>
    <w:rsid w:val="002C5A4C"/>
    <w:rsid w:val="002D03DF"/>
    <w:rsid w:val="002E246C"/>
    <w:rsid w:val="002F3CD6"/>
    <w:rsid w:val="00301FAF"/>
    <w:rsid w:val="00323901"/>
    <w:rsid w:val="00350A32"/>
    <w:rsid w:val="00360F38"/>
    <w:rsid w:val="003668FF"/>
    <w:rsid w:val="00390F8F"/>
    <w:rsid w:val="0039521A"/>
    <w:rsid w:val="003974BB"/>
    <w:rsid w:val="003A4AC6"/>
    <w:rsid w:val="003B26BB"/>
    <w:rsid w:val="003D442F"/>
    <w:rsid w:val="003E4A26"/>
    <w:rsid w:val="003F5E52"/>
    <w:rsid w:val="00405CE5"/>
    <w:rsid w:val="004164E5"/>
    <w:rsid w:val="0042018C"/>
    <w:rsid w:val="00421CAF"/>
    <w:rsid w:val="00425094"/>
    <w:rsid w:val="004362C7"/>
    <w:rsid w:val="00445E48"/>
    <w:rsid w:val="00455484"/>
    <w:rsid w:val="00474039"/>
    <w:rsid w:val="0049039C"/>
    <w:rsid w:val="004923AC"/>
    <w:rsid w:val="004C6F34"/>
    <w:rsid w:val="005207FB"/>
    <w:rsid w:val="0053249F"/>
    <w:rsid w:val="00541C0E"/>
    <w:rsid w:val="00542427"/>
    <w:rsid w:val="00567CE9"/>
    <w:rsid w:val="005753E9"/>
    <w:rsid w:val="00593475"/>
    <w:rsid w:val="005E2B0E"/>
    <w:rsid w:val="005F1A45"/>
    <w:rsid w:val="006057FE"/>
    <w:rsid w:val="006075F2"/>
    <w:rsid w:val="00620E71"/>
    <w:rsid w:val="006255C5"/>
    <w:rsid w:val="00634CD3"/>
    <w:rsid w:val="00643A68"/>
    <w:rsid w:val="00650C2F"/>
    <w:rsid w:val="006534F9"/>
    <w:rsid w:val="00654954"/>
    <w:rsid w:val="006B50AE"/>
    <w:rsid w:val="006B5BC6"/>
    <w:rsid w:val="006B5DF8"/>
    <w:rsid w:val="006C3370"/>
    <w:rsid w:val="006C370C"/>
    <w:rsid w:val="006C6B5E"/>
    <w:rsid w:val="006D4A57"/>
    <w:rsid w:val="0071531A"/>
    <w:rsid w:val="00731676"/>
    <w:rsid w:val="00733DAE"/>
    <w:rsid w:val="00762AB4"/>
    <w:rsid w:val="0076505F"/>
    <w:rsid w:val="00766CC8"/>
    <w:rsid w:val="00767CEC"/>
    <w:rsid w:val="00774ED6"/>
    <w:rsid w:val="00776657"/>
    <w:rsid w:val="007829AF"/>
    <w:rsid w:val="0078371E"/>
    <w:rsid w:val="00784613"/>
    <w:rsid w:val="007851C7"/>
    <w:rsid w:val="0079211A"/>
    <w:rsid w:val="00795B72"/>
    <w:rsid w:val="007A02B2"/>
    <w:rsid w:val="007B5BD0"/>
    <w:rsid w:val="007D088B"/>
    <w:rsid w:val="007E49FB"/>
    <w:rsid w:val="0082239C"/>
    <w:rsid w:val="0083796F"/>
    <w:rsid w:val="00850255"/>
    <w:rsid w:val="00861928"/>
    <w:rsid w:val="0086316A"/>
    <w:rsid w:val="00873381"/>
    <w:rsid w:val="00885B1D"/>
    <w:rsid w:val="00892AEF"/>
    <w:rsid w:val="008A5345"/>
    <w:rsid w:val="008B717B"/>
    <w:rsid w:val="008B76A4"/>
    <w:rsid w:val="008C26AB"/>
    <w:rsid w:val="008D4439"/>
    <w:rsid w:val="008F722C"/>
    <w:rsid w:val="00922A59"/>
    <w:rsid w:val="00925CAC"/>
    <w:rsid w:val="009374E7"/>
    <w:rsid w:val="009472B9"/>
    <w:rsid w:val="00971C4F"/>
    <w:rsid w:val="00973679"/>
    <w:rsid w:val="00995359"/>
    <w:rsid w:val="009A49E2"/>
    <w:rsid w:val="009B2091"/>
    <w:rsid w:val="009B74A4"/>
    <w:rsid w:val="009C26F4"/>
    <w:rsid w:val="009C711B"/>
    <w:rsid w:val="009D3E33"/>
    <w:rsid w:val="009D7471"/>
    <w:rsid w:val="009E5746"/>
    <w:rsid w:val="009E5DB1"/>
    <w:rsid w:val="009F203A"/>
    <w:rsid w:val="009F7CB0"/>
    <w:rsid w:val="00A11232"/>
    <w:rsid w:val="00A168D6"/>
    <w:rsid w:val="00A22554"/>
    <w:rsid w:val="00A312FE"/>
    <w:rsid w:val="00A359FC"/>
    <w:rsid w:val="00A36713"/>
    <w:rsid w:val="00A3797C"/>
    <w:rsid w:val="00A50CEA"/>
    <w:rsid w:val="00A547A9"/>
    <w:rsid w:val="00A643D3"/>
    <w:rsid w:val="00A73914"/>
    <w:rsid w:val="00A73B95"/>
    <w:rsid w:val="00A74D51"/>
    <w:rsid w:val="00A74FA2"/>
    <w:rsid w:val="00A85A3B"/>
    <w:rsid w:val="00A970C2"/>
    <w:rsid w:val="00AB360E"/>
    <w:rsid w:val="00AB45AF"/>
    <w:rsid w:val="00AD1490"/>
    <w:rsid w:val="00AD71F6"/>
    <w:rsid w:val="00AE4306"/>
    <w:rsid w:val="00AE5994"/>
    <w:rsid w:val="00AF341F"/>
    <w:rsid w:val="00B23388"/>
    <w:rsid w:val="00B33857"/>
    <w:rsid w:val="00B40F15"/>
    <w:rsid w:val="00B4300C"/>
    <w:rsid w:val="00B43BFD"/>
    <w:rsid w:val="00B4737C"/>
    <w:rsid w:val="00B6236E"/>
    <w:rsid w:val="00B73E9A"/>
    <w:rsid w:val="00B94F71"/>
    <w:rsid w:val="00BA0F8D"/>
    <w:rsid w:val="00BA6756"/>
    <w:rsid w:val="00BD41B8"/>
    <w:rsid w:val="00BE60EF"/>
    <w:rsid w:val="00BF54B9"/>
    <w:rsid w:val="00C03FE6"/>
    <w:rsid w:val="00C0503F"/>
    <w:rsid w:val="00C063D3"/>
    <w:rsid w:val="00C14C0F"/>
    <w:rsid w:val="00C179AF"/>
    <w:rsid w:val="00C17DF3"/>
    <w:rsid w:val="00C47FA5"/>
    <w:rsid w:val="00C533C7"/>
    <w:rsid w:val="00C83339"/>
    <w:rsid w:val="00C8367F"/>
    <w:rsid w:val="00C8397B"/>
    <w:rsid w:val="00C94173"/>
    <w:rsid w:val="00CA39A0"/>
    <w:rsid w:val="00CA489B"/>
    <w:rsid w:val="00CC4718"/>
    <w:rsid w:val="00CC48C6"/>
    <w:rsid w:val="00CE2306"/>
    <w:rsid w:val="00D14059"/>
    <w:rsid w:val="00D16C60"/>
    <w:rsid w:val="00D17D59"/>
    <w:rsid w:val="00D20069"/>
    <w:rsid w:val="00D57E00"/>
    <w:rsid w:val="00D60BBD"/>
    <w:rsid w:val="00D640DF"/>
    <w:rsid w:val="00D722A8"/>
    <w:rsid w:val="00D729AE"/>
    <w:rsid w:val="00D77225"/>
    <w:rsid w:val="00D94A95"/>
    <w:rsid w:val="00DB5458"/>
    <w:rsid w:val="00DC5F75"/>
    <w:rsid w:val="00DE2484"/>
    <w:rsid w:val="00DE3B13"/>
    <w:rsid w:val="00DF0D03"/>
    <w:rsid w:val="00E101DC"/>
    <w:rsid w:val="00E26D9B"/>
    <w:rsid w:val="00E30EC2"/>
    <w:rsid w:val="00E67F0E"/>
    <w:rsid w:val="00E705F9"/>
    <w:rsid w:val="00E76BE4"/>
    <w:rsid w:val="00E91521"/>
    <w:rsid w:val="00EA1365"/>
    <w:rsid w:val="00EB3BBD"/>
    <w:rsid w:val="00EC1F45"/>
    <w:rsid w:val="00F009B1"/>
    <w:rsid w:val="00F01D6B"/>
    <w:rsid w:val="00F01E53"/>
    <w:rsid w:val="00F20A71"/>
    <w:rsid w:val="00F27711"/>
    <w:rsid w:val="00F37663"/>
    <w:rsid w:val="00F37B0D"/>
    <w:rsid w:val="00F65249"/>
    <w:rsid w:val="00F85C9A"/>
    <w:rsid w:val="00F90F39"/>
    <w:rsid w:val="00F918EC"/>
    <w:rsid w:val="00F94674"/>
    <w:rsid w:val="00F96909"/>
    <w:rsid w:val="00F97567"/>
    <w:rsid w:val="00FA1E3D"/>
    <w:rsid w:val="00FA2761"/>
    <w:rsid w:val="00FB27A2"/>
    <w:rsid w:val="00FB3A6C"/>
    <w:rsid w:val="00FF4C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47107E"/>
  <w14:defaultImageDpi w14:val="32767"/>
  <w15:chartTrackingRefBased/>
  <w15:docId w15:val="{082EF8F0-A9F9-5242-9D2E-79A25C62D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25CAC"/>
    <w:rPr>
      <w:sz w:val="20"/>
      <w:szCs w:val="20"/>
    </w:rPr>
  </w:style>
  <w:style w:type="character" w:customStyle="1" w:styleId="FootnoteTextChar">
    <w:name w:val="Footnote Text Char"/>
    <w:basedOn w:val="DefaultParagraphFont"/>
    <w:link w:val="FootnoteText"/>
    <w:uiPriority w:val="99"/>
    <w:rsid w:val="00925CAC"/>
    <w:rPr>
      <w:sz w:val="20"/>
      <w:szCs w:val="20"/>
    </w:rPr>
  </w:style>
  <w:style w:type="character" w:styleId="FootnoteReference">
    <w:name w:val="footnote reference"/>
    <w:basedOn w:val="DefaultParagraphFont"/>
    <w:uiPriority w:val="99"/>
    <w:unhideWhenUsed/>
    <w:rsid w:val="00925CAC"/>
    <w:rPr>
      <w:vertAlign w:val="superscript"/>
    </w:rPr>
  </w:style>
  <w:style w:type="character" w:styleId="Hyperlink">
    <w:name w:val="Hyperlink"/>
    <w:basedOn w:val="DefaultParagraphFont"/>
    <w:uiPriority w:val="99"/>
    <w:unhideWhenUsed/>
    <w:rsid w:val="00971C4F"/>
    <w:rPr>
      <w:color w:val="0563C1" w:themeColor="hyperlink"/>
      <w:u w:val="single"/>
    </w:rPr>
  </w:style>
  <w:style w:type="character" w:styleId="FollowedHyperlink">
    <w:name w:val="FollowedHyperlink"/>
    <w:basedOn w:val="DefaultParagraphFont"/>
    <w:uiPriority w:val="99"/>
    <w:semiHidden/>
    <w:unhideWhenUsed/>
    <w:rsid w:val="00995359"/>
    <w:rPr>
      <w:color w:val="954F72" w:themeColor="followedHyperlink"/>
      <w:u w:val="single"/>
    </w:rPr>
  </w:style>
  <w:style w:type="character" w:styleId="UnresolvedMention">
    <w:name w:val="Unresolved Mention"/>
    <w:basedOn w:val="DefaultParagraphFont"/>
    <w:uiPriority w:val="99"/>
    <w:rsid w:val="001F1A14"/>
    <w:rPr>
      <w:color w:val="808080"/>
      <w:shd w:val="clear" w:color="auto" w:fill="E6E6E6"/>
    </w:rPr>
  </w:style>
  <w:style w:type="paragraph" w:styleId="Footer">
    <w:name w:val="footer"/>
    <w:basedOn w:val="Normal"/>
    <w:link w:val="FooterChar"/>
    <w:uiPriority w:val="99"/>
    <w:unhideWhenUsed/>
    <w:rsid w:val="007A02B2"/>
    <w:pPr>
      <w:tabs>
        <w:tab w:val="center" w:pos="4680"/>
        <w:tab w:val="right" w:pos="9360"/>
      </w:tabs>
    </w:pPr>
  </w:style>
  <w:style w:type="character" w:customStyle="1" w:styleId="FooterChar">
    <w:name w:val="Footer Char"/>
    <w:basedOn w:val="DefaultParagraphFont"/>
    <w:link w:val="Footer"/>
    <w:uiPriority w:val="99"/>
    <w:rsid w:val="007A02B2"/>
  </w:style>
  <w:style w:type="character" w:styleId="PageNumber">
    <w:name w:val="page number"/>
    <w:basedOn w:val="DefaultParagraphFont"/>
    <w:uiPriority w:val="99"/>
    <w:semiHidden/>
    <w:unhideWhenUsed/>
    <w:rsid w:val="007A02B2"/>
  </w:style>
  <w:style w:type="character" w:styleId="EndnoteReference">
    <w:name w:val="endnote reference"/>
    <w:basedOn w:val="DefaultParagraphFont"/>
    <w:uiPriority w:val="99"/>
    <w:semiHidden/>
    <w:unhideWhenUsed/>
    <w:rsid w:val="00D57E00"/>
    <w:rPr>
      <w:vertAlign w:val="superscript"/>
    </w:rPr>
  </w:style>
  <w:style w:type="paragraph" w:styleId="Bibliography">
    <w:name w:val="Bibliography"/>
    <w:basedOn w:val="Normal"/>
    <w:next w:val="Normal"/>
    <w:uiPriority w:val="37"/>
    <w:unhideWhenUsed/>
    <w:rsid w:val="001A775C"/>
    <w:pPr>
      <w:ind w:left="720" w:hanging="720"/>
    </w:pPr>
  </w:style>
  <w:style w:type="character" w:styleId="HTMLCite">
    <w:name w:val="HTML Cite"/>
    <w:basedOn w:val="DefaultParagraphFont"/>
    <w:uiPriority w:val="99"/>
    <w:semiHidden/>
    <w:unhideWhenUsed/>
    <w:rsid w:val="001A775C"/>
    <w:rPr>
      <w:i/>
      <w:iCs/>
    </w:rPr>
  </w:style>
  <w:style w:type="paragraph" w:styleId="BalloonText">
    <w:name w:val="Balloon Text"/>
    <w:basedOn w:val="Normal"/>
    <w:link w:val="BalloonTextChar"/>
    <w:uiPriority w:val="99"/>
    <w:semiHidden/>
    <w:unhideWhenUsed/>
    <w:rsid w:val="0065495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4954"/>
    <w:rPr>
      <w:rFonts w:ascii="Times New Roman" w:hAnsi="Times New Roman" w:cs="Times New Roman"/>
      <w:sz w:val="18"/>
      <w:szCs w:val="18"/>
    </w:rPr>
  </w:style>
  <w:style w:type="paragraph" w:styleId="Header">
    <w:name w:val="header"/>
    <w:basedOn w:val="Normal"/>
    <w:link w:val="HeaderChar"/>
    <w:uiPriority w:val="99"/>
    <w:unhideWhenUsed/>
    <w:rsid w:val="000D278B"/>
    <w:pPr>
      <w:tabs>
        <w:tab w:val="center" w:pos="4680"/>
        <w:tab w:val="right" w:pos="9360"/>
      </w:tabs>
    </w:pPr>
  </w:style>
  <w:style w:type="character" w:customStyle="1" w:styleId="HeaderChar">
    <w:name w:val="Header Char"/>
    <w:basedOn w:val="DefaultParagraphFont"/>
    <w:link w:val="Header"/>
    <w:uiPriority w:val="99"/>
    <w:rsid w:val="000D278B"/>
  </w:style>
  <w:style w:type="paragraph" w:styleId="Revision">
    <w:name w:val="Revision"/>
    <w:hidden/>
    <w:uiPriority w:val="99"/>
    <w:semiHidden/>
    <w:rsid w:val="00027B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6799323">
      <w:bodyDiv w:val="1"/>
      <w:marLeft w:val="0"/>
      <w:marRight w:val="0"/>
      <w:marTop w:val="0"/>
      <w:marBottom w:val="0"/>
      <w:divBdr>
        <w:top w:val="none" w:sz="0" w:space="0" w:color="auto"/>
        <w:left w:val="none" w:sz="0" w:space="0" w:color="auto"/>
        <w:bottom w:val="none" w:sz="0" w:space="0" w:color="auto"/>
        <w:right w:val="none" w:sz="0" w:space="0" w:color="auto"/>
      </w:divBdr>
    </w:div>
    <w:div w:id="838734688">
      <w:bodyDiv w:val="1"/>
      <w:marLeft w:val="0"/>
      <w:marRight w:val="0"/>
      <w:marTop w:val="0"/>
      <w:marBottom w:val="0"/>
      <w:divBdr>
        <w:top w:val="none" w:sz="0" w:space="0" w:color="auto"/>
        <w:left w:val="none" w:sz="0" w:space="0" w:color="auto"/>
        <w:bottom w:val="none" w:sz="0" w:space="0" w:color="auto"/>
        <w:right w:val="none" w:sz="0" w:space="0" w:color="auto"/>
      </w:divBdr>
    </w:div>
    <w:div w:id="1094060367">
      <w:bodyDiv w:val="1"/>
      <w:marLeft w:val="0"/>
      <w:marRight w:val="0"/>
      <w:marTop w:val="0"/>
      <w:marBottom w:val="0"/>
      <w:divBdr>
        <w:top w:val="none" w:sz="0" w:space="0" w:color="auto"/>
        <w:left w:val="none" w:sz="0" w:space="0" w:color="auto"/>
        <w:bottom w:val="none" w:sz="0" w:space="0" w:color="auto"/>
        <w:right w:val="none" w:sz="0" w:space="0" w:color="auto"/>
      </w:divBdr>
    </w:div>
    <w:div w:id="1345480169">
      <w:bodyDiv w:val="1"/>
      <w:marLeft w:val="0"/>
      <w:marRight w:val="0"/>
      <w:marTop w:val="0"/>
      <w:marBottom w:val="0"/>
      <w:divBdr>
        <w:top w:val="none" w:sz="0" w:space="0" w:color="auto"/>
        <w:left w:val="none" w:sz="0" w:space="0" w:color="auto"/>
        <w:bottom w:val="none" w:sz="0" w:space="0" w:color="auto"/>
        <w:right w:val="none" w:sz="0" w:space="0" w:color="auto"/>
      </w:divBdr>
    </w:div>
    <w:div w:id="1350988490">
      <w:bodyDiv w:val="1"/>
      <w:marLeft w:val="0"/>
      <w:marRight w:val="0"/>
      <w:marTop w:val="0"/>
      <w:marBottom w:val="0"/>
      <w:divBdr>
        <w:top w:val="none" w:sz="0" w:space="0" w:color="auto"/>
        <w:left w:val="none" w:sz="0" w:space="0" w:color="auto"/>
        <w:bottom w:val="none" w:sz="0" w:space="0" w:color="auto"/>
        <w:right w:val="none" w:sz="0" w:space="0" w:color="auto"/>
      </w:divBdr>
    </w:div>
    <w:div w:id="1506900401">
      <w:bodyDiv w:val="1"/>
      <w:marLeft w:val="0"/>
      <w:marRight w:val="0"/>
      <w:marTop w:val="0"/>
      <w:marBottom w:val="0"/>
      <w:divBdr>
        <w:top w:val="none" w:sz="0" w:space="0" w:color="auto"/>
        <w:left w:val="none" w:sz="0" w:space="0" w:color="auto"/>
        <w:bottom w:val="none" w:sz="0" w:space="0" w:color="auto"/>
        <w:right w:val="none" w:sz="0" w:space="0" w:color="auto"/>
      </w:divBdr>
    </w:div>
    <w:div w:id="1938907515">
      <w:bodyDiv w:val="1"/>
      <w:marLeft w:val="0"/>
      <w:marRight w:val="0"/>
      <w:marTop w:val="0"/>
      <w:marBottom w:val="0"/>
      <w:divBdr>
        <w:top w:val="none" w:sz="0" w:space="0" w:color="auto"/>
        <w:left w:val="none" w:sz="0" w:space="0" w:color="auto"/>
        <w:bottom w:val="none" w:sz="0" w:space="0" w:color="auto"/>
        <w:right w:val="none" w:sz="0" w:space="0" w:color="auto"/>
      </w:divBdr>
    </w:div>
    <w:div w:id="2013221237">
      <w:bodyDiv w:val="1"/>
      <w:marLeft w:val="0"/>
      <w:marRight w:val="0"/>
      <w:marTop w:val="0"/>
      <w:marBottom w:val="0"/>
      <w:divBdr>
        <w:top w:val="none" w:sz="0" w:space="0" w:color="auto"/>
        <w:left w:val="none" w:sz="0" w:space="0" w:color="auto"/>
        <w:bottom w:val="none" w:sz="0" w:space="0" w:color="auto"/>
        <w:right w:val="none" w:sz="0" w:space="0" w:color="auto"/>
      </w:divBdr>
      <w:divsChild>
        <w:div w:id="1216235748">
          <w:marLeft w:val="0"/>
          <w:marRight w:val="0"/>
          <w:marTop w:val="84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talkingpointsmemo.com/edblog/some-thoughts-on-public-memory" TargetMode="External"/><Relationship Id="rId18" Type="http://schemas.openxmlformats.org/officeDocument/2006/relationships/footer" Target="footer5.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www.theatlantic.com/politics/archive/2017/06/where-will-the-removal-of-confederate-monuments-stop/532125/" TargetMode="Externa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yperlink" Target="https://www.splcenter.org/20160421/whose-heritage-public-symbols-confederacy"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theatlantic.com/politics/archive/2016/04/the-stubborn-persistence-of-confederate-monuments/479751/" TargetMode="External"/><Relationship Id="rId5" Type="http://schemas.openxmlformats.org/officeDocument/2006/relationships/footnotes" Target="footnotes.xml"/><Relationship Id="rId15" Type="http://schemas.openxmlformats.org/officeDocument/2006/relationships/hyperlink" Target="http://www.sah.org/publications-and-research/sah-blog/sah-blog/2017/09/13/confederate-monuments-and-civic-values-in-the-wake-of-charlottesville" TargetMode="External"/><Relationship Id="rId10" Type="http://schemas.openxmlformats.org/officeDocument/2006/relationships/hyperlink" Target="https://catalyst.library.jhu.edu/catalog/bib_1944778"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hyperlink" Target="https://www.washingtonpost.com/opinions/go-ahead-topple-the-monuments-to-the-confederacy-all-of-them/2017/08/18/6b54c658-8427-11e7-ab27-1a21a8e006ab_story.html"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baltimoreplanning.wixsite.com/monumentcommission/leeandjacksonmonument" TargetMode="External"/><Relationship Id="rId3" Type="http://schemas.openxmlformats.org/officeDocument/2006/relationships/hyperlink" Target="http://www.baltimoresun.com/news/maryland/baltimore-city/bal-black-lives-matter-spray-painted-on-confederate-statue-in-baltimore-20150622-story.html" TargetMode="External"/><Relationship Id="rId7" Type="http://schemas.openxmlformats.org/officeDocument/2006/relationships/hyperlink" Target="http://docs.wixstatic.com/ugd/ce643a_46dc48602c3649869166be75f7e11bf3.pdf" TargetMode="External"/><Relationship Id="rId2" Type="http://schemas.openxmlformats.org/officeDocument/2006/relationships/hyperlink" Target="https://www.splcenter.org/sites/default/files/whoseheritage_splc.pdf" TargetMode="External"/><Relationship Id="rId1" Type="http://schemas.openxmlformats.org/officeDocument/2006/relationships/hyperlink" Target="https://www.washingtonpost.com/news/post-nation/wp/2015/06/27/woman-takes-down-confederate-flag-in-front-of-south-carolina-statehouse/?utm_term=.ecad6e5179f0" TargetMode="External"/><Relationship Id="rId6" Type="http://schemas.openxmlformats.org/officeDocument/2006/relationships/hyperlink" Target="http://docs.wixstatic.com/ugd/ce643a_a063ec079904456e9a873f3ed468b671.pdf" TargetMode="External"/><Relationship Id="rId11" Type="http://schemas.openxmlformats.org/officeDocument/2006/relationships/hyperlink" Target="http://www.baltimoresun.com/news/maryland/baltimore-city/bs-md-ci-harriet-tubman-grove-20180309-story.html" TargetMode="External"/><Relationship Id="rId5" Type="http://schemas.openxmlformats.org/officeDocument/2006/relationships/hyperlink" Target="https://chap.baltimorecity.gov/confederate-monuments" TargetMode="External"/><Relationship Id="rId10" Type="http://schemas.openxmlformats.org/officeDocument/2006/relationships/hyperlink" Target="http://www.baltimoresun.com/news/maryland/baltimore-city/bs-md-ci-council-desousa-20180223-story.html" TargetMode="External"/><Relationship Id="rId4" Type="http://schemas.openxmlformats.org/officeDocument/2006/relationships/hyperlink" Target="http://www.baltimoresun.com/news/maryland/politics/bs-md-ci-confederate-commission-20150904-story.html" TargetMode="External"/><Relationship Id="rId9" Type="http://schemas.openxmlformats.org/officeDocument/2006/relationships/hyperlink" Target="http://www.baltimoresun.com/news/maryland/baltimore-city/bs-md-ci-confederate-monuments-letter-20171026-stor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FA7E8E-7004-42C5-9455-12458DDB6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9</Pages>
  <Words>11940</Words>
  <Characters>68064</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Hollms</dc:creator>
  <cp:keywords/>
  <dc:description/>
  <cp:lastModifiedBy>Power, Garrett</cp:lastModifiedBy>
  <cp:revision>3</cp:revision>
  <cp:lastPrinted>2018-04-04T18:48:00Z</cp:lastPrinted>
  <dcterms:created xsi:type="dcterms:W3CDTF">2019-04-19T11:53:00Z</dcterms:created>
  <dcterms:modified xsi:type="dcterms:W3CDTF">2019-06-01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3"&gt;&lt;session id="UZZSTNVM"/&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 name="dontAskDelayCitationUpdates" value="true"/&gt;&lt;/prefs&gt;&lt;/data&gt;</vt:lpwstr>
  </property>
</Properties>
</file>